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EC1" w:rsidRDefault="009E2256">
      <w:pPr>
        <w:rPr>
          <w:lang w:val="en-US"/>
        </w:rPr>
      </w:pPr>
      <w:r>
        <w:rPr>
          <w:b/>
          <w:bCs/>
          <w:lang w:val="en-US"/>
        </w:rPr>
        <w:t xml:space="preserve">Supplementary FIGURE 1 – </w:t>
      </w:r>
      <w:r w:rsidRPr="00295A28">
        <w:rPr>
          <w:b/>
          <w:bCs/>
          <w:lang w:val="en-US"/>
        </w:rPr>
        <w:t>Comparison of e</w:t>
      </w:r>
      <w:r w:rsidRPr="00295A28">
        <w:rPr>
          <w:b/>
          <w:lang w:val="en-US"/>
        </w:rPr>
        <w:t>xpression strategies excluding the plant-based system (presented in box 1)</w:t>
      </w:r>
      <w:r>
        <w:rPr>
          <w:lang w:val="en-US"/>
        </w:rPr>
        <w:t>. Each bar is subdivided proportionally to the number of expressed proteins for flu-VLPs production.</w:t>
      </w:r>
      <w:r w:rsidRPr="00073607">
        <w:rPr>
          <w:i/>
          <w:lang w:val="en-US"/>
        </w:rPr>
        <w:t xml:space="preserve"> </w:t>
      </w:r>
      <w:r w:rsidRPr="00295A28">
        <w:rPr>
          <w:i/>
          <w:lang w:val="en-US"/>
        </w:rPr>
        <w:t xml:space="preserve">Details for proteins expressed in vector constructs are available in </w:t>
      </w:r>
      <w:r w:rsidRPr="00295A28">
        <w:rPr>
          <w:b/>
          <w:i/>
          <w:lang w:val="en-US"/>
        </w:rPr>
        <w:t>Supplementary Table 2</w:t>
      </w:r>
      <w:r w:rsidRPr="00295A28">
        <w:rPr>
          <w:i/>
          <w:lang w:val="en-US"/>
        </w:rPr>
        <w:t>.</w:t>
      </w:r>
      <w:r>
        <w:rPr>
          <w:lang w:val="en-US"/>
        </w:rPr>
        <w:t xml:space="preserve"> </w:t>
      </w:r>
      <w:r w:rsidRPr="00073607">
        <w:rPr>
          <w:i/>
          <w:lang w:val="en-US"/>
        </w:rPr>
        <w:t>* 4 or more</w:t>
      </w:r>
      <w:r>
        <w:rPr>
          <w:lang w:val="en-US"/>
        </w:rPr>
        <w:t xml:space="preserve">: VLPs produced with multiple HA subtypes using </w:t>
      </w:r>
      <w:proofErr w:type="spellStart"/>
      <w:r>
        <w:rPr>
          <w:lang w:val="en-US"/>
        </w:rPr>
        <w:t>rBV</w:t>
      </w:r>
      <w:proofErr w:type="spellEnd"/>
      <w:r>
        <w:rPr>
          <w:lang w:val="en-US"/>
        </w:rPr>
        <w:t xml:space="preserve"> carrying up to 6 genes.</w:t>
      </w:r>
    </w:p>
    <w:p w:rsidR="009E2256" w:rsidRPr="00B4461F" w:rsidRDefault="009E2256" w:rsidP="009E2256">
      <w:pPr>
        <w:spacing w:line="240" w:lineRule="auto"/>
        <w:rPr>
          <w:lang w:val="en-US"/>
        </w:rPr>
      </w:pPr>
      <w:r>
        <w:rPr>
          <w:b/>
          <w:lang w:val="en-US"/>
        </w:rPr>
        <w:t xml:space="preserve">Supplementary TABLE 1 – </w:t>
      </w:r>
      <w:r w:rsidRPr="000258E3">
        <w:rPr>
          <w:b/>
          <w:lang w:val="en-US"/>
        </w:rPr>
        <w:t>Strain origin of influenza proteins used for flu-VLP production.</w:t>
      </w:r>
    </w:p>
    <w:p w:rsidR="009E2256" w:rsidRDefault="009E2256" w:rsidP="009E2256">
      <w:pPr>
        <w:jc w:val="both"/>
        <w:rPr>
          <w:b/>
          <w:bCs/>
          <w:lang w:val="en-US"/>
        </w:rPr>
      </w:pPr>
    </w:p>
    <w:tbl>
      <w:tblPr>
        <w:tblStyle w:val="TableGrid"/>
        <w:tblW w:w="4660" w:type="pct"/>
        <w:tblLook w:val="04A0" w:firstRow="1" w:lastRow="0" w:firstColumn="1" w:lastColumn="0" w:noHBand="0" w:noVBand="1"/>
      </w:tblPr>
      <w:tblGrid>
        <w:gridCol w:w="599"/>
        <w:gridCol w:w="1271"/>
        <w:gridCol w:w="1433"/>
        <w:gridCol w:w="4282"/>
        <w:gridCol w:w="1269"/>
        <w:gridCol w:w="4399"/>
      </w:tblGrid>
      <w:tr w:rsidR="009E2256" w:rsidRPr="00E14037" w:rsidTr="00DE3E61">
        <w:trPr>
          <w:cantSplit/>
          <w:trHeight w:val="198"/>
        </w:trPr>
        <w:tc>
          <w:tcPr>
            <w:tcW w:w="230" w:type="pct"/>
            <w:shd w:val="clear" w:color="auto" w:fill="A6A6A6" w:themeFill="background1" w:themeFillShade="A6"/>
            <w:noWrap/>
            <w:vAlign w:val="center"/>
            <w:hideMark/>
          </w:tcPr>
          <w:p w:rsidR="009E2256" w:rsidRPr="007965A8" w:rsidRDefault="009E2256" w:rsidP="00DE3E61">
            <w:pPr>
              <w:jc w:val="center"/>
              <w:rPr>
                <w:b/>
                <w:bCs/>
                <w:sz w:val="20"/>
                <w:lang w:val="en-US"/>
              </w:rPr>
            </w:pPr>
            <w:bookmarkStart w:id="0" w:name="_Hlk486406803"/>
            <w:r w:rsidRPr="007965A8">
              <w:rPr>
                <w:b/>
                <w:bCs/>
                <w:sz w:val="20"/>
                <w:lang w:val="en-US"/>
              </w:rPr>
              <w:t>Host</w:t>
            </w:r>
          </w:p>
        </w:tc>
        <w:tc>
          <w:tcPr>
            <w:tcW w:w="487" w:type="pct"/>
            <w:shd w:val="clear" w:color="auto" w:fill="A6A6A6" w:themeFill="background1" w:themeFillShade="A6"/>
            <w:noWrap/>
            <w:vAlign w:val="center"/>
            <w:hideMark/>
          </w:tcPr>
          <w:p w:rsidR="009E2256" w:rsidRPr="007965A8" w:rsidRDefault="009E2256" w:rsidP="00DE3E61">
            <w:pPr>
              <w:jc w:val="center"/>
              <w:rPr>
                <w:b/>
                <w:bCs/>
                <w:sz w:val="20"/>
                <w:lang w:val="en-US"/>
              </w:rPr>
            </w:pPr>
            <w:r w:rsidRPr="007965A8">
              <w:rPr>
                <w:b/>
                <w:bCs/>
                <w:sz w:val="20"/>
                <w:lang w:val="en-US"/>
              </w:rPr>
              <w:t>Strain Specs.</w:t>
            </w:r>
          </w:p>
        </w:tc>
        <w:tc>
          <w:tcPr>
            <w:tcW w:w="549" w:type="pct"/>
            <w:shd w:val="clear" w:color="auto" w:fill="A6A6A6" w:themeFill="background1" w:themeFillShade="A6"/>
            <w:noWrap/>
            <w:vAlign w:val="center"/>
            <w:hideMark/>
          </w:tcPr>
          <w:p w:rsidR="009E2256" w:rsidRPr="007965A8" w:rsidRDefault="009E2256" w:rsidP="00DE3E61">
            <w:pPr>
              <w:jc w:val="center"/>
              <w:rPr>
                <w:b/>
                <w:bCs/>
                <w:sz w:val="20"/>
                <w:lang w:val="en-US"/>
              </w:rPr>
            </w:pPr>
            <w:r w:rsidRPr="007965A8">
              <w:rPr>
                <w:b/>
                <w:bCs/>
                <w:sz w:val="20"/>
                <w:lang w:val="en-US"/>
              </w:rPr>
              <w:t>Strain Subtype</w:t>
            </w:r>
          </w:p>
        </w:tc>
        <w:tc>
          <w:tcPr>
            <w:tcW w:w="1691" w:type="pct"/>
            <w:shd w:val="clear" w:color="auto" w:fill="A6A6A6" w:themeFill="background1" w:themeFillShade="A6"/>
            <w:noWrap/>
            <w:vAlign w:val="center"/>
            <w:hideMark/>
          </w:tcPr>
          <w:p w:rsidR="009E2256" w:rsidRPr="007965A8" w:rsidRDefault="009E2256" w:rsidP="00DE3E61">
            <w:pPr>
              <w:jc w:val="center"/>
              <w:rPr>
                <w:b/>
                <w:bCs/>
                <w:sz w:val="20"/>
                <w:lang w:val="en-US"/>
              </w:rPr>
            </w:pPr>
            <w:r>
              <w:rPr>
                <w:b/>
                <w:bCs/>
                <w:sz w:val="20"/>
                <w:lang w:val="en-US"/>
              </w:rPr>
              <w:t xml:space="preserve">Influenza </w:t>
            </w:r>
            <w:r w:rsidRPr="007965A8">
              <w:rPr>
                <w:b/>
                <w:bCs/>
                <w:sz w:val="20"/>
                <w:lang w:val="en-US"/>
              </w:rPr>
              <w:t>Strain</w:t>
            </w:r>
          </w:p>
        </w:tc>
        <w:tc>
          <w:tcPr>
            <w:tcW w:w="487" w:type="pct"/>
            <w:shd w:val="clear" w:color="auto" w:fill="A6A6A6" w:themeFill="background1" w:themeFillShade="A6"/>
            <w:noWrap/>
            <w:vAlign w:val="center"/>
            <w:hideMark/>
          </w:tcPr>
          <w:p w:rsidR="009E2256" w:rsidRPr="007965A8" w:rsidRDefault="009E2256" w:rsidP="00DE3E61">
            <w:pPr>
              <w:jc w:val="center"/>
              <w:rPr>
                <w:b/>
                <w:bCs/>
                <w:sz w:val="20"/>
                <w:lang w:val="en-US"/>
              </w:rPr>
            </w:pPr>
            <w:r w:rsidRPr="007965A8">
              <w:rPr>
                <w:b/>
                <w:bCs/>
                <w:sz w:val="20"/>
                <w:lang w:val="en-US"/>
              </w:rPr>
              <w:t>Protein(s)</w:t>
            </w:r>
          </w:p>
        </w:tc>
        <w:tc>
          <w:tcPr>
            <w:tcW w:w="1556" w:type="pct"/>
            <w:shd w:val="clear" w:color="auto" w:fill="A6A6A6" w:themeFill="background1" w:themeFillShade="A6"/>
            <w:noWrap/>
            <w:vAlign w:val="center"/>
            <w:hideMark/>
          </w:tcPr>
          <w:p w:rsidR="009E2256" w:rsidRPr="007965A8" w:rsidRDefault="009E2256" w:rsidP="00DE3E61">
            <w:pPr>
              <w:jc w:val="center"/>
              <w:rPr>
                <w:b/>
                <w:bCs/>
                <w:sz w:val="20"/>
                <w:lang w:val="en-US"/>
              </w:rPr>
            </w:pPr>
            <w:r w:rsidRPr="007965A8">
              <w:rPr>
                <w:b/>
                <w:bCs/>
                <w:sz w:val="20"/>
                <w:lang w:val="en-US"/>
              </w:rPr>
              <w:t>Reference</w:t>
            </w:r>
            <w:r>
              <w:rPr>
                <w:b/>
                <w:bCs/>
                <w:sz w:val="20"/>
                <w:lang w:val="en-US"/>
              </w:rPr>
              <w:t>s</w:t>
            </w:r>
          </w:p>
        </w:tc>
      </w:tr>
      <w:tr w:rsidR="009E2256" w:rsidRPr="000E46BC" w:rsidTr="00DE3E61">
        <w:trPr>
          <w:cantSplit/>
          <w:trHeight w:val="198"/>
        </w:trPr>
        <w:tc>
          <w:tcPr>
            <w:tcW w:w="230" w:type="pct"/>
            <w:vMerge w:val="restart"/>
            <w:textDirection w:val="btLr"/>
            <w:vAlign w:val="center"/>
            <w:hideMark/>
          </w:tcPr>
          <w:p w:rsidR="009E2256" w:rsidRPr="009D4167" w:rsidRDefault="009E2256" w:rsidP="00DE3E61">
            <w:pPr>
              <w:ind w:left="113" w:right="113"/>
              <w:jc w:val="center"/>
              <w:rPr>
                <w:b/>
                <w:bCs/>
                <w:sz w:val="16"/>
                <w:lang w:val="en-US"/>
              </w:rPr>
            </w:pPr>
            <w:r w:rsidRPr="009D4167">
              <w:rPr>
                <w:b/>
                <w:bCs/>
                <w:lang w:val="en-US"/>
              </w:rPr>
              <w:t>HUMAN INFLUENZA VIRUS</w:t>
            </w:r>
          </w:p>
        </w:tc>
        <w:tc>
          <w:tcPr>
            <w:tcW w:w="487" w:type="pct"/>
            <w:vMerge w:val="restart"/>
            <w:vAlign w:val="center"/>
            <w:hideMark/>
          </w:tcPr>
          <w:p w:rsidR="009E2256" w:rsidRPr="009D4167" w:rsidRDefault="009E2256" w:rsidP="00DE3E61">
            <w:pPr>
              <w:jc w:val="center"/>
              <w:rPr>
                <w:b/>
                <w:bCs/>
                <w:sz w:val="16"/>
                <w:lang w:val="en-US"/>
              </w:rPr>
            </w:pPr>
            <w:r>
              <w:rPr>
                <w:b/>
                <w:bCs/>
                <w:sz w:val="16"/>
                <w:lang w:val="en-US"/>
              </w:rPr>
              <w:t>Laboratory  &amp; P</w:t>
            </w:r>
            <w:r w:rsidRPr="009D4167">
              <w:rPr>
                <w:b/>
                <w:bCs/>
                <w:sz w:val="16"/>
                <w:lang w:val="en-US"/>
              </w:rPr>
              <w:t>andemic strain</w:t>
            </w:r>
          </w:p>
        </w:tc>
        <w:tc>
          <w:tcPr>
            <w:tcW w:w="549" w:type="pct"/>
            <w:vMerge w:val="restart"/>
            <w:vAlign w:val="center"/>
            <w:hideMark/>
          </w:tcPr>
          <w:p w:rsidR="009E2256" w:rsidRPr="009D4167" w:rsidRDefault="009E2256" w:rsidP="00DE3E61">
            <w:pPr>
              <w:jc w:val="center"/>
              <w:rPr>
                <w:b/>
                <w:bCs/>
                <w:sz w:val="16"/>
                <w:lang w:val="en-US"/>
              </w:rPr>
            </w:pPr>
            <w:r w:rsidRPr="009D4167">
              <w:rPr>
                <w:b/>
                <w:bCs/>
                <w:sz w:val="16"/>
                <w:lang w:val="en-US"/>
              </w:rPr>
              <w:t>H1N1</w:t>
            </w:r>
          </w:p>
        </w:tc>
        <w:tc>
          <w:tcPr>
            <w:tcW w:w="1691" w:type="pct"/>
            <w:noWrap/>
            <w:vAlign w:val="center"/>
          </w:tcPr>
          <w:p w:rsidR="009E2256" w:rsidRPr="009D4167" w:rsidRDefault="009E2256" w:rsidP="00DE3E61">
            <w:pPr>
              <w:jc w:val="center"/>
              <w:rPr>
                <w:sz w:val="16"/>
                <w:lang w:val="en-US"/>
              </w:rPr>
            </w:pPr>
            <w:r w:rsidRPr="009D4167">
              <w:rPr>
                <w:sz w:val="16"/>
                <w:lang w:val="en-US"/>
              </w:rPr>
              <w:t>A/</w:t>
            </w:r>
            <w:proofErr w:type="spellStart"/>
            <w:r w:rsidRPr="009D4167">
              <w:rPr>
                <w:sz w:val="16"/>
                <w:lang w:val="en-US"/>
              </w:rPr>
              <w:t>Brevig</w:t>
            </w:r>
            <w:proofErr w:type="spellEnd"/>
            <w:r w:rsidRPr="009D4167">
              <w:rPr>
                <w:sz w:val="16"/>
                <w:lang w:val="en-US"/>
              </w:rPr>
              <w:t xml:space="preserve"> Mission/1/1918</w:t>
            </w:r>
          </w:p>
        </w:tc>
        <w:tc>
          <w:tcPr>
            <w:tcW w:w="487" w:type="pct"/>
            <w:noWrap/>
            <w:vAlign w:val="center"/>
          </w:tcPr>
          <w:p w:rsidR="009E2256" w:rsidRPr="009D4167" w:rsidRDefault="009E2256" w:rsidP="00DE3E61">
            <w:pPr>
              <w:jc w:val="center"/>
              <w:rPr>
                <w:sz w:val="16"/>
                <w:lang w:val="en-US"/>
              </w:rPr>
            </w:pPr>
            <w:r w:rsidRPr="009D4167">
              <w:rPr>
                <w:sz w:val="16"/>
                <w:lang w:val="en-US"/>
              </w:rPr>
              <w:t>NA</w:t>
            </w:r>
          </w:p>
        </w:tc>
        <w:tc>
          <w:tcPr>
            <w:tcW w:w="1556" w:type="pct"/>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89/vim.2007.0027", "ISBN" : "0882-8245 (Print)\\r0882-8245 (Linking)", "ISSN" : "0882-8245", "PMID" : "17931114", "abstract" : "We have prepared a virus-like particle (VLP) vaccine bearing the surface glycoproteins HA and NA of the 1918 influenza A virus by infecting Sf9 cells with a quadruple recombinant baculovirus that expresses the four influenza proteins (HA, NA, M1, and M2) required for the assembly and budding of the VLPs. The presence of HA and M1 in the purified VLPs was confirmed by Western blot, and that of NA by a neuraminidase enzymatic assay. For in vivo studies, the 1918 VLP vaccine was formulated with or without an oligonucleotide containing two CpG motifs and administered in two doses 2 wk apart via the intranasal route. The antibody titers in mice immunized with VLP vaccines were higher than in mice vaccinated with an inactivated swine virus (H1N1) control, when CHO cells expressing 1918 HA were used as antigen. The opposite result was obtained when disrupted swine virus was the antigen for the ELISA test. Vaccine efficacy was evaluated by challenging immunized mice with the 1918 antigenically related influenza virus A/swine/Iowa/15/30 (H1N1) and measuring viral titers in the upper and lower respiratory tract. Mice immunized with VLP vaccine plus CpG demonstrated significantly lower viral titers in the nose and lungs than did the control on days 2 and 4 postchallenge and completely cleared the virus by day 6. Furthermore, they did not show symptoms of disease although there was a minor decrease in body weight. Mice vaccinated with VLP alone also demonstrated significantly lower viral titers in the nose and lungs than did the placebo group as well as the inactivated virus group on days 4 and 6 postchallenge. These results suggest that it is feasible to make a safe and immunogenic vaccine to protect against the extremely virulent 1918 virus, using a novel and safe cell-based technology.", "author" : [ { "dropping-particle" : "", "family" : "Matassov", "given" : "Demetrius", "non-dropping-particle" : "", "parse-names" : false, "suffix" : "" }, { "dropping-particle" : "", "family" : "Cupo", "given" : "Albert", "non-dropping-particle" : "", "parse-names" : false, "suffix" : "" }, { "dropping-particle" : "", "family" : "Galarza", "given" : "Jose M", "non-dropping-particle" : "", "parse-names" : false, "suffix" : "" } ], "container-title" : "Viral immunology", "id" : "ITEM-1", "issue" : "3", "issued" : { "date-parts" : [ [ "2007" ] ] }, "page" : "441-52", "title" : "A novel intranasal virus-like particle (VLP) vaccine designed to protect against the pandemic 1918 influenza A virus (H1N1).", "type" : "article-journal", "volume" : "20" }, "uris" : [ "http://www.mendeley.com/documents/?uuid=89dc634e-8244-4e5d-ad21-fa1fef71868e" ] } ], "mendeley" : { "formattedCitation" : "[123]", "plainTextFormattedCitation" : "[123]", "previouslyFormattedCitation" : "[123]" }, "properties" : {  }, "schema" : "https://github.com/citation-style-language/schema/raw/master/csl-citation.json" }</w:instrText>
            </w:r>
            <w:r>
              <w:rPr>
                <w:sz w:val="16"/>
                <w:lang w:val="en-US"/>
              </w:rPr>
              <w:fldChar w:fldCharType="separate"/>
            </w:r>
            <w:r w:rsidRPr="00557E79">
              <w:rPr>
                <w:noProof/>
                <w:sz w:val="16"/>
                <w:lang w:val="en-US"/>
              </w:rPr>
              <w:t>[123]</w:t>
            </w:r>
            <w:r>
              <w:rPr>
                <w:sz w:val="16"/>
                <w:lang w:val="en-US"/>
              </w:rPr>
              <w:fldChar w:fldCharType="end"/>
            </w:r>
          </w:p>
        </w:tc>
      </w:tr>
      <w:tr w:rsidR="009E2256" w:rsidRPr="000E46BC" w:rsidTr="00DE3E61">
        <w:trPr>
          <w:cantSplit/>
          <w:trHeight w:val="198"/>
        </w:trPr>
        <w:tc>
          <w:tcPr>
            <w:tcW w:w="230" w:type="pct"/>
            <w:vMerge/>
            <w:textDirection w:val="btLr"/>
            <w:vAlign w:val="center"/>
          </w:tcPr>
          <w:p w:rsidR="009E2256" w:rsidRPr="000E46BC" w:rsidRDefault="009E2256" w:rsidP="00DE3E61">
            <w:pPr>
              <w:ind w:left="113" w:right="113"/>
              <w:jc w:val="center"/>
              <w:rPr>
                <w:b/>
                <w:bCs/>
                <w:lang w:val="en-US"/>
              </w:rPr>
            </w:pPr>
          </w:p>
        </w:tc>
        <w:tc>
          <w:tcPr>
            <w:tcW w:w="487" w:type="pct"/>
            <w:vMerge/>
            <w:vAlign w:val="center"/>
          </w:tcPr>
          <w:p w:rsidR="009E2256" w:rsidRPr="000E46BC" w:rsidRDefault="009E2256" w:rsidP="00DE3E61">
            <w:pPr>
              <w:jc w:val="center"/>
              <w:rPr>
                <w:b/>
                <w:bCs/>
                <w:sz w:val="16"/>
                <w:lang w:val="en-US"/>
              </w:rPr>
            </w:pPr>
          </w:p>
        </w:tc>
        <w:tc>
          <w:tcPr>
            <w:tcW w:w="549" w:type="pct"/>
            <w:vMerge/>
            <w:vAlign w:val="center"/>
          </w:tcPr>
          <w:p w:rsidR="009E2256" w:rsidRPr="000E46BC" w:rsidRDefault="009E2256" w:rsidP="00DE3E61">
            <w:pPr>
              <w:jc w:val="center"/>
              <w:rPr>
                <w:b/>
                <w:bCs/>
                <w:sz w:val="16"/>
                <w:lang w:val="en-US"/>
              </w:rPr>
            </w:pPr>
          </w:p>
        </w:tc>
        <w:tc>
          <w:tcPr>
            <w:tcW w:w="1691" w:type="pct"/>
            <w:noWrap/>
            <w:vAlign w:val="center"/>
          </w:tcPr>
          <w:p w:rsidR="009E2256" w:rsidRPr="000E46BC" w:rsidRDefault="009E2256" w:rsidP="00DE3E61">
            <w:pPr>
              <w:jc w:val="center"/>
              <w:rPr>
                <w:sz w:val="16"/>
                <w:lang w:val="en-US"/>
              </w:rPr>
            </w:pPr>
            <w:r w:rsidRPr="00DB30B4">
              <w:rPr>
                <w:sz w:val="16"/>
              </w:rPr>
              <w:t>A/</w:t>
            </w:r>
            <w:proofErr w:type="spellStart"/>
            <w:r w:rsidRPr="00DB30B4">
              <w:rPr>
                <w:sz w:val="16"/>
              </w:rPr>
              <w:t>California</w:t>
            </w:r>
            <w:proofErr w:type="spellEnd"/>
            <w:r w:rsidRPr="00DB30B4">
              <w:rPr>
                <w:sz w:val="16"/>
              </w:rPr>
              <w:t>/04/2009</w:t>
            </w:r>
          </w:p>
        </w:tc>
        <w:tc>
          <w:tcPr>
            <w:tcW w:w="487" w:type="pct"/>
            <w:noWrap/>
            <w:vAlign w:val="center"/>
          </w:tcPr>
          <w:p w:rsidR="009E2256" w:rsidRPr="000E46BC" w:rsidRDefault="009E2256" w:rsidP="00DE3E61">
            <w:pPr>
              <w:jc w:val="center"/>
              <w:rPr>
                <w:sz w:val="16"/>
                <w:lang w:val="en-US"/>
              </w:rPr>
            </w:pPr>
            <w:r w:rsidRPr="00DB30B4">
              <w:rPr>
                <w:sz w:val="16"/>
              </w:rPr>
              <w:t>HA, NA, M1</w:t>
            </w:r>
          </w:p>
        </w:tc>
        <w:tc>
          <w:tcPr>
            <w:tcW w:w="1556" w:type="pct"/>
            <w:noWrap/>
            <w:vAlign w:val="center"/>
          </w:tcPr>
          <w:p w:rsidR="009E2256" w:rsidRPr="00A1310F" w:rsidRDefault="009E2256" w:rsidP="00DE3E61">
            <w:pPr>
              <w:jc w:val="center"/>
              <w:rPr>
                <w:sz w:val="16"/>
              </w:rPr>
            </w:pPr>
            <w:r>
              <w:rPr>
                <w:sz w:val="16"/>
                <w:lang w:val="en-US"/>
              </w:rPr>
              <w:fldChar w:fldCharType="begin" w:fldLock="1"/>
            </w:r>
            <w:r>
              <w:rPr>
                <w:sz w:val="16"/>
              </w:rPr>
              <w:instrText>ADDIN CSL_CITATION { "citationItems" : [ { "id" : "ITEM-1", "itemData" : { "ISSN" : "1873-2518", "PMID" : "21816199", "abstract" : "Virus-like particles (VLPs) can be rapidly developed from influenza virus genetic sequences in order to supply vaccine after the onset of a pandemic. The safety and immunogenicity of one or two doses of a recombinant A (H1N1) 2009 influenza VLP vaccine was evaluated in a two-stage, Phase 2, randomized, double-blind, placebo-controlled study conducted in 4563 healthy adults, 18-64 years of age, during the H1N1 2009 pandemic in Mexico. In Part A, 1013 subjects were randomized into four treatment groups (5 \u03bcg, 15 \u03bcg, or 45 \u03bcg hemagglutinin [HA] VLP vaccine or placebo) and vaccinated 21 days apart, with sera collected on Days 1, 14 and 36 for hemagglutination inhibition (HAI) testing. After review of safety and immunogenicity data from Part A, additional subjects were immunized with a single dose of 15 \u03bcg VLP vaccine (N=2537) or placebo (N=1011) and assessed for safety in Part B. Results showed the H1N1 2009 VLP vaccine was safe and well-tolerated. Systemic solicited events were similar between placebo and VLP vaccinated groups with no vaccine-related serious adverse events. Dose response trends for solicited local adverse events were observed, with higher incidences of local pain, swelling, tenderness, and redness reported in the higher VLP dose groups (15 \u03bcg and 45 \u03bcg) compared to the placebo and 5 \u03bcg VLP groups following both vaccinations. Although the majority of local AEs were mild in severity, a dose trend in events of moderate or greater severity was also noted for these solicited events. The VLP vaccine groups demonstrated robust HAI immune responses after a single vaccination, with high rates of seroprotection (\u2265 40 HAI titer) in 82-92% of all subjects and in 64-85% of subjects who were seronegative at the time of immunization. HAI geometric mean titers (GMTs), geometric mean ratios (GMRs) and seroconversion rates were also all statistically higher in the VLP groups compared to placebo for both post-baseline time points. Based on these data, additional clinical trials are in development to evaluate influenza vaccine candidate antigens manufactured using Spodoptera frugiperda (Sf9)/baculovirus-based VLP technology.", "author" : [ { "dropping-particle" : "", "family" : "L\u00f3pez-Mac\u00edas", "given" : "Constantino", "non-dropping-particle" : "", "parse-names" : false, "suffix" : "" }, { "dropping-particle" : "", "family" : "Ferat-Osorio", "given" : "Eduardo", "non-dropping-particle" : "", "parse-names" : false, "suffix" : "" }, { "dropping-particle" : "", "family" : "Tenorio-Calvo", "given" : "Alejandra", "non-dropping-particle" : "", "parse-names" : false, "suffix" : "" }, { "dropping-particle" : "", "family" : "Isibasi", "given" : "Armando", "non-dropping-particle" : "", "parse-names" : false, "suffix" : "" }, { "dropping-particle" : "", "family" : "Talavera", "given" : "Juan", "non-dropping-particle" : "", "parse-names" : false, "suffix" : "" }, { "dropping-particle" : "", "family" : "Arteaga-Ruiz", "given" : "Oscar", "non-dropping-particle" : "", "parse-names" : false, "suffix" : "" }, { "dropping-particle" : "", "family" : "Arriaga-Pizano", "given" : "Lourdes", "non-dropping-particle" : "", "parse-names" : false, "suffix" : "" }, { "dropping-particle" : "", "family" : "Hickman", "given" : "Somia P", "non-dropping-particle" : "", "parse-names" : false, "suffix" : "" }, { "dropping-particle" : "", "family" : "Allende", "given" : "Mar\u00eda", "non-dropping-particle" : "", "parse-names" : false, "suffix" : "" }, { "dropping-particle" : "", "family" : "Lenhard", "given" : "Kathy", "non-dropping-particle" : "", "parse-names" : false, "suffix" : "" }, { "dropping-particle" : "", "family" : "Pincus", "given" : "Steven", "non-dropping-particle" : "", "parse-names" : false, "suffix" : "" }, { "dropping-particle" : "", "family" : "Connolly", "given" : "Kevin", "non-dropping-particle" : "", "parse-names" : false, "suffix" : "" }, { "dropping-particle" : "", "family" : "Raghunandan", "given" : "Ramadevi", "non-dropping-particle" : "", "parse-names" : false, "suffix" : "" }, { "dropping-particle" : "", "family" : "Smith", "given" : "Gale", "non-dropping-particle" : "", "parse-names" : false, "suffix" : "" }, { "dropping-particle" : "", "family" : "Glenn", "given" : "Gregory", "non-dropping-particle" : "", "parse-names" : false, "suffix" : "" } ], "container-title" : "Vaccine", "id" : "ITEM-1", "issue" : "44", "issued" : { "date-parts" : [ [ "2011", "10" ] ] }, "page" : "7826-34", "title" : "Safety and immunogenicity of a virus-like particle pandemic influenza A (H1N1) 2009 vaccine in a blinded, randomized, placebo-controlled trial of adults in Mexico.", "type" : "article-journal", "volume" : "29" }, "uris" : [ "http://www.mendeley.com/documents/?uuid=6327dd6b-a21b-411d-82c8-13b71689cebd" ] }, { "id" : "ITEM-2", "itemData" : { "DOI" : "10.1016/j.vaccine.2010.04.093", "ISSN" : "1873-2518", "PMID" : "20470801", "abstract" : "The pandemic virus of 2009 (2009 H1N1) continues to cause illness worldwide, especially in younger age groups. The widespread H1N1 virus infection further emphasizes the need for vaccine strategies that are effective against emerging pandemic viruses and are not dependent on the limitations of traditional egg-based technology. This report describes a recombinant influenza virus-like particle (VLP) vaccine consisting of hemagglutinin (HA), neuraminidase (NA), and matrix (M1) proteins of influenza A/California/04/2009 (H1N1) virus. Influenza H1N1 VLPs with a diameter of approximately 120nm were released into the culture medium from Sf9 insect cells infected with recombinant baculovirus coexpressing HA, NA, and M1 proteins. Purified recombinant H1N1 VLPs morphologically resembled influenza virions and exhibited biological characteristics of influenza virus, including HA and NA activities. In the ferret challenge model, 2009 influenza H1N1 VLPs elicited high-titer serum hemagglutination inhibition (HI) antibodies specific for the 2009 H1N1 virus and inhibited replication of the influenza virus in the upper and lower respiratory tract tissues following A/Mexico/4482/09 (H1N1) virus challenge. Moreover, a single 15mug dose of H1N1 VLPs resulted in complete virus clearance in the ferret lung. These results provide support for the use of recombinant influenza VLP vaccine as an effective strategy against pandemic H1N1 virus.", "author" : [ { "dropping-particle" : "", "family" : "Pushko", "given" : "Peter", "non-dropping-particle" : "", "parse-names" : false, "suffix" : "" }, { "dropping-particle" : "", "family" : "Kort", "given" : "Thomas", "non-dropping-particle" : "", "parse-names" : false, "suffix" : "" }, { "dropping-particle" : "", "family" : "Nathan", "given" : "Margret", "non-dropping-particle" : "", "parse-names" : false, "suffix" : "" }, { "dropping-particle" : "", "family" : "Pearce", "given" : "Melissa B", "non-dropping-particle" : "", "parse-names" : false, "suffix" : "" }, { "dropping-particle" : "", "family" : "Smith", "given" : "Gale", "non-dropping-particle" : "", "parse-names" : false, "suffix" : "" }, { "dropping-particle" : "", "family" : "Tumpey", "given" : "Terrence M", "non-dropping-particle" : "", "parse-names" : false, "suffix" : "" } ], "container-title" : "Vaccine", "id" : "ITEM-2", "issue" : "30", "issued" : { "date-parts" : [ [ "2010", "7" ] ] }, "page" : "4771-6", "title" : "Recombinant H1N1 virus-like particle vaccine elicits protective immunity in ferrets against the 2009 pandemic H1N1 influenza virus.", "type" : "article-journal", "volume" : "28" }, "uris" : [ "http://www.mendeley.com/documents/?uuid=d29e87bd-df95-4d2b-b1a8-175f99ae914b" ] }, { "id" : "ITEM-3", "itemData" : { "DOI" : "10.1371/journal.pone.0009161", "ISBN" : "1932-6203 (Electronic)\\n1932-6203 (Linking)", "ISSN" : "1932-6203", "PMID" : "20161790", "abstract" : "BACKGROUND: The 2009 influenza pandemic and shortages in vaccine supplies worldwide underscore the need for new approaches to develop more effective vaccines.\\n\\nMETHODOLOGY/PRINCIPAL FINDINGS: We generated influenza virus-like particles (VLPs) containing proteins derived from the A/California/04/2009 virus, and tested their efficacy as a vaccine in mice. A single intramuscular vaccination with VLPs provided complete protection against lethal challenge with the A/California/04/2009 virus and partial protection against A/PR/8/1934 virus, an antigenically distant human isolate. VLP vaccination induced predominant IgG2a antibody responses, high hemagglutination inhibition (HAI) titers, and recall IgG and IgA antibody responses. HAI titers after VLP vaccination were equivalent to those observed after live virus infection. VLP immune sera also showed HAI responses against diverse geographic pandemic isolates. Notably, a low dose of VLPs could provide protection against lethal infection.\\n\\nCONCLUSION/SIGNIFICANCE: This study demonstrates that VLP vaccination provides highly effective protection against the 2009 pandemic influenza virus. The results indicate that VLPs can be developed into an effective vaccine, which can be rapidly produced and avoid the need to isolate high growth reassortants for egg-based production.", "author" : [ { "dropping-particle" : "", "family" : "Quan", "given" : "Fu-Shi", "non-dropping-particle" : "", "parse-names" : false, "suffix" : "" }, { "dropping-particle" : "", "family" : "Vunnava", "given" : "Aswani", "non-dropping-particle" : "", "parse-names" : false, "suffix" : "" }, { "dropping-particle" : "", "family" : "Compans", "given" : "Richard W", "non-dropping-particle" : "", "parse-names" : false, "suffix" : "" }, { "dropping-particle" : "", "family" : "Kang", "given" : "Sang-Moo", "non-dropping-particle" : "", "parse-names" : false, "suffix" : "" } ], "container-title" : "PloS one", "id" : "ITEM-3", "issue" : "2", "issued" : { "date-parts" : [ [ "2010" ] ] }, "page" : "e9161", "title" : "Virus-like particle vaccine protects against 2009 H1N1 pandemic influenza virus in mice.", "type" : "article-journal", "volume" : "5" }, "uris" : [ "http://www.mendeley.com/documents/?uuid=d21c5ad4-69ad-4bc7-9679-f90c841e66b7" ] }, { "id" : "ITEM-4", "itemData" : { "DOI" : "10.1128/CVI.05206-11", "ISBN" : "1556-679X (Electronic)\\r1556-679X (Linking)", "ISSN" : "15566811", "PMID" : "22030367", "abstract" : "Immunization of the world population before an influenza pandemic such as the 2009 H1N1 virus spreads globally is not possible with current vaccine production platforms. New influenza vaccine technologies, such as virus-like-particles (VLPs), offer a promising alternative. Here, we tested the immunogenicity and protective efficacy of a VLP vaccine containing hemagglutinin (HA) and M1 from the 2009 pandemic H1N1 influenza virus (H1N1pdm) in ferrets and compared intramuscular (i.m.) and intranasal (i.n.) routes of immunization. Vaccination of ferrets with VLPs containing the M1 and HA proteins from A/California/04/2009 (H1N1pdm) induced high antibody titers and conferred significant protection against virus challenge. VLP-vaccinated animals lost less weight, shed less virus in nasal washes, and had markedly lower virus titers in all organs tested than na\u00efve controls. A single dose of VLPs, either i.m. or i.n., induced higher levels of antibody than did two doses of commercial split vaccine. Ferrets vaccinated with split vaccine were incompletely protected against challenge; these animals had lower virus titers in olfactory bulbs, tonsils, and intestines, but lost weight and shed virus in nasal washes to a similar extent as na\u00efve controls. Challenge with heterologous A/Brisbane/59/07 (H1N1) virus revealed that the VLPs conferred minimal cross-protection to heterologous infection, as revealed by the lack of reduction in nasal wash and lung virus titers and slightly higher weight loss relative to controls. In summary, these experiments demonstrate the strong immunogenicity and protective efficacy of VLPs compared to the split vaccine and show that i.n. vaccination with VLPs has the potential for highly efficacious vaccination against influenza.", "author" : [ { "dropping-particle" : "", "family" : "Jaber Hossain", "given" : "M.", "non-dropping-particle" : "", "parse-names" : false, "suffix" : "" }, { "dropping-particle" : "", "family" : "Bourgeois", "given" : "Melissa", "non-dropping-particle" : "", "parse-names" : false, "suffix" : "" }, { "dropping-particle" : "", "family" : "Quan", "given" : "Fu Shi", "non-dropping-particle" : "", "parse-names" : false, "suffix" : "" }, { "dropping-particle" : "", "family" : "Lipatov", "given" : "Aleksandr S.", "non-dropping-particle" : "", "parse-names" : false, "suffix" : "" }, { "dropping-particle" : "", "family" : "Song", "given" : "Jae Min", "non-dropping-particle" : "", "parse-names" : false, "suffix" : "" }, { "dropping-particle" : "", "family" : "Chen", "given" : "Li Mei", "non-dropping-particle" : "", "parse-names" : false, "suffix" : "" }, { "dropping-particle" : "", "family" : "Compans", "given" : "Richard W.", "non-dropping-particle" : "", "parse-names" : false, "suffix" : "" }, { "dropping-particle" : "", "family" : "York", "given" : "Ian", "non-dropping-particle" : "", "parse-names" : false, "suffix" : "" }, { "dropping-particle" : "", "family" : "Kang", "given" : "Sang Moo", "non-dropping-particle" : "", "parse-names" : false, "suffix" : "" }, { "dropping-particle" : "", "family" : "Donis", "given" : "Ruben O.", "non-dropping-particle" : "", "parse-names" : false, "suffix" : "" } ], "container-title" : "Clinical and Vaccine Immunology", "id" : "ITEM-4", "issue" : "12", "issued" : { "date-parts" : [ [ "2011" ] ] }, "page" : "2010-2017", "title" : "Virus-like particle vaccine containing hemagglutinin confers protection against 2009 H1N1 pandemic influenza", "type" : "article-journal", "volume" : "18" }, "uris" : [ "http://www.mendeley.com/documents/?uuid=3f0a69ed-4ebd-4197-b12c-592ff83b23c5" ] }, { "id" : "ITEM-5", "itemData" : { "DOI" : "10.1007/s12033-010-9268-3", "ISSN" : "1559-0305", "PMID" : "20300881", "abstract" : "Virus-like particles (VLPs) consisting of the influenza A virus proteins haemagglutinin (HA) and matrix protein (M1) represent a new alternative approach for vaccine design against influenza virus. Influenza VLPs can be fast and easily produced in sufficient amounts in insect cells using the baculovirus expression system. Up to now, influenza VLPs have been produced in the Spodoptera frugiperda cell line Sf9. We compared VLP production in terms of yield and quality in two insect cell lines, namely Sf9 and the Trichoplusia ni cell line BTI-TN5B1-4 (High Five). Additionally we compared VLP production with three different HAs and two different M1s from influenza H1 and H3 strains including one swine-origin pandemic H1N1 strain. Comparison of the two cell lines showed dramatic differences in baculovirus background as well as in yield and particle density. Taken together, we consider the establishment of the BTI-TN5B1-4 cell line advantageous as production cell line for influenza VLPs.", "author" : [ { "dropping-particle" : "", "family" : "Krammer", "given" : "Florian", "non-dropping-particle" : "", "parse-names" : false, "suffix" : "" }, { "dropping-particle" : "", "family" : "Schinko", "given" : "Theresa", "non-dropping-particle" : "", "parse-names" : false, "suffix" : "" }, { "dropping-particle" : "", "family" : "Palmberger", "given" : "Dieter", "non-dropping-particle" : "", "parse-names" : false, "suffix" : "" }, { "dropping-particle" : "", "family" : "Tauer", "given" : "Christopher", "non-dropping-particle" : "", "parse-names" : false, "suffix" : "" }, { "dropping-particle" : "", "family" : "Messner", "given" : "Paul", "non-dropping-particle" : "", "parse-names" : false, "suffix" : "" }, { "dropping-particle" : "", "family" : "Grabherr", "given" : "Reingard", "non-dropping-particle" : "", "parse-names" : false, "suffix" : "" } ], "container-title" : "Molecular biotechnology", "id" : "ITEM-5", "issue" : "3", "issued" : { "date-parts" : [ [ "2010", "7" ] ] }, "page" : "226-34", "title" : "Trichoplusia ni cells (High Five) are highly efficient for the production of influenza A virus-like particles: a comparison of two insect cell lines as production platforms for influenza vaccines.", "type" : "article-journal", "volume" : "45" }, "uris" : [ "http://www.mendeley.com/documents/?uuid=183053fd-3752-461f-b867-792e098bd0e7" ] }, { "id" : "ITEM-6", "itemData" : { "DOI" : "10.1016/j.vaccine.2011.12.083", "ISBN" : "1873-2518 (Electronic); 0264-410X (Linking)", "ISSN" : "0264410X", "PMID" : "22207090", "abstract" : "The outbreak of the 2009 influenza pandemic underscored the important role of swine in influenza virus evolution and the emergence of novel viruses with pandemic potential. Vaccination is the most common practice to control swine influenza in swine industry. Influenza virus-like particle (VLP) vaccines are an alternative approach and have been demonstrated to be immunogenic and confer protection against influenza virus challenge in chickens, mice and ferrets. In this study, we generated VLPs consisting of HA, NA and M1 proteins derived from pandemic virus A/California/04/2009 in insect cells. The immunogenicity and efficacy following vaccination of VLPs were evaluated in swine. Our data showed that vaccination using VLPs elicited robust levels of serum IgG, mucosal IgA, and viral neutralizing antibodies against A/Sw/Manitoba/MAFRI32/2009 H1N1. Following challenge with pandemic H1N1 2009, vaccinated pigs were protected, displaying reduced lung lesions, virus shedding and inhibition of virus replication in the lungs compared to non-vaccinated control pigs. Thus, VLPs can serve as a promising vaccination strategy to control influenza in swine. ?? 2011 Elsevier Ltd.", "author" : [ { "dropping-particle" : "", "family" : "Pyo", "given" : "Hyun Mi", "non-dropping-particle" : "", "parse-names" : false, "suffix" : "" }, { "dropping-particle" : "", "family" : "Masic", "given" : "Aleksandar", "non-dropping-particle" : "", "parse-names" : false, "suffix" : "" }, { "dropping-particle" : "", "family" : "Woldeab", "given" : "Nizihti", "non-dropping-particle" : "", "parse-names" : false, "suffix" : "" }, { "dropping-particle" : "", "family" : "Embury-Hyatt", "given" : "Carissa", "non-dropping-particle" : "", "parse-names" : false, "suffix" : "" }, { "dropping-particle" : "", "family" : "Lin", "given" : "Li", "non-dropping-particle" : "", "parse-names" : false, "suffix" : "" }, { "dropping-particle" : "", "family" : "Shin", "given" : "Yeun Kyung", "non-dropping-particle" : "", "parse-names" : false, "suffix" : "" }, { "dropping-particle" : "", "family" : "Song", "given" : "Jae Young", "non-dropping-particle" : "", "parse-names" : false, "suffix" : "" }, { "dropping-particle" : "", "family" : "Babiuk", "given" : "Shawn", "non-dropping-particle" : "", "parse-names" : false, "suffix" : "" }, { "dropping-particle" : "", "family" : "Zhou", "given" : "Yan", "non-dropping-particle" : "", "parse-names" : false, "suffix" : "" } ], "container-title" : "Vaccine", "id" : "ITEM-6", "issue" : "7", "issued" : { "date-parts" : [ [ "2012" ] ] }, "page" : "1297-1304", "publisher" : "Elsevier Ltd", "title" : "Pandemic H1N1 influenza virus-like particles are immunogenic and provide protective immunity to pigs", "type" : "article-journal", "volume" : "30" }, "uris" : [ "http://www.mendeley.com/documents/?uuid=312b44cc-c93a-4591-95df-95d6bc854193" ] }, { "id" : "ITEM-7",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7", "issue" : "Pt 9", "issued" : { "date-parts" : [ [ "2010", "9" ] ] }, "page" : "2022-2030", "title" : "Formation of virus-like particles from human cell lines exclusively expressing influenza neuraminidase", "type" : "article-journal", "volume" : "91" }, "uris" : [ "http://www.mendeley.com/documents/?uuid=c99149db-e1f7-4745-9bce-770c983b0d46" ] }, { "id" : "ITEM-8", "itemData" : { "DOI" : "10.1016/j.virol.2012.06.003", "ISBN" : "1096-0341 (Electronic)\\r0042-6822 (Linking)", "ISSN" : "00426822", "PMID" : "22727831", "abstract" : "Highly pathogenic H5N1 influenza shares the same neuraminidase (NA) subtype with the 2009 pandemic (H1N1pdm09), and cross-reactive NA immunity might protect against or mitigate lethal H5N1 infection. In this study, mice were either infected with a sublethal dose of H1N1pdm09 or were vaccinated and boosted with virus-like particles (VLP) consisting of the NA and matrix proteins, standardized by NA activity and administered intranasally, and were then challenged with a lethal dose of HPAI H5N1 virus. Mice previously infected with H1N1pdm09 survived H5N1 challenge with no detectable virus or respiratory tract pathology on day 4. Mice immunized with H5N1 or H1N1pdm09 NA VLPs were also fully protected from death, with a 100-fold and 10-fold reduction in infectious virus, respectively, and reduced pathology in the lungs. Human influenza vaccines that elicit not only HA, but also NA immunity may provide enhanced protection against the emergence of seasonal and pandemic viruses. ?? 2012.", "author" : [ { "dropping-particle" : "", "family" : "Easterbrook", "given" : "Judith D.", "non-dropping-particle" : "", "parse-names" : false, "suffix" : "" }, { "dropping-particle" : "", "family" : "Schwartzman", "given" : "Louis M.", "non-dropping-particle" : "", "parse-names" : false, "suffix" : "" }, { "dropping-particle" : "", "family" : "Gao", "given" : "Jin", "non-dropping-particle" : "", "parse-names" : false, "suffix" : "" }, { "dropping-particle" : "", "family" : "Kash", "given" : "John C.", "non-dropping-particle" : "", "parse-names" : false, "suffix" : "" }, { "dropping-particle" : "", "family" : "Morens", "given" : "David M.", "non-dropping-particle" : "", "parse-names" : false, "suffix" : "" }, { "dropping-particle" : "", "family" : "Couzens", "given" : "Laura", "non-dropping-particle" : "", "parse-names" : false, "suffix" : "" }, { "dropping-particle" : "", "family" : "Wan", "given" : "Hongquan", "non-dropping-particle" : "", "parse-names" : false, "suffix" : "" }, { "dropping-particle" : "", "family" : "Eichelberger", "given" : "Maryna C.", "non-dropping-particle" : "", "parse-names" : false, "suffix" : "" }, { "dropping-particle" : "", "family" : "Taubenberger", "given" : "Jeffery K.", "non-dropping-particle" : "", "parse-names" : false, "suffix" : "" } ], "container-title" : "Virology", "id" : "ITEM-8", "issue" : "1", "issued" : { "date-parts" : [ [ "2012" ] ] }, "page" : "39-44", "publisher" : "Elsevier", "title" : "Protection against a lethal H5N1 influenza challenge by intranasal immunization with virus-like particles containing 2009 pandemic H1N1 neuraminidase in mice", "type" : "article-journal", "volume" : "432" }, "uris" : [ "http://www.mendeley.com/documents/?uuid=eed5f07a-7f41-4c50-9b1d-7b79df1ecf44" ] } ], "mendeley" : { "formattedCitation" : "[8,23,31,32,128,130,131,142]", "plainTextFormattedCitation" : "[8,23,31,32,128,130,131,142]", "previouslyFormattedCitation" : "[8,23,31,32,128,130,131,142]" }, "properties" : {  }, "schema" : "https://github.com/citation-style-language/schema/raw/master/csl-citation.json" }</w:instrText>
            </w:r>
            <w:r>
              <w:rPr>
                <w:sz w:val="16"/>
                <w:lang w:val="en-US"/>
              </w:rPr>
              <w:fldChar w:fldCharType="separate"/>
            </w:r>
            <w:r w:rsidRPr="00557E79">
              <w:rPr>
                <w:noProof/>
                <w:sz w:val="16"/>
              </w:rPr>
              <w:t>[8,23,31,32,128,130,131,142]</w:t>
            </w:r>
            <w:r>
              <w:rPr>
                <w:sz w:val="16"/>
                <w:lang w:val="en-US"/>
              </w:rPr>
              <w:fldChar w:fldCharType="end"/>
            </w:r>
          </w:p>
        </w:tc>
      </w:tr>
      <w:tr w:rsidR="009E2256" w:rsidRPr="000E46BC" w:rsidTr="00DE3E61">
        <w:trPr>
          <w:cantSplit/>
          <w:trHeight w:val="198"/>
        </w:trPr>
        <w:tc>
          <w:tcPr>
            <w:tcW w:w="230" w:type="pct"/>
            <w:vMerge/>
            <w:vAlign w:val="center"/>
            <w:hideMark/>
          </w:tcPr>
          <w:p w:rsidR="009E2256" w:rsidRPr="00A1310F" w:rsidRDefault="009E2256" w:rsidP="00DE3E61">
            <w:pPr>
              <w:jc w:val="center"/>
              <w:rPr>
                <w:b/>
                <w:bCs/>
                <w:sz w:val="16"/>
              </w:rPr>
            </w:pPr>
          </w:p>
        </w:tc>
        <w:tc>
          <w:tcPr>
            <w:tcW w:w="487" w:type="pct"/>
            <w:vMerge/>
            <w:vAlign w:val="center"/>
            <w:hideMark/>
          </w:tcPr>
          <w:p w:rsidR="009E2256" w:rsidRPr="00A1310F" w:rsidRDefault="009E2256" w:rsidP="00DE3E61">
            <w:pPr>
              <w:jc w:val="center"/>
              <w:rPr>
                <w:b/>
                <w:bCs/>
                <w:sz w:val="16"/>
              </w:rPr>
            </w:pPr>
          </w:p>
        </w:tc>
        <w:tc>
          <w:tcPr>
            <w:tcW w:w="549" w:type="pct"/>
            <w:vMerge/>
            <w:vAlign w:val="center"/>
            <w:hideMark/>
          </w:tcPr>
          <w:p w:rsidR="009E2256" w:rsidRPr="00A1310F" w:rsidRDefault="009E2256" w:rsidP="00DE3E61">
            <w:pPr>
              <w:jc w:val="center"/>
              <w:rPr>
                <w:b/>
                <w:bCs/>
                <w:sz w:val="16"/>
              </w:rPr>
            </w:pPr>
          </w:p>
        </w:tc>
        <w:tc>
          <w:tcPr>
            <w:tcW w:w="1691" w:type="pct"/>
            <w:noWrap/>
            <w:vAlign w:val="center"/>
          </w:tcPr>
          <w:p w:rsidR="009E2256" w:rsidRPr="00A1310F" w:rsidRDefault="009E2256" w:rsidP="00DE3E61">
            <w:pPr>
              <w:jc w:val="center"/>
              <w:rPr>
                <w:sz w:val="16"/>
              </w:rPr>
            </w:pPr>
            <w:r w:rsidRPr="00A1310F">
              <w:rPr>
                <w:sz w:val="16"/>
              </w:rPr>
              <w:t>A/</w:t>
            </w:r>
            <w:proofErr w:type="spellStart"/>
            <w:r w:rsidRPr="00A1310F">
              <w:rPr>
                <w:sz w:val="16"/>
              </w:rPr>
              <w:t>Puerto</w:t>
            </w:r>
            <w:proofErr w:type="spellEnd"/>
            <w:r w:rsidRPr="00A1310F">
              <w:rPr>
                <w:sz w:val="16"/>
              </w:rPr>
              <w:t xml:space="preserve"> Rico/8/1934</w:t>
            </w:r>
          </w:p>
        </w:tc>
        <w:tc>
          <w:tcPr>
            <w:tcW w:w="487" w:type="pct"/>
            <w:noWrap/>
            <w:vAlign w:val="center"/>
          </w:tcPr>
          <w:p w:rsidR="009E2256" w:rsidRPr="00A1310F" w:rsidRDefault="009E2256" w:rsidP="00DE3E61">
            <w:pPr>
              <w:jc w:val="center"/>
              <w:rPr>
                <w:sz w:val="16"/>
              </w:rPr>
            </w:pPr>
            <w:r w:rsidRPr="00A1310F">
              <w:rPr>
                <w:sz w:val="16"/>
              </w:rPr>
              <w:t>HA, NA, M1</w:t>
            </w:r>
          </w:p>
        </w:tc>
        <w:tc>
          <w:tcPr>
            <w:tcW w:w="1556" w:type="pct"/>
            <w:noWrap/>
            <w:vAlign w:val="center"/>
          </w:tcPr>
          <w:p w:rsidR="009E2256" w:rsidRPr="00A1310F" w:rsidRDefault="009E2256" w:rsidP="00DE3E61">
            <w:pPr>
              <w:jc w:val="center"/>
              <w:rPr>
                <w:sz w:val="16"/>
              </w:rPr>
            </w:pPr>
            <w:r>
              <w:rPr>
                <w:sz w:val="16"/>
                <w:lang w:val="en-US"/>
              </w:rPr>
              <w:fldChar w:fldCharType="begin" w:fldLock="1"/>
            </w:r>
            <w:r>
              <w:rPr>
                <w:sz w:val="16"/>
              </w:rPr>
              <w:instrText>ADDIN CSL_CITATION { "citationItems" : [ { "id" : "ITEM-1",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id" : "ITEM-2",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2",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id" : "ITEM-3", "itemData" : { "DOI" : "10.1371/journal.pone.0001501", "ISBN" : "1932-6203 (Electronic)", "ISSN" : "19326203", "PMID" : "18231588", "abstract" : "BACKGROUND: Vaccination is a cost-effective counter-measure to the threat of seasonal or pandemic outbreaks of influenza. To address the need for improved influenza vaccines and alternatives to egg-based manufacturing, we have engineered an influenza virus-like particle (VLP) as a new generation of non-egg or non-mammalian cell culture-based candidate vaccine. METHODOLOGY/PRINCIPAL FINDINGS: We generated from a baculovirus expression system using insect cells, a non-infectious recombinant VLP vaccine from both influenza A H5N1 clade 1 and clade 2 isolates with pandemic potential. VLPs were administered to mice in either a one-dose or two-dose regimen and the immune responses were compared to those induced by recombinant hemagglutinin (rHA). Both humoral and cellular responses were analyzed. Mice vaccinated with VLPs were protected against challenge with lethal reassortant viruses expressing the H5N1 HA and NA, regardless if the H5N1 clade was homologous or heterologous to the vaccine. However, rHA-vaccinated mice showed considerable weight loss and death following challenge with the heterovariant clade virus. Protection against death induced by VLPs was independent of the pre-challenge HAI titer or cell-mediated responses to HA or M1 since vaccinated mice, with low to undetectable cross-clade HAI antibodies or cellular responses to influenza antigens, were still protected from a lethal viral challenge. However, an apparent association rate of antibody binding to HA correlated with protection and was enhanced using VLPs, particularly when delivered intranasally, compared to rHA vaccines. CONCLUSION/SIGNIFICANCE: This is the first report describing the use of an H5N1 VLP vaccine created from a clade 2 isolate. The results show that a non-replicating virus-like particle is effective at eliciting a broadened, cross-clade protective immune response to proteins from emerging H5N1 influenza isolates giving rise to a potential pandemic influenza vaccine candidate for humans that can be stockpiled for use in the event of an outbreak of H5N1 influenza.", "author" : [ { "dropping-particle" : "", "family" : "Bright", "given" : "Rick A.", "non-dropping-particle" : "", "parse-names" : false, "suffix" : "" }, { "dropping-particle" : "", "family" : "Carter", "given" : "Donald M.", "non-dropping-particle" : "", "parse-names" : false, "suffix" : "" }, { "dropping-particle" : "", "family" : "Crevar", "given" : "Corey J.", "non-dropping-particle" : "", "parse-names" : false, "suffix" : "" }, { "dropping-particle" : "", "family" : "Toapanta", "given" : "Franklin R.", "non-dropping-particle" : "", "parse-names" : false, "suffix" : "" }, { "dropping-particle" : "", "family" : "Steckbeck", "given" : "Jonathan D.", "non-dropping-particle" : "", "parse-names" : false, "suffix" : "" }, { "dropping-particle" : "", "family" : "Cole", "given" : "Kelly S.", "non-dropping-particle" : "", "parse-names" : false, "suffix" : "" }, { "dropping-particle" : "", "family" : "Kumar", "given" : "Niranjan M.", "non-dropping-particle" : "", "parse-names" : false, "suffix" : "" }, { "dropping-particle" : "", "family" : "Pushko", "given" : "Peter", "non-dropping-particle" : "", "parse-names" : false, "suffix" : "" }, { "dropping-particle" : "", "family" : "Smith", "given" : "Gale", "non-dropping-particle" : "", "parse-names" : false, "suffix" : "" }, { "dropping-particle" : "", "family" : "Tumpey", "given" : "Terrence M.", "non-dropping-particle" : "", "parse-names" : false, "suffix" : "" }, { "dropping-particle" : "", "family" : "Ross", "given" : "Ted M.", "non-dropping-particle" : "", "parse-names" : false, "suffix" : "" } ], "container-title" : "PLoS ONE", "id" : "ITEM-3", "issue" : "1", "issued" : { "date-parts" : [ [ "2008" ] ] }, "title" : "Cross-clade protective immune responses to influenza viruses with H5N1 HA and NA elicited by an influenza virus-like particle", "type" : "article-journal", "volume" : "3" }, "uris" : [ "http://www.mendeley.com/documents/?uuid=f112c939-6fe1-425c-816f-eb9321f777eb" ] }, { "id" : "ITEM-4", "itemData" : { "DOI" : "http://dx.doi.org/10.1016/j.vaccine.2008.03.055", "ISSN" : "0264-410X", "author" : [ { "dropping-particle" : "", "family" : "Quan", "given" : "Fu Shi", "non-dropping-particle" : "", "parse-names" : false, "suffix" : "" }, { "dropping-particle" : "", "family" : "Steinhauer", "given" : "David", "non-dropping-particle" : "", "parse-names" : false, "suffix" : "" }, { "dropping-particle" : "", "family" : "Huang", "given" : "Chunzi", "non-dropping-particle" : "", "parse-names" : false, "suffix" : "" }, { "dropping-particle" : "", "family" : "Ross", "given" : "Ted M", "non-dropping-particle" : "", "parse-names" : false, "suffix" : "" }, { "dropping-particle" : "", "family" : "Compans", "given" : "Richard W", "non-dropping-particle" : "", "parse-names" : false, "suffix" : "" }, { "dropping-particle" : "", "family" : "Kang", "given" : "Sang-Moo", "non-dropping-particle" : "", "parse-names" : false, "suffix" : "" } ], "container-title" : "Vaccine", "id" : "ITEM-4", "issue" : "26", "issued" : { "date-parts" : [ [ "2008", "6", "19" ] ] }, "page" : "3352-3361", "title" : "A bivalent influenza VLP vaccine confers complete inhibition of virus replication in lungs", "type" : "article-journal", "volume" : "26" }, "uris" : [ "http://www.mendeley.com/documents/?uuid=3ece133b-5c9e-412a-b546-e083b6f36489" ] }, { "id" : "ITEM-5", "itemData" : { "DOI" : "10.1128/JVI.02052-06", "ISSN" : "0022-538X", "PMID" : "17251294", "abstract" : "Recurrent outbreaks of highly pathogenic avian influenza virus pose the threat of pandemic spread of lethal disease and make it a priority to develop safe and effective vaccines. Influenza virus-like particles (VLPs) have been suggested to be a promising vaccine approach. However, VLP-induced immune responses, and their roles in inducing memory immune responses and cross-protective immunity have not been investigated. In this study, we developed VLPs containing influenza virus A/PR8/34 (H1N1) hemagglutinin (HA) and matrix (M1) proteins and investigated their immunogenicity, long-term cross-protective efficacy, and effects on lung proinflammatory cytokines in mice. Intranasal immunization with VLPs containing HA induced high serum and mucosal antibody titers and neutralizing activity against PR8 and A/WSN/33 (H1N1) viruses. Mice immunized with VLPs containing HA showed little or no proinflammatory lung cytokines and were protected from a lethal challenge with mouse-adapted PR8 or WSN viruses even 5 months postimmunization. Influenza VLPs induced mucosal immunoglobulin G and cellular immune responses, which were reactivated rapidly upon virus challenge. Long-lived antibody-secreting cells were detected in the bone marrow of immunized mice. Immune sera administered intranasally were able to confer 100% protection from a lethal challenge with PR8 or WSN, which provides further evidence that anti-HA antibodies are primarily responsible for preventing infection. Taken together, these results indicate that nonreplicating influenza VLPs represent a promising strategy for the development of a safe and effective vaccine to control the spread of lethal influenza viruses.", "author" : [ { "dropping-particle" : "", "family" : "Quan", "given" : "Fu-Shi", "non-dropping-particle" : "", "parse-names" : false, "suffix" : "" }, { "dropping-particle" : "", "family" : "Huang", "given" : "Chunzi", "non-dropping-particle" : "", "parse-names" : false, "suffix" : "" }, { "dropping-particle" : "", "family" : "Compans", "given" : "Richard W", "non-dropping-particle" : "", "parse-names" : false, "suffix" : "" }, { "dropping-particle" : "", "family" : "Kang", "given" : "Sang-Moo", "non-dropping-particle" : "", "parse-names" : false, "suffix" : "" } ], "container-title" : "Journal of virology", "id" : "ITEM-5", "issue" : "7", "issued" : { "date-parts" : [ [ "2007", "4" ] ] }, "note" : "From Duplicate 1 ( \n\n\n\n\n\n\n\nVirus-like particle vaccine induces protective immunity against homologous and heterologous strains of influenza virus.\n\n\n\n\n\n\n\n- Quan, Fu-Shi; Huang, Chunzi; Compans, Richard W; Kang, Sang-Moo )\nAnd Duplicate 3 ( \n\n\n\n\n\n\n\nVirus-like particle vaccine induces protective immunity against homologous and heterologous strains of influenza virus.\n\n\n\n\n\n\n\n- Quan, Fu-Shi; Huang, Chunzi; Compans, Richard W; Kang, Sang-Moo )\n\n\n\n", "page" : "3514-24", "title" : "Virus-like particle vaccine induces protective immunity against homologous and heterologous strains of influenza virus.", "type" : "article-journal", "volume" : "81" }, "uris" : [ "http://www.mendeley.com/documents/?uuid=c2b0ea73-1edf-4e68-acf1-beba648e34c4" ] }, { "id" : "ITEM-6", "itemData" : { "DOI" : "10.1371/journal.pone.0051559", "ISBN" : "2662007001", "ISSN" : "1932-6203", "PMID" : "23236516", "abstract" : "Influenza virus-like particles are currently evaluated in clinical trials as vaccine candidates for influenza viruses. Most commonly they are produced in baculovirus- or mammalian- expression systems. Here we used different vaccination schemes in order to systematically compare virus-like particle preparations generated in the two systems. Our work shows significant differences in immunogenicity between the two, and indicates superior and broader immune responses induced by the baculovirus-derived constructs. We demonstrate that these differences critically influence protection and survival in a mouse model of influenza virus infection. Finally, we show that the enhanced immunogenicity of the baculovirus-derived virus-like particles is caused by contamination with residual baculovirus which activates the innate immune response at the site of inoculation.", "author" : [ { "dropping-particle" : "", "family" : "Margine", "given" : "Irina", "non-dropping-particle" : "", "parse-names" : false, "suffix" : "" }, { "dropping-particle" : "", "family" : "Martinez-Gil", "given" : "Luis", "non-dropping-particle" : "", "parse-names" : false, "suffix" : "" }, { "dropping-particle" : "", "family" : "Chou", "given" : "Yi-Ying", "non-dropping-particle" : "", "parse-names" : false, "suffix" : "" }, { "dropping-particle" : "", "family" : "Krammer", "given" : "Florian", "non-dropping-particle" : "", "parse-names" : false, "suffix" : "" } ], "container-title" : "PLoS ONE", "editor" : [ { "dropping-particle" : "", "family" : "Zhou", "given" : "Paul", "non-dropping-particle" : "", "parse-names" : false, "suffix" : "" } ], "id" : "ITEM-6", "issue" : "12", "issued" : { "date-parts" : [ [ "2012", "12", "7" ] ] }, "page" : "e51559", "title" : "Residual Baculovirus in Insect Cell-Derived Influenza Virus-Like Particle Preparations Enhances Immunogenicity", "type" : "article-journal", "volume" : "7" }, "uris" : [ "http://www.mendeley.com/documents/?uuid=0af89404-2eab-4063-9da2-650efbb3ae32" ] }, { "id" : "ITEM-7", "itemData" : { "DOI" : "10.1186/s12896-015-0152-x", "ISSN" : "1472-6750", "PMID" : "25981500", "abstract" : "BACKGROUND: Each year, influenza is responsible for hundreds of thousand cases of illness and deaths worldwide. Due to the virus' fast mutation rate, the World Health Organization (WHO) is constantly on alert to rapidly respond to emerging pandemic strains. Although anti-viral therapies exist, the most proficient way to stop the spread of disease is through vaccination. The majority of influenza vaccines on the market are produced in embryonic hen's eggs and are composed of purified viral antigens from inactivated whole virus. This manufacturing system, however, is limited in its production capacity. Cell culture produced vaccines have been proposed for their potential to overcome the problems associated with egg-based production. Virus-like particles (VLPs) of influenza virus are promising candidate vaccines under consideration by both academic and industry researchers. METHODS: In this study, VLPs were produced in HEK293 suspension cells using the Bacmam transduction system and Sf9 cells using the baculovirus infection system. The proposed systems were assessed for their ability to produce influenza VLPs composed of Hemagglutinin (HA), Neuraminidase (NA) and Matrix Protein (M1) and compared through the lens of bioprocessing by highlighting baseline production yields and bioactivity. VLPs from both systems were characterized using available influenza quantification techniques, such as single radial immunodiffusion assay (SRID), HA assay, western blot and negative staining transmission electron microscopy (NSTEM) to quantify total particles. RESULTS: For the HEK293 production system, VLPs were found to be associated with the cell pellet in addition to those released in the supernatant. Sf9 cells produced 35 times more VLPs than HEK293 cells. Sf9-VLPs had higher total HA activity and were generally more homogeneous in morphology and size. However, Sf9 VLP samples contained 20 times more baculovirus than VLPs, whereas 293 VLPs were produced along with vesicles. CONCLUSIONS: This study highlights key production hurdles that must be overcome in both expression platforms, namely the presence of contaminants and the ensuing quantification challenges, and brings up the question of what truly constitutes an influenza VLP candidate vaccine.", "author" : [ { "dropping-particle" : "", "family" : "Thompson", "given" : "C.M. Christine M", "non-dropping-particle" : "", "parse-names" : false, "suffix" : "" }, { "dropping-particle" : "", "family" : "Petiot", "given" : "Emma", "non-dropping-particle" : "", "parse-names" : false, "suffix" : "" }, { "dropping-particle" : "", "family" : "Mullick", "given" : "Alaka", "non-dropping-particle" : "", "parse-names" : false, "suffix" : "" }, { "dropping-particle" : "", "family" : "Aucoin", "given" : "Marc G M.G.", "non-dropping-particle" : "", "parse-names" : false, "suffix" : "" }, { "dropping-particle" : "", "family" : "Henry", "given" : "Olivier", "non-dropping-particle" : "", "parse-names" : false, "suffix" : "" }, { "dropping-particle" : "", "family" : "Kamen", "given" : "Amine A.A.", "non-dropping-particle" : "", "parse-names" : false, "suffix" : "" } ], "container-title" : "BMC biotechnology", "id" : "ITEM-7", "issue" : "1", "issued" : { "date-parts" : [ [ "2015", "1" ] ] }, "note" : "From Duplicate 2 (Critical assessment of influenza VLP production in Sf9 and HEK293 expression systems. - Thompson, C.M. Christine M; Petiot, Emma; Mullick, Alaka; Aucoin, Marc G M.G.; Henry, Olivier; Kamen, Amine A.A.)\n\nFrom Duplicate 1 (Critical assessment of influenza VLP production in Sf9 and HEK293 expression systems - Thompson, C.M.; Petiot, E.; Mullick, A.; Aucoin, M.G.; Henry, O.; Kamen, A.A.)\n\nNULL", "page" : "31", "title" : "Critical assessment of influenza VLP production in Sf9 and HEK293 expression systems.", "type" : "article-journal", "volume" : "15" }, "uris" : [ "http://www.mendeley.com/documents/?uuid=cd0bdfc2-f50a-4ee8-b69d-16c3a0621182" ] }, { "id" : "ITEM-8", "itemData" : { "DOI" : "10.1016/j.vaccine.2008.11.011", "ISSN" : "0264-410X", "PMID" : "19026705", "abstract" : "Influenza-pseudotyped Gag virus-like particles (VLPs) were produced via the expression of influenza hemagglutinin (HA), neuraminidase (NA) and the murine leukemia virus Gag product in the baculovirus-insect cell expression system. Hemagglutination specific activities of sucrose gradient-purified VLPs were similar to those of egg-grown influenza viruses but particle morphologies were gamma retrovirus-like in the form of consistent 100nm spheres. Immunization of mice and ferrets demonstrated robust immunogenicity and protection from challenge with no measurable morbidity. Ferret data were striking in that immunization with H5N1 VLPs representing either A/Vietnam/1203/04 or A/Indonesia/5/05 resulted in solid protection against highly pathogenic A/Vietnam/1203/04 challenge with no detectable virus in the upper respiratory tract post-challenge in either group. H1N1 VLP immunization of ferrets resulted in partial protection against H5N1 challenge with markedly accelerated virus clearance from the upper respiratory tract relative to controls. The immunogenicity of influenza-pseudotyped VLPs was not dependent on the adjuvant properties of replication competent contaminating baculovirus. These data demonstrate robust vaccine protection of Gag-based, influenza-pseudotyped VLPs carrying a variety of influenza antigens and suggest applicability toward a number of additional respiratory viruses.", "author" : [ { "dropping-particle" : "", "family" : "Haynes", "given" : "Joel R", "non-dropping-particle" : "", "parse-names" : false, "suffix" : "" }, { "dropping-particle" : "", "family" : "Dokken", "given" : "Leslie", "non-dropping-particle" : "", "parse-names" : false, "suffix" : "" }, { "dropping-particle" : "", "family" : "Wiley", "given" : "James a", "non-dropping-particle" : "", "parse-names" : false, "suffix" : "" }, { "dropping-particle" : "", "family" : "Cawthon", "given" : "Andrew G", "non-dropping-particle" : "", "parse-names" : false, "suffix" : "" }, { "dropping-particle" : "", "family" : "Bigger", "given" : "John", "non-dropping-particle" : "", "parse-names" : false, "suffix" : "" }, { "dropping-particle" : "", "family" : "Harmsen", "given" : "Allen G", "non-dropping-particle" : "", "parse-names" : false, "suffix" : "" }, { "dropping-particle" : "", "family" : "Richardson", "given" : "Charles", "non-dropping-particle" : "", "parse-names" : false, "suffix" : "" } ], "container-title" : "Vaccine", "id" : "ITEM-8", "issue" : "4", "issued" : { "date-parts" : [ [ "2009", "1" ] ] }, "page" : "530-41", "title" : "Influenza-pseudotyped Gag virus-like particle vaccines provide broad protection against highly pathogenic avian influenza challenge.", "type" : "article-journal", "volume" : "27" }, "uris" : [ "http://www.mendeley.com/documents/?uuid=c7b82bde-8266-4b77-bac9-76414d88e105" ] }, { "id" : "ITEM-9", "itemData" : { "DOI" : "10.1089/vim.2011.0016", "ISSN" : "1557-8976", "PMID" : "21830902", "abstract" : "Influenza virus-like particles (VLPs) are effective vaccines against influenza infection, which can be produced either in insect cells by recombinant baculovirus (BV) infection or in mammalian cells by DNA plasmid transfection. However, VLPs produced from baculovirus/insect cells are difficult to purify due to baculovirus contamination; VLPs produced by plasmid transfection are limited by scale-up capability. In this study, a BacMam BV, in which three CMV-promoters drive the hemagglutinin, neuraminidase, and matrix of influenza virus was constructed. This baculovirus can deliver these genes into mammalian cells/hosts and subsequently influenza VLPs can be produced and secreted from transduced cells. Transduction conditions were optimized and influenza VLPs were purified from transduced 293T cells. Mice were vaccinated with BV transduction-produced VLPs, plasmid transfection-produced VLPs, and BacMam BV. Two vaccinations of each vaccine induced high hemagglutination-inhibition (HAI) titers and prevented influenza virus infection. In contrast, following a single vaccination, all mice vaccinated with each vaccine had significantly lower lung viral titers compared to unvaccinated mice. Remarkably, mice vaccinated with a single dose of BV transduction-produced VLPs survived challenge, whereas mice vaccinated with one dose of BacMam BV- or plasmid transfection-produced VLPs had 60-80% survival. This finding is particularly significant for producing easily purified VLPs. The BacMam system is an alternative strategy for VLP production, which is easy to scale up and purify. Besides, BacMam BV can be used as a gene delivery vector to produce VLPs in vivo, to stimulate immune responses.", "author" : [ { "dropping-particle" : "", "family" : "Tang", "given" : "Xian-Chun", "non-dropping-particle" : "", "parse-names" : false, "suffix" : "" }, { "dropping-particle" : "", "family" : "Lu", "given" : "Hai-Rong", "non-dropping-particle" : "", "parse-names" : false, "suffix" : "" }, { "dropping-particle" : "", "family" : "Ross", "given" : "Ted M", "non-dropping-particle" : "", "parse-names" : false, "suffix" : "" } ], "container-title" : "Viral immunology", "id" : "ITEM-9", "issue" : "4", "issued" : { "date-parts" : [ [ "2011", "8" ] ] }, "page" : "311-9", "title" : "Baculovirus-produced influenza virus-like particles in mammalian cells protect mice from lethal influenza challenge.", "type" : "article-journal", "volume" : "24" }, "uris" : [ "http://www.mendeley.com/documents/?uuid=e0edece4-b03f-467f-b3d9-3ee8cdd10752" ] }, { "id" : "ITEM-10",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0",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id" : "ITEM-11", "itemData" : { "DOI" : "10.1016/j.vaccine.2016.04.089", "ISSN" : "0264410X", "author" : [ { "dropping-particle" : "", "family" : "Venereo-Sanchez", "given" : "Alina", "non-dropping-particle" : "", "parse-names" : false, "suffix" : "" }, { "dropping-particle" : "", "family" : "Gilbert", "given" : "Renald", "non-dropping-particle" : "", "parse-names" : false, "suffix" : "" }, { "dropping-particle" : "", "family" : "Simoneau", "given" : "Melanie", "non-dropping-particle" : "", "parse-names" : false, "suffix" : "" }, { "dropping-particle" : "", "family" : "Caron", "given" : "Antoine", "non-dropping-particle" : "", "parse-names" : false, "suffix" : "" }, { "dropping-particle" : "", "family" : "Chahal", "given" : "Parminder", "non-dropping-particle" : "", "parse-names" : false, "suffix" : "" }, { "dropping-particle" : "", "family" : "Chen", "given" : "Wangxue", "non-dropping-particle" : "", "parse-names" : false, "suffix" : "" }, { "dropping-particle" : "", "family" : "Ansorge", "given" : "Sven", "non-dropping-particle" : "", "parse-names" : false, "suffix" : "" }, { "dropping-particle" : "", "family" : "Li", "given" : "Xuguang", "non-dropping-particle" : "", "parse-names" : false, "suffix" : "" }, { "dropping-particle" : "", "family" : "Henry", "given" : "Olivier", "non-dropping-particle" : "", "parse-names" : false, "suffix" : "" }, { "dropping-particle" : "", "family" : "Kamen", "given" : "Amine", "non-dropping-particle" : "", "parse-names" : false, "suffix" : "" } ], "container-title" : "Vaccine", "id" : "ITEM-11", "issued" : { "date-parts" : [ [ "2016" ] ] }, "page" : "1-10", "publisher" : "Elsevier Ltd", "title" : "Hemagglutinin and neuraminidase containing virus-like particles produced in HEK-293 suspension culture: An effective influenza vaccine candidate", "type" : "article-journal" }, "uris" : [ "http://www.mendeley.com/documents/?uuid=8cb35f9c-6c6e-49ff-9bde-03afe0145163" ] }, { "id" : "ITEM-12", "itemData" : { "DOI" : "10.1016/j.antiviral.2009.09.005", "ISSN" : "1872-9096", "PMID" : "19772876", "abstract" : "Influenza virus-like particles (VLPs) were produced in Sf9 insect cells by co-expressing the matrix protein M1 and the surface glycoproteins hemagglutinin (HA) and neuraminidase (NA) using the recombinant baculovirus expression system. The VLPs were morphologically similar to influenza virions. Both HA and NA proteins were incorporated into VLPs and these proteins retained their functional activities. Further, influenza VLPs but not inactivated influenza viruses (IIV) stimulated secretion of inflammatory cytokines from mouse bone marrow-derived dendritic cells (BMDC). Immunogenicity of influenza VLPs and their protective efficacies against lethal influenza virus challenge were evaluated in young and aged mice. Immunization with influenza VLPs induced strong antibody responses against HA that inhibited hemagglutination by influenza virus, similar to IIV vaccines. Compared to young mice, antibody responses in aged mice immunized with a low dose of either influenza VLPs or IIV vaccines exhibited markedly reduced avidity for HA. However, immunization of aged mice with a high dose of influenza VLPs induced antibody responses with high avidity similar to those in young mice. Furthermore, all vaccinated animals survived a lethal challenge by a mouse-adapted influenza virus (A/PR/8/34), indicating that influenza VLPs are highly efficacious for protection against influenza virus infection in both young and aged mice.", "author" : [ { "dropping-particle" : "", "family" : "Wen", "given" : "Zhiyuan", "non-dropping-particle" : "", "parse-names" : false, "suffix" : "" }, { "dropping-particle" : "", "family" : "Ye", "given" : "Ling", "non-dropping-particle" : "", "parse-names" : false, "suffix" : "" }, { "dropping-particle" : "", "family" : "Gao", "given" : "Yulong", "non-dropping-particle" : "", "parse-names" : false, "suffix" : "" }, { "dropping-particle" : "", "family" : "Pan", "given" : "Lei", "non-dropping-particle" : "", "parse-names" : false, "suffix" : "" }, { "dropping-particle" : "", "family" : "Dong", "given" : "Ke", "non-dropping-particle" : "", "parse-names" : false, "suffix" : "" }, { "dropping-particle" : "", "family" : "Bu", "given" : "Zhigao", "non-dropping-particle" : "", "parse-names" : false, "suffix" : "" }, { "dropping-particle" : "", "family" : "Compans", "given" : "Richard W", "non-dropping-particle" : "", "parse-names" : false, "suffix" : "" }, { "dropping-particle" : "", "family" : "Yang", "given" : "Chinglai", "non-dropping-particle" : "", "parse-names" : false, "suffix" : "" } ], "container-title" : "Antiviral research", "id" : "ITEM-12", "issue" : "3", "issued" : { "date-parts" : [ [ "2009", "12" ] ] }, "page" : "215-24", "title" : "Immunization by influenza virus-like particles protects aged mice against lethal influenza virus challenge.", "type" : "article-journal", "volume" : "84" }, "uris" : [ "http://www.mendeley.com/documents/?uuid=b28e49cc-8132-4793-91a8-f50a3d4e0fe1" ] }, { "id" : "ITEM-13", "itemData" : { "DOI" : "10.1016/j.vaccine.2017.06.024", "ISSN" : "0264410X", "author" : [ { "dropping-particle" : "", "family" : "Venereo-Sanchez", "given" : "Alina", "non-dropping-particle" : "", "parse-names" : false, "suffix" : "" }, { "dropping-particle" : "", "family" : "Simoneau", "given" : "Melanie", "non-dropping-particle" : "", "parse-names" : false, "suffix" : "" }, { "dropping-particle" : "", "family" : "Lanthier", "given" : "St?phane", "non-dropping-particle" : "", "parse-names" : false, "suffix" : "" }, { "dropping-particle" : "", "family" : "Chahal", "given" : "Parminder", "non-dropping-particle" : "", "parse-names" : false, "suffix" : "" }, { "dropping-particle" : "", "family" : "Bourget", "given" : "Lucie", "non-dropping-particle" : "", "parse-names" : false, "suffix" : "" }, { "dropping-particle" : "", "family" : "Ansorge", "given" : "Sven", "non-dropping-particle" : "", "parse-names" : false, "suffix" : "" }, { "dropping-particle" : "", "family" : "Gilbert", "given" : "R?nald", "non-dropping-particle" : "", "parse-names" : false, "suffix" : "" }, { "dropping-particle" : "", "family" : "Henry", "given" : "Olivier", "non-dropping-particle" : "", "parse-names" : false, "suffix" : "" }, { "dropping-particle" : "", "family" : "Kamen", "given" : "Amine", "non-dropping-particle" : "", "parse-names" : false, "suffix" : "" } ], "container-title" : "Vaccine", "id" : "ITEM-13", "issued" : { "date-parts" : [ [ "2017" ] ] }, "page" : "1-9", "title" : "Process intensification for high yield production of influenza H1N1 Gag virus-like particles using an inducible HEK-293 stable cell line", "type" : "article-journal" }, "uris" : [ "http://www.mendeley.com/documents/?uuid=bd71a489-a140-4823-a639-615598271820" ] }, { "id" : "ITEM-14", "itemData" : { "DOI" : "10.1007/10_2013_186", "ISBN" : "0724-6145 (Print)\\r0724-6145 (Linking)", "ISSN" : "1616-8542", "PMID" : "20549468", "abstract" : "The potential of human embryonic stem cells (ESCs) for regenerative medicine is unquestionable, but practical and ethical considerations have hampered clinical application and research. In an attempt to overcome these issues, the conversion of somatic cells into pluripotent stem cells similar to ESCs, commonly termed nuclear reprogramming, has been a top objective of contemporary biology. More than 40 years ago, King, Briggs, and Gurdon pioneered somatic cell nuclear reprogramming in frogs, and in 1981 Evans successfully isolated mouse ESCs. In 1997 Wilmut and collaborators produced the first cloned mammal using nuclear transfer, and then Thomson obtained human ESCs from in vitro fertilized blastocysts in 1998. Over the last 2 decades we have also seen remarkable findings regarding how ESC behavior is controlled, the importance of which should not be underestimated. This knowledge allowed the laboratory of Shinya Yamanaka to overcome brilliantly conceptual and technical barriers in 2006 and generate induced pluripotent stem cells (iPSCs) from mouse fibroblasts by overexpressing defined combinations of ESC-enriched transcription factors. Here, we discuss some important implications of human iPSCs for biology and medicine and also point to possible future directions.", "author" : [ { "dropping-particle" : "", "family" : "Eibl", "given" : "Regine", "non-dropping-particle" : "", "parse-names" : false, "suffix" : "" }, { "dropping-particle" : "", "family" : "Steiger", "given" : "Nina", "non-dropping-particle" : "", "parse-names" : false, "suffix" : "" }, { "dropping-particle" : "", "family" : "Wellnitz", "given" : "Sabine", "non-dropping-particle" : "", "parse-names" : false, "suffix" : "" }, { "dropping-particle" : "", "family" : "Vicente", "given" : "Tiago", "non-dropping-particle" : "", "parse-names" : false, "suffix" : "" }, { "dropping-particle" : "", "family" : "John", "given" : "Corinne", "non-dropping-particle" : "", "parse-names" : false, "suffix" : "" }, { "dropping-particle" : "", "family" : "Eibl", "given" : "Dieter", "non-dropping-particle" : "", "parse-names" : false, "suffix" : "" } ], "container-title" : "Advances in biochemical engineering/biotechnology", "id" : "ITEM-14", "issue" : "July 2015", "issued" : { "date-parts" : [ [ "2013" ] ] }, "page" : "99-125", "title" : "Fast Single-Use VLP Vaccine Productions Based on Insect Cells and the Baculovirus Expression Vector System: Influenza as Case Study", "type" : "chapter", "volume" : "123" }, "uris" : [ "http://www.mendeley.com/documents/?uuid=1e9eb91e-0775-493d-b4d2-d12c625a2ee5" ] }, { "id" : "ITEM-15", "itemData" : { "DOI" : "10.7774/cevr.2017.6.1.61", "ISSN" : "2287-3651", "PMID" : "28168175", "abstract" : "PURPOSE Nitrocellulose membrane-based filtration system (NCFS) is widely used for protein concentration. In this study, we applied NCFS for production of virus-like particle (VLP) as a vaccine candidate and evaluated yield property and immunogenicity. MATERIALS AND METHODS Influenza VLPs were generated by baculovirus-insect cell protein expression system. NCFS and sucrose gradient ultracentrifugation were used for purification of VLP. Immunogenicity of VLP was evaluated by animal experiment. RESULTS Influenza VLPs expressing hemagglutinin (HA) and neuraminidase proteins derived from highly pathogenic influenza virus (H5N8) were effectively produced and purified by NCFS. HA activity of VLP which correlated with antigenicity was well conserved during multiple purification steps. This NCFS based purified VLPs induced influenza virus-specific antibody responses. CONCLUSION Our results indicate that the influenza VLP vaccine could be prepared by NCFS without loss of immunogenicity and elicit antigen-specific immune responses.", "author" : [ { "dropping-particle" : "", "family" : "Park", "given" : "Young Chan", "non-dropping-particle" : "", "parse-names" : false, "suffix" : "" }, { "dropping-particle" : "", "family" : "Song", "given" : "Jae Min", "non-dropping-particle" : "", "parse-names" : false, "suffix" : "" } ], "container-title" : "Clinical and experimental vaccine research", "id" : "ITEM-15", "issue" : "1", "issued" : { "date-parts" : [ [ "2017" ] ] }, "page" : "61-66", "title" : "Preparation and immunogenicity of influenza virus-like particles using nitrocellulose membrane filtration.", "type" : "article-journal", "volume" : "6" }, "uris" : [ "http://www.mendeley.com/documents/?uuid=526c18e9-7d9e-45b3-800d-478350c986da" ] }, { "id" : "ITEM-16", "itemData" : { "DOI" : "10.1089/vim.2013.0013", "ISSN" : "1557-8976", "PMID" : "24236855", "abstract" : "Abstract To find an effective mucosal adjuvant for influenza virus-like particles (VLPs), we compared the effects of known adjuvants Alum, CpG DNA, monophosphoryl lipid A (MPL), poly IC, gardiquimod, and cholera toxin (CT). Mice that were intranasally immunized with Alum, CpG, MPL, and CT adjuvanted VLPs showed higher levels of antibodies in both sera and mucosa. Hemagglutination inhibition and virus neutralizing activities were enhanced in groups adjuvanted with Alum, MPL, or CT. Influenza virus specific long-lived cells secreting IgG and IgA antibodies were found at high levels both in bone marrow and spleen in the Alum, CpG and CT adjuvanted groups. A similar level of protection was observed among different adjuvanted groups, except the CT adjuvant that showed a higher efficacy in lowering lung viral loads after challenge. Alum and CT adjuvants differentially increased influenza VLP-mediated activation of dendritic cells and splenocytes in vitro, supporting the in vivo pattern of antibody isotypes and cytokine production. These results suggest that Alum, MPL, or CpG adjuvants, which have been tested clinically, can be developed as an effective mucosal adjuvant for influenza VLP vaccines.", "author" : [ { "dropping-particle" : "", "family" : "Quan", "given" : "Fu-Shi", "non-dropping-particle" : "", "parse-names" : false, "suffix" : "" }, { "dropping-particle" : "", "family" : "Ko", "given" : "Eun-Ju", "non-dropping-particle" : "", "parse-names" : false, "suffix" : "" }, { "dropping-particle" : "", "family" : "Kwon", "given" : "Young-Man", "non-dropping-particle" : "", "parse-names" : false, "suffix" : "" }, { "dropping-particle" : "", "family" : "Joo", "given" : "Kyoung Hwan", "non-dropping-particle" : "", "parse-names" : false, "suffix" : "" }, { "dropping-particle" : "", "family" : "Compans", "given" : "Richard W", "non-dropping-particle" : "", "parse-names" : false, "suffix" : "" }, { "dropping-particle" : "", "family" : "Kang", "given" : "Sang-Moo", "non-dropping-particle" : "", "parse-names" : false, "suffix" : "" } ], "container-title" : "Viral immunology", "id" : "ITEM-16", "issue" : "6", "issued" : { "date-parts" : [ [ "2013" ] ] }, "page" : "385-95", "title" : "Mucosal adjuvants for influenza virus-like particle vaccine.", "type" : "article-journal", "volume" : "26" }, "uris" : [ "http://www.mendeley.com/documents/?uuid=e0f6b695-3f8f-4872-bbdd-314bfdce6819" ] }, { "id" : "ITEM-17", "itemData" : { "DOI" : "10.1016/j.virol.2012.05.006", "ISSN" : "0042-6822", "author" : [ { "dropping-particle" : "", "family" : "Quan", "given" : "Fu-shi", "non-dropping-particle" : "", "parse-names" : false, "suffix" : "" }, { "dropping-particle" : "", "family" : "Kim", "given" : "Min-chul", "non-dropping-particle" : "", "parse-names" : false, "suffix" : "" }, { "dropping-particle" : "", "family" : "Lee", "given" : "Byeong-jae", "non-dropping-particle" : "", "parse-names" : false, "suffix" : "" }, { "dropping-particle" : "", "family" : "Song", "given" : "Jae-min", "non-dropping-particle" : "", "parse-names" : false, "suffix" : "" }, { "dropping-particle" : "", "family" : "Compans", "given" : "Richard W", "non-dropping-particle" : "", "parse-names" : false, "suffix" : "" }, { "dropping-particle" : "", "family" : "Kang", "given" : "Sang-moo", "non-dropping-particle" : "", "parse-names" : false, "suffix" : "" } ], "container-title" : "Virology", "id" : "ITEM-17", "issue" : "2", "issued" : { "date-parts" : [ [ "2012" ] ] }, "page" : "127-135", "publisher" : "Elsevier", "title" : "Influenza M1 VLPs containing neuraminidase induce heterosubtypic cross-protection", "type" : "article-journal", "volume" : "430" }, "uris" : [ "http://www.mendeley.com/documents/?uuid=68ba8d20-9758-46c4-a643-4a7021188c75" ] }, { "id" : "ITEM-18", "itemData" : { "DOI" : "10.1007/s12033-010-9268-3", "ISSN" : "1559-0305", "PMID" : "20300881", "abstract" : "Virus-like particles (VLPs) consisting of the influenza A virus proteins haemagglutinin (HA) and matrix protein (M1) represent a new alternative approach for vaccine design against influenza virus. Influenza VLPs can be fast and easily produced in sufficient amounts in insect cells using the baculovirus expression system. Up to now, influenza VLPs have been produced in the Spodoptera frugiperda cell line Sf9. We compared VLP production in terms of yield and quality in two insect cell lines, namely Sf9 and the Trichoplusia ni cell line BTI-TN5B1-4 (High Five). Additionally we compared VLP production with three different HAs and two different M1s from influenza H1 and H3 strains including one swine-origin pandemic H1N1 strain. Comparison of the two cell lines showed dramatic differences in baculovirus background as well as in yield and particle density. Taken together, we consider the establishment of the BTI-TN5B1-4 cell line advantageous as production cell line for influenza VLPs.", "author" : [ { "dropping-particle" : "", "family" : "Krammer", "given" : "Florian", "non-dropping-particle" : "", "parse-names" : false, "suffix" : "" }, { "dropping-particle" : "", "family" : "Schinko", "given" : "Theresa", "non-dropping-particle" : "", "parse-names" : false, "suffix" : "" }, { "dropping-particle" : "", "family" : "Palmberger", "given" : "Dieter", "non-dropping-particle" : "", "parse-names" : false, "suffix" : "" }, { "dropping-particle" : "", "family" : "Tauer", "given" : "Christopher", "non-dropping-particle" : "", "parse-names" : false, "suffix" : "" }, { "dropping-particle" : "", "family" : "Messner", "given" : "Paul", "non-dropping-particle" : "", "parse-names" : false, "suffix" : "" }, { "dropping-particle" : "", "family" : "Grabherr", "given" : "Reingard", "non-dropping-particle" : "", "parse-names" : false, "suffix" : "" } ], "container-title" : "Molecular biotechnology", "id" : "ITEM-18", "issue" : "3", "issued" : { "date-parts" : [ [ "2010", "7" ] ] }, "page" : "226-34", "title" : "Trichoplusia ni cells (High Five) are highly efficient for the production of influenza A virus-like particles: a comparison of two insect cell lines as production platforms for influenza vaccines.", "type" : "article-journal", "volume" : "45" }, "uris" : [ "http://www.mendeley.com/documents/?uuid=183053fd-3752-461f-b867-792e098bd0e7" ] } ], "mendeley" : { "formattedCitation" : "[21,23,38,40,43,44,58,63,65,66,74,97,100,115,132,137,138,151]", "plainTextFormattedCitation" : "[21,23,38,40,43,44,58,63,65,66,74,97,100,115,132,137,138,151]", "previouslyFormattedCitation" : "[21,23,38,40,43,44,58,63,65,66,74,97,100,115,132,137,138,151]" }, "properties" : {  }, "schema" : "https://github.com/citation-style-language/schema/raw/master/csl-citation.json" }</w:instrText>
            </w:r>
            <w:r>
              <w:rPr>
                <w:sz w:val="16"/>
                <w:lang w:val="en-US"/>
              </w:rPr>
              <w:fldChar w:fldCharType="separate"/>
            </w:r>
            <w:r w:rsidRPr="00557E79">
              <w:rPr>
                <w:noProof/>
                <w:sz w:val="16"/>
              </w:rPr>
              <w:t>[21,23,38,40,43,44,58,63,65,66,74,97,100,115,132,137,138,151]</w:t>
            </w:r>
            <w:r>
              <w:rPr>
                <w:sz w:val="16"/>
                <w:lang w:val="en-US"/>
              </w:rPr>
              <w:fldChar w:fldCharType="end"/>
            </w:r>
          </w:p>
        </w:tc>
      </w:tr>
      <w:tr w:rsidR="009E2256" w:rsidRPr="00DB30B4" w:rsidTr="00DE3E61">
        <w:trPr>
          <w:cantSplit/>
          <w:trHeight w:val="198"/>
        </w:trPr>
        <w:tc>
          <w:tcPr>
            <w:tcW w:w="230" w:type="pct"/>
            <w:vMerge/>
            <w:vAlign w:val="center"/>
            <w:hideMark/>
          </w:tcPr>
          <w:p w:rsidR="009E2256" w:rsidRPr="00A1310F" w:rsidRDefault="009E2256" w:rsidP="00DE3E61">
            <w:pPr>
              <w:jc w:val="center"/>
              <w:rPr>
                <w:b/>
                <w:bCs/>
                <w:sz w:val="16"/>
              </w:rPr>
            </w:pPr>
          </w:p>
        </w:tc>
        <w:tc>
          <w:tcPr>
            <w:tcW w:w="487" w:type="pct"/>
            <w:vMerge/>
            <w:vAlign w:val="center"/>
            <w:hideMark/>
          </w:tcPr>
          <w:p w:rsidR="009E2256" w:rsidRPr="00A1310F" w:rsidRDefault="009E2256" w:rsidP="00DE3E61">
            <w:pPr>
              <w:jc w:val="center"/>
              <w:rPr>
                <w:b/>
                <w:bCs/>
                <w:sz w:val="16"/>
              </w:rPr>
            </w:pPr>
          </w:p>
        </w:tc>
        <w:tc>
          <w:tcPr>
            <w:tcW w:w="549" w:type="pct"/>
            <w:vMerge/>
            <w:vAlign w:val="center"/>
            <w:hideMark/>
          </w:tcPr>
          <w:p w:rsidR="009E2256" w:rsidRPr="00A1310F" w:rsidRDefault="009E2256" w:rsidP="00DE3E61">
            <w:pPr>
              <w:jc w:val="center"/>
              <w:rPr>
                <w:b/>
                <w:bCs/>
                <w:sz w:val="16"/>
              </w:rPr>
            </w:pPr>
          </w:p>
        </w:tc>
        <w:tc>
          <w:tcPr>
            <w:tcW w:w="1691" w:type="pct"/>
            <w:noWrap/>
            <w:vAlign w:val="center"/>
          </w:tcPr>
          <w:p w:rsidR="009E2256" w:rsidRPr="00A1310F" w:rsidRDefault="009E2256" w:rsidP="00DE3E61">
            <w:pPr>
              <w:jc w:val="center"/>
              <w:rPr>
                <w:sz w:val="16"/>
              </w:rPr>
            </w:pPr>
            <w:r w:rsidRPr="00A1310F">
              <w:rPr>
                <w:sz w:val="16"/>
              </w:rPr>
              <w:t>A/South Carolina/1/1918</w:t>
            </w:r>
          </w:p>
        </w:tc>
        <w:tc>
          <w:tcPr>
            <w:tcW w:w="487" w:type="pct"/>
            <w:noWrap/>
            <w:vAlign w:val="center"/>
          </w:tcPr>
          <w:p w:rsidR="009E2256" w:rsidRPr="00A1310F" w:rsidRDefault="009E2256" w:rsidP="00DE3E61">
            <w:pPr>
              <w:jc w:val="center"/>
              <w:rPr>
                <w:sz w:val="16"/>
              </w:rPr>
            </w:pPr>
            <w:r w:rsidRPr="00A1310F">
              <w:rPr>
                <w:sz w:val="16"/>
              </w:rPr>
              <w:t>HA</w:t>
            </w:r>
          </w:p>
        </w:tc>
        <w:tc>
          <w:tcPr>
            <w:tcW w:w="1556" w:type="pct"/>
            <w:noWrap/>
            <w:vAlign w:val="center"/>
          </w:tcPr>
          <w:p w:rsidR="009E2256" w:rsidRPr="00E14037" w:rsidRDefault="009E2256" w:rsidP="00DE3E61">
            <w:pPr>
              <w:jc w:val="center"/>
              <w:rPr>
                <w:sz w:val="16"/>
              </w:rPr>
            </w:pPr>
            <w:r>
              <w:rPr>
                <w:sz w:val="16"/>
                <w:lang w:val="en-US"/>
              </w:rPr>
              <w:fldChar w:fldCharType="begin" w:fldLock="1"/>
            </w:r>
            <w:r>
              <w:rPr>
                <w:sz w:val="16"/>
              </w:rPr>
              <w:instrText>ADDIN CSL_CITATION { "citationItems" : [ { "id" : "ITEM-1",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1", "issue" : "4", "issued" : { "date-parts" : [ [ "2015" ] ] }, "page" : "1-9", "title" : "An Intranasal Virus-Like Particle Vaccine Broadly Protects Mice from Multiple Subtypes of Influenza A Virus", "type" : "article-journal", "volume" : "6" }, "uris" : [ "http://www.mendeley.com/documents/?uuid=5f29081e-2bc2-4b7a-b7c9-7031507ea7b3" ] }, { "id" : "ITEM-2", "itemData" : { "DOI" : "10.1089/vim.2007.0027", "ISBN" : "0882-8245 (Print)\\r0882-8245 (Linking)", "ISSN" : "0882-8245", "PMID" : "17931114", "abstract" : "We have prepared a virus-like particle (VLP) vaccine bearing the surface glycoproteins HA and NA of the 1918 influenza A virus by infecting Sf9 cells with a quadruple recombinant baculovirus that expresses the four influenza proteins (HA, NA, M1, and M2) required for the assembly and budding of the VLPs. The presence of HA and M1 in the purified VLPs was confirmed by Western blot, and that of NA by a neuraminidase enzymatic assay. For in vivo studies, the 1918 VLP vaccine was formulated with or without an oligonucleotide containing two CpG motifs and administered in two doses 2 wk apart via the intranasal route. The antibody titers in mice immunized with VLP vaccines were higher than in mice vaccinated with an inactivated swine virus (H1N1) control, when CHO cells expressing 1918 HA were used as antigen. The opposite result was obtained when disrupted swine virus was the antigen for the ELISA test. Vaccine efficacy was evaluated by challenging immunized mice with the 1918 antigenically related influenza virus A/swine/Iowa/15/30 (H1N1) and measuring viral titers in the upper and lower respiratory tract. Mice immunized with VLP vaccine plus CpG demonstrated significantly lower viral titers in the nose and lungs than did the control on days 2 and 4 postchallenge and completely cleared the virus by day 6. Furthermore, they did not show symptoms of disease although there was a minor decrease in body weight. Mice vaccinated with VLP alone also demonstrated significantly lower viral titers in the nose and lungs than did the placebo group as well as the inactivated virus group on days 4 and 6 postchallenge. These results suggest that it is feasible to make a safe and immunogenic vaccine to protect against the extremely virulent 1918 virus, using a novel and safe cell-based technology.", "author" : [ { "dropping-particle" : "", "family" : "Matassov", "given" : "Demetrius", "non-dropping-particle" : "", "parse-names" : false, "suffix" : "" }, { "dropping-particle" : "", "family" : "Cupo", "given" : "Albert", "non-dropping-particle" : "", "parse-names" : false, "suffix" : "" }, { "dropping-particle" : "", "family" : "Galarza", "given" : "Jose M", "non-dropping-particle" : "", "parse-names" : false, "suffix" : "" } ], "container-title" : "Viral immunology", "id" : "ITEM-2", "issue" : "3", "issued" : { "date-parts" : [ [ "2007" ] ] }, "page" : "441-52", "title" : "A novel intranasal virus-like particle (VLP) vaccine designed to protect against the pandemic 1918 influenza A virus (H1N1).", "type" : "article-journal", "volume" : "20" }, "uris" : [ "http://www.mendeley.com/documents/?uuid=89dc634e-8244-4e5d-ad21-fa1fef71868e" ] } ], "mendeley" : { "formattedCitation" : "[123,133]", "plainTextFormattedCitation" : "[123,133]", "previouslyFormattedCitation" : "[123,133]" }, "properties" : {  }, "schema" : "https://github.com/citation-style-language/schema/raw/master/csl-citation.json" }</w:instrText>
            </w:r>
            <w:r>
              <w:rPr>
                <w:sz w:val="16"/>
                <w:lang w:val="en-US"/>
              </w:rPr>
              <w:fldChar w:fldCharType="separate"/>
            </w:r>
            <w:r w:rsidRPr="00557E79">
              <w:rPr>
                <w:noProof/>
                <w:sz w:val="16"/>
              </w:rPr>
              <w:t>[123,133]</w:t>
            </w:r>
            <w:r>
              <w:rPr>
                <w:sz w:val="16"/>
                <w:lang w:val="en-US"/>
              </w:rPr>
              <w:fldChar w:fldCharType="end"/>
            </w:r>
          </w:p>
        </w:tc>
      </w:tr>
      <w:tr w:rsidR="009E2256" w:rsidRPr="009314E3" w:rsidTr="00DE3E61">
        <w:trPr>
          <w:cantSplit/>
          <w:trHeight w:val="198"/>
        </w:trPr>
        <w:tc>
          <w:tcPr>
            <w:tcW w:w="230" w:type="pct"/>
            <w:vMerge/>
            <w:vAlign w:val="center"/>
            <w:hideMark/>
          </w:tcPr>
          <w:p w:rsidR="009E2256" w:rsidRPr="00E14037" w:rsidRDefault="009E2256" w:rsidP="00DE3E61">
            <w:pPr>
              <w:jc w:val="center"/>
              <w:rPr>
                <w:b/>
                <w:bCs/>
                <w:sz w:val="16"/>
              </w:rPr>
            </w:pPr>
          </w:p>
        </w:tc>
        <w:tc>
          <w:tcPr>
            <w:tcW w:w="487" w:type="pct"/>
            <w:vMerge/>
            <w:vAlign w:val="center"/>
            <w:hideMark/>
          </w:tcPr>
          <w:p w:rsidR="009E2256" w:rsidRPr="00E14037" w:rsidRDefault="009E2256" w:rsidP="00DE3E61">
            <w:pPr>
              <w:jc w:val="center"/>
              <w:rPr>
                <w:b/>
                <w:bCs/>
                <w:sz w:val="16"/>
              </w:rPr>
            </w:pPr>
          </w:p>
        </w:tc>
        <w:tc>
          <w:tcPr>
            <w:tcW w:w="549" w:type="pct"/>
            <w:vMerge/>
            <w:vAlign w:val="center"/>
            <w:hideMark/>
          </w:tcPr>
          <w:p w:rsidR="009E2256" w:rsidRPr="00E14037" w:rsidRDefault="009E2256" w:rsidP="00DE3E61">
            <w:pPr>
              <w:jc w:val="center"/>
              <w:rPr>
                <w:b/>
                <w:bCs/>
                <w:sz w:val="16"/>
              </w:rPr>
            </w:pPr>
          </w:p>
        </w:tc>
        <w:tc>
          <w:tcPr>
            <w:tcW w:w="1691" w:type="pct"/>
            <w:noWrap/>
            <w:vAlign w:val="center"/>
          </w:tcPr>
          <w:p w:rsidR="009E2256" w:rsidRPr="00E14037" w:rsidRDefault="009E2256" w:rsidP="00DE3E61">
            <w:pPr>
              <w:jc w:val="center"/>
              <w:rPr>
                <w:sz w:val="16"/>
              </w:rPr>
            </w:pPr>
            <w:r w:rsidRPr="00E14037">
              <w:rPr>
                <w:sz w:val="16"/>
              </w:rPr>
              <w:t>A/WSN/1933</w:t>
            </w:r>
          </w:p>
        </w:tc>
        <w:tc>
          <w:tcPr>
            <w:tcW w:w="487" w:type="pct"/>
            <w:noWrap/>
            <w:vAlign w:val="center"/>
          </w:tcPr>
          <w:p w:rsidR="009E2256" w:rsidRPr="00E14037" w:rsidRDefault="009E2256" w:rsidP="00DE3E61">
            <w:pPr>
              <w:jc w:val="center"/>
              <w:rPr>
                <w:sz w:val="16"/>
              </w:rPr>
            </w:pPr>
            <w:r w:rsidRPr="00E14037">
              <w:rPr>
                <w:sz w:val="16"/>
              </w:rPr>
              <w:t>M1, M2</w:t>
            </w:r>
          </w:p>
        </w:tc>
        <w:tc>
          <w:tcPr>
            <w:tcW w:w="1556" w:type="pct"/>
            <w:noWrap/>
            <w:vAlign w:val="center"/>
          </w:tcPr>
          <w:p w:rsidR="009E2256" w:rsidRPr="00E14037" w:rsidRDefault="009E2256" w:rsidP="00DE3E61">
            <w:pPr>
              <w:jc w:val="center"/>
              <w:rPr>
                <w:sz w:val="16"/>
                <w:lang w:val="en-US"/>
              </w:rPr>
            </w:pPr>
            <w:r>
              <w:rPr>
                <w:sz w:val="16"/>
                <w:lang w:val="en-US"/>
              </w:rPr>
              <w:fldChar w:fldCharType="begin" w:fldLock="1"/>
            </w:r>
            <w:r>
              <w:rPr>
                <w:sz w:val="16"/>
              </w:rPr>
              <w:instrText>ADDIN CSL_CITATION { "citationItems" : [ { "id" : "ITEM-1", "itemData" : { "DOI" : "10.1155/2010/506363", "ISSN" : "1110-7251", "PMID" : "21197092", "abstract" : "We have constructed virus-like particles (VLPs) harboring hemagglutinin (HA), neuraminidase (NA), matrix protein 1 (M1) ,and proton channel protein (M2) using baculovirus as a vector in the SF9 insect cell. The size of the expressed VLP was estimated to be ~100 nm by light scattering experiment and transmission electron microscopy. Recognition of HA on the VLP surface by the HA2-specific monoclonal antibody IIF4 at acidic pH, as probed by surface plasmon resonance, indicated the pH-induced structural rearrangement of HA. Uptake of the particle by A549 mediated by HA-sialylose receptor interaction was visualized by the fluorescent-labeled VLP. The HA-promoted cell-virus fusion activity was illustrated by fluorescence imaging on the Jurkat cells incubated with rhodamine-loaded VLP performed at fusogenic pH. Furthermore, the green fluorescence protein (GFP) was fused to NA to produce VLP with a pH-sensitive probe, expanding the use of VLP as an antigen carrier and a tool for viral tracking.", "author" : [ { "dropping-particle" : "", "family" : "Pan", "given" : "Yi-Shin", "non-dropping-particle" : "", "parse-names" : false, "suffix" : "" }, { "dropping-particle" : "", "family" : "Wei", "given" : "Hung-Ju", "non-dropping-particle" : "", "parse-names" : false, "suffix" : "" }, { "dropping-particle" : "", "family" : "Chang", "given" : "Chung-Chieh", "non-dropping-particle" : "", "parse-names" : false, "suffix" : "" }, { "dropping-particle" : "", "family" : "Lin", "given" : "Chung-Hung", "non-dropping-particle" : "", "parse-names" : false, "suffix" : "" }, { "dropping-particle" : "", "family" : "Wei", "given" : "Ting-Shyang", "non-dropping-particle" : "", "parse-names" : false, "suffix" : "" }, { "dropping-particle" : "", "family" : "Wu", "given" : "Suh-Chin", "non-dropping-particle" : "", "parse-names" : false, "suffix" : "" }, { "dropping-particle" : "", "family" : "Chang", "given" : "Ding-Kwo", "non-dropping-particle" : "", "parse-names" : false, "suffix" : "" } ], "container-title" : "Journal of biomedicine &amp; biotechnology", "id" : "ITEM-1", "issued" : { "date-parts" : [ [ "2010" ] ] }, "page" : "506363", "title" : "Construction and characterization of insect cell-derived influenza VLP: cell binding, fusion, and EGFP incorporation.", "type" : "article-journal", "volume" : "2010" }, "uris" : [ "http://www.mendeley.com/documents/?uuid=2fe8fec3-722e-4a03-bd49-834f681c182a" ] }, { "id" : "ITEM-2",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2",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id" : "ITEM-3", "itemData" : { "DOI" : "10.1128/JVI.02306-09", "ISSN" : "1098-5514", "PMID" : "20181696", "abstract" : "The matrix protein (M1) of influenza A virus is generally viewed as a key orchestrator in the release of influenza virions from the plasma membrane during infection. In contrast to this model, recent studies have indicated that influenza virus requires expression of the envelope proteins for budding of intracellular M1 into virus particles. Here we explored the mechanisms that control M1 budding. Similarly to previous studies, we found that M1 by itself fails to form virus-like-particles (VLPs). We further demonstrated that M1, in the absence of other viral proteins, was preferentially targeted to the nucleus/perinuclear region rather than to the plasma membrane, where influenza virions bud. Remarkably, we showed that a 10-residue membrane targeting peptide from either the Fyn or Lck oncoprotein appended to M1 at the N terminus redirected M1 to the plasma membrane and allowed M1 particle budding without additional viral envelope proteins. To further identify a functional link between plasma membrane targeting and VLP formation, we took advantage of the fact that M1 can interact with M2, unless the cytoplasmic tail is absent. Notably, native M2 but not mutant M2 effectively targeted M1 to the plasma membrane and produced extracellular M1 VLPs. Our results suggest that influenza virus M1 may not possess an inherent membrane targeting signal. Thus, the lack of efficient plasma membrane targeting is responsible for the failure of M1 in budding. This study highlights the fact that interactions of M1 with viral envelope proteins are essential to direct M1 to the plasma membrane for influenza virus particle release.", "author" : [ { "dropping-particle" : "", "family" : "Wang", "given" : "Dan", "non-dropping-particle" : "", "parse-names" : false, "suffix" : "" }, { "dropping-particle" : "", "family" : "Harmon", "given" : "Aaron", "non-dropping-particle" : "", "parse-names" : false, "suffix" : "" }, { "dropping-particle" : "", "family" : "Jin", "given" : "Jing", "non-dropping-particle" : "", "parse-names" : false, "suffix" : "" }, { "dropping-particle" : "", "family" : "Francis", "given" : "David H", "non-dropping-particle" : "", "parse-names" : false, "suffix" : "" }, { "dropping-particle" : "", "family" : "Christopher-Hennings", "given" : "Jane", "non-dropping-particle" : "", "parse-names" : false, "suffix" : "" }, { "dropping-particle" : "", "family" : "Nelson", "given" : "Eric", "non-dropping-particle" : "", "parse-names" : false, "suffix" : "" }, { "dropping-particle" : "", "family" : "Montelaro", "given" : "Ronald C", "non-dropping-particle" : "", "parse-names" : false, "suffix" : "" }, { "dropping-particle" : "", "family" : "Li", "given" : "Feng", "non-dropping-particle" : "", "parse-names" : false, "suffix" : "" } ], "container-title" : "Journal of virology", "id" : "ITEM-3", "issue" : "9", "issued" : { "date-parts" : [ [ "2010", "5" ] ] }, "page" : "4673-81", "title" : "The lack of an inherent membrane targeting signal is responsible for the failure of the matrix (M1) protein of influenza A virus to bud into virus-like particles.", "type" : "article-journal", "volume" : "84" }, "uris" : [ "http://www.mendeley.com/documents/?uuid=96328014-7601-4295-a64f-24866b2b69dd" ] } ], "mendeley" : { "formattedCitation" : "[41,124,125]", "plainTextFormattedCitation" : "[41,124,125]", "previouslyFormattedCitation" : "[41,124,125]" }, "properties" : {  }, "schema" : "https://github.com/citation-style-language/schema/raw/master/csl-citation.json" }</w:instrText>
            </w:r>
            <w:r>
              <w:rPr>
                <w:sz w:val="16"/>
                <w:lang w:val="en-US"/>
              </w:rPr>
              <w:fldChar w:fldCharType="separate"/>
            </w:r>
            <w:r w:rsidRPr="00557E79">
              <w:rPr>
                <w:noProof/>
                <w:sz w:val="16"/>
                <w:lang w:val="en-US"/>
              </w:rPr>
              <w:t>[41,124,125]</w:t>
            </w:r>
            <w:r>
              <w:rPr>
                <w:sz w:val="16"/>
                <w:lang w:val="en-US"/>
              </w:rPr>
              <w:fldChar w:fldCharType="end"/>
            </w:r>
          </w:p>
        </w:tc>
      </w:tr>
      <w:tr w:rsidR="009E2256" w:rsidRPr="000E46BC" w:rsidTr="00DE3E61">
        <w:trPr>
          <w:cantSplit/>
          <w:trHeight w:val="198"/>
        </w:trPr>
        <w:tc>
          <w:tcPr>
            <w:tcW w:w="230" w:type="pct"/>
            <w:vMerge/>
            <w:vAlign w:val="center"/>
            <w:hideMark/>
          </w:tcPr>
          <w:p w:rsidR="009E2256" w:rsidRPr="00E14037" w:rsidRDefault="009E2256" w:rsidP="00DE3E61">
            <w:pPr>
              <w:jc w:val="center"/>
              <w:rPr>
                <w:b/>
                <w:bCs/>
                <w:sz w:val="16"/>
                <w:lang w:val="en-US"/>
              </w:rPr>
            </w:pPr>
          </w:p>
        </w:tc>
        <w:tc>
          <w:tcPr>
            <w:tcW w:w="487" w:type="pct"/>
            <w:vMerge/>
            <w:vAlign w:val="center"/>
            <w:hideMark/>
          </w:tcPr>
          <w:p w:rsidR="009E2256" w:rsidRPr="00E14037" w:rsidRDefault="009E2256" w:rsidP="00DE3E61">
            <w:pPr>
              <w:jc w:val="center"/>
              <w:rPr>
                <w:b/>
                <w:bCs/>
                <w:sz w:val="16"/>
                <w:lang w:val="en-US"/>
              </w:rPr>
            </w:pPr>
          </w:p>
        </w:tc>
        <w:tc>
          <w:tcPr>
            <w:tcW w:w="549" w:type="pct"/>
            <w:vMerge w:val="restart"/>
            <w:vAlign w:val="center"/>
            <w:hideMark/>
          </w:tcPr>
          <w:p w:rsidR="009E2256" w:rsidRPr="00E14037" w:rsidRDefault="009E2256" w:rsidP="00DE3E61">
            <w:pPr>
              <w:jc w:val="center"/>
              <w:rPr>
                <w:b/>
                <w:bCs/>
                <w:sz w:val="16"/>
                <w:lang w:val="en-US"/>
              </w:rPr>
            </w:pPr>
            <w:r w:rsidRPr="00E14037">
              <w:rPr>
                <w:b/>
                <w:bCs/>
                <w:sz w:val="16"/>
                <w:lang w:val="en-US"/>
              </w:rPr>
              <w:t>H3N2</w:t>
            </w:r>
          </w:p>
        </w:tc>
        <w:tc>
          <w:tcPr>
            <w:tcW w:w="1691" w:type="pct"/>
            <w:noWrap/>
            <w:vAlign w:val="center"/>
          </w:tcPr>
          <w:p w:rsidR="009E2256" w:rsidRPr="00E14037" w:rsidRDefault="009E2256" w:rsidP="00DE3E61">
            <w:pPr>
              <w:jc w:val="center"/>
              <w:rPr>
                <w:sz w:val="16"/>
                <w:lang w:val="en-US"/>
              </w:rPr>
            </w:pPr>
            <w:r w:rsidRPr="00E14037">
              <w:rPr>
                <w:sz w:val="16"/>
                <w:lang w:val="en-US"/>
              </w:rPr>
              <w:t>A/Aichi/2/1968</w:t>
            </w:r>
          </w:p>
        </w:tc>
        <w:tc>
          <w:tcPr>
            <w:tcW w:w="487" w:type="pct"/>
            <w:noWrap/>
            <w:vAlign w:val="center"/>
          </w:tcPr>
          <w:p w:rsidR="009E2256" w:rsidRPr="00E14037" w:rsidRDefault="009E2256" w:rsidP="00DE3E61">
            <w:pPr>
              <w:jc w:val="center"/>
              <w:rPr>
                <w:sz w:val="16"/>
                <w:lang w:val="en-US"/>
              </w:rPr>
            </w:pPr>
            <w:r w:rsidRPr="00E14037">
              <w:rPr>
                <w:sz w:val="16"/>
                <w:lang w:val="en-US"/>
              </w:rPr>
              <w:t>HA</w:t>
            </w:r>
          </w:p>
        </w:tc>
        <w:tc>
          <w:tcPr>
            <w:tcW w:w="1556" w:type="pct"/>
            <w:noWrap/>
            <w:vAlign w:val="center"/>
          </w:tcPr>
          <w:p w:rsidR="009E2256" w:rsidRPr="00DB30B4" w:rsidRDefault="009E2256" w:rsidP="00DE3E61">
            <w:pPr>
              <w:jc w:val="center"/>
              <w:rPr>
                <w:sz w:val="16"/>
              </w:rPr>
            </w:pPr>
            <w:r>
              <w:rPr>
                <w:sz w:val="16"/>
                <w:lang w:val="en-US"/>
              </w:rPr>
              <w:fldChar w:fldCharType="begin" w:fldLock="1"/>
            </w:r>
            <w:r>
              <w:rPr>
                <w:sz w:val="16"/>
                <w:lang w:val="en-US"/>
              </w:rPr>
              <w:instrText>ADDIN CSL_CITATION { "citationItems" : [ { "id" : "ITEM-1",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1",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 "plainTextFormattedCitation" : "[35]", "previouslyFormattedCitation" : "[35]" }, "properties" : {  }, "schema" : "https://github.com/citation-style-language/schema/raw/master/csl-citation.json" }</w:instrText>
            </w:r>
            <w:r>
              <w:rPr>
                <w:sz w:val="16"/>
                <w:lang w:val="en-US"/>
              </w:rPr>
              <w:fldChar w:fldCharType="separate"/>
            </w:r>
            <w:r w:rsidRPr="006D412B">
              <w:rPr>
                <w:noProof/>
                <w:sz w:val="16"/>
                <w:lang w:val="en-US"/>
              </w:rPr>
              <w:t>[35]</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Merge/>
            <w:vAlign w:val="center"/>
            <w:hideMark/>
          </w:tcPr>
          <w:p w:rsidR="009E2256" w:rsidRPr="00DB30B4" w:rsidRDefault="009E2256" w:rsidP="00DE3E61">
            <w:pPr>
              <w:jc w:val="center"/>
              <w:rPr>
                <w:b/>
                <w:bCs/>
                <w:sz w:val="16"/>
              </w:rPr>
            </w:pPr>
          </w:p>
        </w:tc>
        <w:tc>
          <w:tcPr>
            <w:tcW w:w="1691" w:type="pct"/>
            <w:noWrap/>
            <w:vAlign w:val="center"/>
          </w:tcPr>
          <w:p w:rsidR="009E2256" w:rsidRPr="001D1BAC" w:rsidRDefault="009E2256" w:rsidP="00DE3E61">
            <w:pPr>
              <w:jc w:val="center"/>
              <w:rPr>
                <w:sz w:val="16"/>
              </w:rPr>
            </w:pPr>
            <w:r w:rsidRPr="009D4167">
              <w:rPr>
                <w:sz w:val="16"/>
                <w:lang w:val="en-US"/>
              </w:rPr>
              <w:t>A/Aichi/2/1968-x31</w:t>
            </w:r>
          </w:p>
        </w:tc>
        <w:tc>
          <w:tcPr>
            <w:tcW w:w="487" w:type="pct"/>
            <w:noWrap/>
            <w:vAlign w:val="center"/>
          </w:tcPr>
          <w:p w:rsidR="009E2256" w:rsidRPr="001D1BAC" w:rsidRDefault="009E2256" w:rsidP="00DE3E61">
            <w:pPr>
              <w:jc w:val="center"/>
              <w:rPr>
                <w:sz w:val="16"/>
              </w:rPr>
            </w:pPr>
            <w:r w:rsidRPr="009D4167">
              <w:rPr>
                <w:sz w:val="16"/>
                <w:lang w:val="en-US"/>
              </w:rPr>
              <w:t>HA</w:t>
            </w:r>
          </w:p>
        </w:tc>
        <w:tc>
          <w:tcPr>
            <w:tcW w:w="1556" w:type="pct"/>
            <w:noWrap/>
            <w:vAlign w:val="center"/>
          </w:tcPr>
          <w:p w:rsidR="009E2256" w:rsidRPr="00A1310F" w:rsidRDefault="009E2256" w:rsidP="00DE3E61">
            <w:pPr>
              <w:jc w:val="center"/>
              <w:rPr>
                <w:sz w:val="16"/>
              </w:rPr>
            </w:pPr>
            <w:r>
              <w:rPr>
                <w:sz w:val="16"/>
                <w:lang w:val="en-US"/>
              </w:rPr>
              <w:fldChar w:fldCharType="begin" w:fldLock="1"/>
            </w:r>
            <w:r>
              <w:rPr>
                <w:sz w:val="16"/>
                <w:lang w:val="en-US"/>
              </w:rPr>
              <w:instrText>ADDIN CSL_CITATION { "citationItems" : [ { "id" : "ITEM-1", "itemData" : { "DOI" : "http://dx.doi.org/10.1016/j.vaccine.2008.03.055", "ISSN" : "0264-410X", "author" : [ { "dropping-particle" : "", "family" : "Quan", "given" : "Fu Shi", "non-dropping-particle" : "", "parse-names" : false, "suffix" : "" }, { "dropping-particle" : "", "family" : "Steinhauer", "given" : "David", "non-dropping-particle" : "", "parse-names" : false, "suffix" : "" }, { "dropping-particle" : "", "family" : "Huang", "given" : "Chunzi", "non-dropping-particle" : "", "parse-names" : false, "suffix" : "" }, { "dropping-particle" : "", "family" : "Ross", "given" : "Ted M", "non-dropping-particle" : "", "parse-names" : false, "suffix" : "" }, { "dropping-particle" : "", "family" : "Compans", "given" : "Richard W", "non-dropping-particle" : "", "parse-names" : false, "suffix" : "" }, { "dropping-particle" : "", "family" : "Kang", "given" : "Sang-Moo", "non-dropping-particle" : "", "parse-names" : false, "suffix" : "" } ], "container-title" : "Vaccine", "id" : "ITEM-1", "issue" : "26", "issued" : { "date-parts" : [ [ "2008", "6", "19" ] ] }, "page" : "3352-3361", "title" : "A bivalent influenza VLP vaccine confers complete inhibition of virus replication in lungs", "type" : "article-journal", "volume" : "26" }, "uris" : [ "http://www.mendeley.com/documents/?uuid=3ece133b-5c9e-412a-b546-e083b6f36489" ] } ], "mendeley" : { "formattedCitation" : "[65]", "plainTextFormattedCitation" : "[65]", "previouslyFormattedCitation" : "[65]" }, "properties" : {  }, "schema" : "https://github.com/citation-style-language/schema/raw/master/csl-citation.json" }</w:instrText>
            </w:r>
            <w:r>
              <w:rPr>
                <w:sz w:val="16"/>
                <w:lang w:val="en-US"/>
              </w:rPr>
              <w:fldChar w:fldCharType="separate"/>
            </w:r>
            <w:r w:rsidRPr="006D412B">
              <w:rPr>
                <w:noProof/>
                <w:sz w:val="16"/>
              </w:rPr>
              <w:t>[65]</w:t>
            </w:r>
            <w:r>
              <w:rPr>
                <w:sz w:val="16"/>
                <w:lang w:val="en-US"/>
              </w:rPr>
              <w:fldChar w:fldCharType="end"/>
            </w:r>
          </w:p>
        </w:tc>
      </w:tr>
      <w:tr w:rsidR="009E2256" w:rsidRPr="000E46BC" w:rsidTr="00DE3E61">
        <w:trPr>
          <w:cantSplit/>
          <w:trHeight w:val="198"/>
        </w:trPr>
        <w:tc>
          <w:tcPr>
            <w:tcW w:w="230" w:type="pct"/>
            <w:vMerge/>
            <w:vAlign w:val="center"/>
            <w:hideMark/>
          </w:tcPr>
          <w:p w:rsidR="009E2256" w:rsidRPr="00A1310F" w:rsidRDefault="009E2256" w:rsidP="00DE3E61">
            <w:pPr>
              <w:jc w:val="center"/>
              <w:rPr>
                <w:b/>
                <w:bCs/>
                <w:sz w:val="16"/>
              </w:rPr>
            </w:pPr>
          </w:p>
        </w:tc>
        <w:tc>
          <w:tcPr>
            <w:tcW w:w="487" w:type="pct"/>
            <w:vMerge/>
            <w:vAlign w:val="center"/>
            <w:hideMark/>
          </w:tcPr>
          <w:p w:rsidR="009E2256" w:rsidRPr="00A1310F" w:rsidRDefault="009E2256" w:rsidP="00DE3E61">
            <w:pPr>
              <w:jc w:val="center"/>
              <w:rPr>
                <w:b/>
                <w:bCs/>
                <w:sz w:val="16"/>
              </w:rPr>
            </w:pPr>
          </w:p>
        </w:tc>
        <w:tc>
          <w:tcPr>
            <w:tcW w:w="549" w:type="pct"/>
            <w:vMerge/>
            <w:vAlign w:val="center"/>
            <w:hideMark/>
          </w:tcPr>
          <w:p w:rsidR="009E2256" w:rsidRPr="00A1310F" w:rsidRDefault="009E2256" w:rsidP="00DE3E61">
            <w:pPr>
              <w:jc w:val="center"/>
              <w:rPr>
                <w:b/>
                <w:bCs/>
                <w:sz w:val="16"/>
              </w:rPr>
            </w:pPr>
          </w:p>
        </w:tc>
        <w:tc>
          <w:tcPr>
            <w:tcW w:w="1691" w:type="pct"/>
            <w:noWrap/>
            <w:vAlign w:val="center"/>
          </w:tcPr>
          <w:p w:rsidR="009E2256" w:rsidRPr="00A1310F" w:rsidRDefault="009E2256" w:rsidP="00DE3E61">
            <w:pPr>
              <w:jc w:val="center"/>
              <w:rPr>
                <w:sz w:val="16"/>
              </w:rPr>
            </w:pPr>
            <w:r w:rsidRPr="001D1BAC">
              <w:rPr>
                <w:sz w:val="16"/>
              </w:rPr>
              <w:t>A/Hong Kong/1/1968</w:t>
            </w:r>
          </w:p>
        </w:tc>
        <w:tc>
          <w:tcPr>
            <w:tcW w:w="487" w:type="pct"/>
            <w:noWrap/>
            <w:vAlign w:val="center"/>
          </w:tcPr>
          <w:p w:rsidR="009E2256" w:rsidRPr="00A1310F" w:rsidRDefault="009E2256" w:rsidP="00DE3E61">
            <w:pPr>
              <w:jc w:val="center"/>
              <w:rPr>
                <w:sz w:val="16"/>
              </w:rPr>
            </w:pPr>
            <w:r w:rsidRPr="001D1BAC">
              <w:rPr>
                <w:sz w:val="16"/>
              </w:rPr>
              <w:t>HA, NA, M</w:t>
            </w:r>
          </w:p>
        </w:tc>
        <w:tc>
          <w:tcPr>
            <w:tcW w:w="1556" w:type="pct"/>
            <w:noWrap/>
            <w:vAlign w:val="center"/>
          </w:tcPr>
          <w:p w:rsidR="009E2256" w:rsidRPr="00DB30B4" w:rsidRDefault="009E2256" w:rsidP="00DE3E61">
            <w:pPr>
              <w:jc w:val="center"/>
              <w:rPr>
                <w:sz w:val="16"/>
              </w:rPr>
            </w:pPr>
            <w:r>
              <w:rPr>
                <w:sz w:val="16"/>
                <w:lang w:val="en-US"/>
              </w:rPr>
              <w:fldChar w:fldCharType="begin" w:fldLock="1"/>
            </w:r>
            <w:r>
              <w:rPr>
                <w:sz w:val="16"/>
              </w:rPr>
              <w:instrText>ADDIN CSL_CITATION { "citationItems" : [ { "id" : "ITEM-1", "itemData" : { "DOI" : "10.1016/j.vaccine.2008.11.011", "ISSN" : "0264-410X", "PMID" : "19026705", "abstract" : "Influenza-pseudotyped Gag virus-like particles (VLPs) were produced via the expression of influenza hemagglutinin (HA), neuraminidase (NA) and the murine leukemia virus Gag product in the baculovirus-insect cell expression system. Hemagglutination specific activities of sucrose gradient-purified VLPs were similar to those of egg-grown influenza viruses but particle morphologies were gamma retrovirus-like in the form of consistent 100nm spheres. Immunization of mice and ferrets demonstrated robust immunogenicity and protection from challenge with no measurable morbidity. Ferret data were striking in that immunization with H5N1 VLPs representing either A/Vietnam/1203/04 or A/Indonesia/5/05 resulted in solid protection against highly pathogenic A/Vietnam/1203/04 challenge with no detectable virus in the upper respiratory tract post-challenge in either group. H1N1 VLP immunization of ferrets resulted in partial protection against H5N1 challenge with markedly accelerated virus clearance from the upper respiratory tract relative to controls. The immunogenicity of influenza-pseudotyped VLPs was not dependent on the adjuvant properties of replication competent contaminating baculovirus. These data demonstrate robust vaccine protection of Gag-based, influenza-pseudotyped VLPs carrying a variety of influenza antigens and suggest applicability toward a number of additional respiratory viruses.", "author" : [ { "dropping-particle" : "", "family" : "Haynes", "given" : "Joel R", "non-dropping-particle" : "", "parse-names" : false, "suffix" : "" }, { "dropping-particle" : "", "family" : "Dokken", "given" : "Leslie", "non-dropping-particle" : "", "parse-names" : false, "suffix" : "" }, { "dropping-particle" : "", "family" : "Wiley", "given" : "James a", "non-dropping-particle" : "", "parse-names" : false, "suffix" : "" }, { "dropping-particle" : "", "family" : "Cawthon", "given" : "Andrew G", "non-dropping-particle" : "", "parse-names" : false, "suffix" : "" }, { "dropping-particle" : "", "family" : "Bigger", "given" : "John", "non-dropping-particle" : "", "parse-names" : false, "suffix" : "" }, { "dropping-particle" : "", "family" : "Harmsen", "given" : "Allen G", "non-dropping-particle" : "", "parse-names" : false, "suffix" : "" }, { "dropping-particle" : "", "family" : "Richardson", "given" : "Charles", "non-dropping-particle" : "", "parse-names" : false, "suffix" : "" } ], "container-title" : "Vaccine", "id" : "ITEM-1", "issue" : "4", "issued" : { "date-parts" : [ [ "2009", "1" ] ] }, "page" : "530-41", "title" : "Influenza-pseudotyped Gag virus-like particle vaccines provide broad protection against highly pathogenic avian influenza challenge.", "type" : "article-journal", "volume" : "27" }, "uris" : [ "http://www.mendeley.com/documents/?uuid=c7b82bde-8266-4b77-bac9-76414d88e105" ] }, { "id" : "ITEM-2",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2",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137]", "plainTextFormattedCitation" : "[35,137]", "previouslyFormattedCitation" : "[35,137]" }, "properties" : {  }, "schema" : "https://github.com/citation-style-language/schema/raw/master/csl-citation.json" }</w:instrText>
            </w:r>
            <w:r>
              <w:rPr>
                <w:sz w:val="16"/>
                <w:lang w:val="en-US"/>
              </w:rPr>
              <w:fldChar w:fldCharType="separate"/>
            </w:r>
            <w:r w:rsidRPr="00557E79">
              <w:rPr>
                <w:noProof/>
                <w:sz w:val="16"/>
              </w:rPr>
              <w:t>[35,137]</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Merge/>
            <w:vAlign w:val="center"/>
            <w:hideMark/>
          </w:tcPr>
          <w:p w:rsidR="009E2256" w:rsidRPr="00DB30B4" w:rsidRDefault="009E2256" w:rsidP="00DE3E61">
            <w:pPr>
              <w:jc w:val="center"/>
              <w:rPr>
                <w:b/>
                <w:bCs/>
                <w:sz w:val="16"/>
              </w:rPr>
            </w:pPr>
          </w:p>
        </w:tc>
        <w:tc>
          <w:tcPr>
            <w:tcW w:w="1691" w:type="pct"/>
            <w:noWrap/>
            <w:vAlign w:val="center"/>
            <w:hideMark/>
          </w:tcPr>
          <w:p w:rsidR="009E2256" w:rsidRPr="00DB30B4" w:rsidRDefault="009E2256" w:rsidP="00DE3E61">
            <w:pPr>
              <w:jc w:val="center"/>
              <w:rPr>
                <w:sz w:val="16"/>
              </w:rPr>
            </w:pPr>
            <w:r w:rsidRPr="00DB30B4">
              <w:rPr>
                <w:sz w:val="16"/>
              </w:rPr>
              <w:t>A/</w:t>
            </w:r>
            <w:proofErr w:type="spellStart"/>
            <w:r w:rsidRPr="00DB30B4">
              <w:rPr>
                <w:sz w:val="16"/>
              </w:rPr>
              <w:t>Udorn</w:t>
            </w:r>
            <w:proofErr w:type="spellEnd"/>
            <w:r w:rsidRPr="00DB30B4">
              <w:rPr>
                <w:sz w:val="16"/>
              </w:rPr>
              <w:t>/72</w:t>
            </w:r>
          </w:p>
        </w:tc>
        <w:tc>
          <w:tcPr>
            <w:tcW w:w="487" w:type="pct"/>
            <w:noWrap/>
            <w:vAlign w:val="center"/>
            <w:hideMark/>
          </w:tcPr>
          <w:p w:rsidR="009E2256" w:rsidRPr="00DB30B4" w:rsidRDefault="009E2256" w:rsidP="00DE3E61">
            <w:pPr>
              <w:jc w:val="center"/>
              <w:rPr>
                <w:sz w:val="16"/>
              </w:rPr>
            </w:pPr>
            <w:r w:rsidRPr="00DB30B4">
              <w:rPr>
                <w:sz w:val="16"/>
              </w:rPr>
              <w:t>HA, NA, M1, M2</w:t>
            </w:r>
          </w:p>
        </w:tc>
        <w:tc>
          <w:tcPr>
            <w:tcW w:w="1556" w:type="pct"/>
            <w:noWrap/>
            <w:vAlign w:val="center"/>
            <w:hideMark/>
          </w:tcPr>
          <w:p w:rsidR="009E2256" w:rsidRPr="00DB30B4" w:rsidRDefault="009E2256" w:rsidP="00DE3E61">
            <w:pPr>
              <w:jc w:val="center"/>
              <w:rPr>
                <w:sz w:val="16"/>
              </w:rPr>
            </w:pPr>
            <w:r>
              <w:rPr>
                <w:sz w:val="16"/>
                <w:lang w:val="en-US"/>
              </w:rPr>
              <w:fldChar w:fldCharType="begin" w:fldLock="1"/>
            </w:r>
            <w:r>
              <w:rPr>
                <w:sz w:val="16"/>
              </w:rPr>
              <w:instrText>ADDIN CSL_CITATION { "citationItems" : [ { "id" : "ITEM-1", "itemData" : { "DOI" : "10.1128/JVI.75.13.6154", "author" : [ { "dropping-particle" : "", "family" : "Latham", "given" : "Theresa", "non-dropping-particle" : "", "parse-names" : false, "suffix" : "" }, { "dropping-particle" : "", "family" : "Galarza", "given" : "Jose M", "non-dropping-particle" : "", "parse-names" : false, "suffix" : "" } ], "container-title" : "J. Virol.", "id" : "ITEM-1",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id" : "ITEM-2", "itemData" : { "author" : [ { "dropping-particle" : "", "family" : "Galarza", "given" : "Jose M", "non-dropping-particle" : "", "parse-names" : false, "suffix" : "" }, { "dropping-particle" : "", "family" : "Latham", "given" : "Theresa", "non-dropping-particle" : "", "parse-names" : false, "suffix" : "" }, { "dropping-particle" : "", "family" : "Cupo", "given" : "Albert", "non-dropping-particle" : "", "parse-names" : false, "suffix" : "" } ], "id" : "ITEM-2", "issue" : "1", "issued" : { "date-parts" : [ [ "2005" ] ] }, "page" : "244-251", "title" : "Protection against a Lethal Influenza Virus Challenge", "type" : "article-journal", "volume" : "18" }, "uris" : [ "http://www.mendeley.com/documents/?uuid=7d7c070c-6dfa-4b92-8287-34181322ab7b" ] }, { "id" : "ITEM-3", "itemData" : { "DOI" : "10.1016/j.vaccine.2013.11.036", "ISBN" : "1873-2518 (Electronic)\\r0264-410X (Linking)", "ISSN" : "0264410X", "PMID" : "24262313", "abstract" : "Human infections with a novel influenza A H7N9 subtype virus were reported in China recently. The virus caused severe disease with high mortality rates and it raised concerns over its pandemic potential. Here, we assessed in the mouse model protective efficacy of single immunisations with low vaccine doses of insect cell-derived H7 virus-like particles, consisting of hemagglutinin and matrix protein. Vaccinated mice were fully protected and survived a stringent lethal challenge (100. mLD50) with H7N9, even after a single, unadjuvanted, low vaccine dose (0.03. \u03bcg). Serum analysis revealed broad reactivity and hemagglutination inhibition activity across a panel of divergent H7 strains. Moreover, we detected significant levels of cross-reactivity to related group 2 hemagglutinins. These data demonstrate that virus-like particle vaccines have the potential to induce broadly protective immunity against the novel H7N9 virus and a variety of other H7 strains. \u00a9 2013 The Author.", "author" : [ { "dropping-particle" : "", "family" : "Klausberger", "given" : "Miriam", "non-dropping-particle" : "", "parse-names" : false, "suffix" : "" }, { "dropping-particle" : "", "family" : "Wilde", "given" : "Monika", "non-dropping-particle" : "", "parse-names" : false, "suffix" : "" }, { "dropping-particle" : "", "family" : "Palmberger", "given" : "Dieter", "non-dropping-particle" : "", "parse-names" : false, "suffix" : "" }, { "dropping-particle" : "", "family" : "Hai", "given" : "Rong", "non-dropping-particle" : "", "parse-names" : false, "suffix" : "" }, { "dropping-particle" : "", "family" : "Albrecht", "given" : "Randy A.", "non-dropping-particle" : "", "parse-names" : false, "suffix" : "" }, { "dropping-particle" : "", "family" : "Margine", "given" : "Irina", "non-dropping-particle" : "", "parse-names" : false, "suffix" : "" }, { "dropping-particle" : "", "family" : "Hirsh", "given" : "Ariana", "non-dropping-particle" : "", "parse-names" : false, "suffix" : "" }, { "dropping-particle" : "", "family" : "Garc\u00eda-Sastre", "given" : "Adolfo", "non-dropping-particle" : "", "parse-names" : false, "suffix" : "" }, { "dropping-particle" : "", "family" : "Grabherr", "given" : "Reingard", "non-dropping-particle" : "", "parse-names" : false, "suffix" : "" }, { "dropping-particle" : "", "family" : "Krammer", "given" : "Florian", "non-dropping-particle" : "", "parse-names" : false, "suffix" : "" } ], "container-title" : "Vaccine", "id" : "ITEM-3", "issue" : "3", "issued" : { "date-parts" : [ [ "2014" ] ] }, "page" : "355-362", "publisher" : "Elsevier Ltd", "title" : "One-shot vaccination with an insect cell-derived low-dose influenza A H7 virus-like particle preparation protects mice against H7N9 challenge", "type" : "article-journal", "volume" : "32" }, "uris" : [ "http://www.mendeley.com/documents/?uuid=430fac76-762b-4535-8bd3-5dbb223ac68f" ] }, { "id" : "ITEM-4", "itemData" : { "DOI" : "10.1089/vim.2007.0027", "ISBN" : "0882-8245 (Print)\\r0882-8245 (Linking)", "ISSN" : "0882-8245", "PMID" : "17931114", "abstract" : "We have prepared a virus-like particle (VLP) vaccine bearing the surface glycoproteins HA and NA of the 1918 influenza A virus by infecting Sf9 cells with a quadruple recombinant baculovirus that expresses the four influenza proteins (HA, NA, M1, and M2) required for the assembly and budding of the VLPs. The presence of HA and M1 in the purified VLPs was confirmed by Western blot, and that of NA by a neuraminidase enzymatic assay. For in vivo studies, the 1918 VLP vaccine was formulated with or without an oligonucleotide containing two CpG motifs and administered in two doses 2 wk apart via the intranasal route. The antibody titers in mice immunized with VLP vaccines were higher than in mice vaccinated with an inactivated swine virus (H1N1) control, when CHO cells expressing 1918 HA were used as antigen. The opposite result was obtained when disrupted swine virus was the antigen for the ELISA test. Vaccine efficacy was evaluated by challenging immunized mice with the 1918 antigenically related influenza virus A/swine/Iowa/15/30 (H1N1) and measuring viral titers in the upper and lower respiratory tract. Mice immunized with VLP vaccine plus CpG demonstrated significantly lower viral titers in the nose and lungs than did the control on days 2 and 4 postchallenge and completely cleared the virus by day 6. Furthermore, they did not show symptoms of disease although there was a minor decrease in body weight. Mice vaccinated with VLP alone also demonstrated significantly lower viral titers in the nose and lungs than did the placebo group as well as the inactivated virus group on days 4 and 6 postchallenge. These results suggest that it is feasible to make a safe and immunogenic vaccine to protect against the extremely virulent 1918 virus, using a novel and safe cell-based technology.", "author" : [ { "dropping-particle" : "", "family" : "Matassov", "given" : "Demetrius", "non-dropping-particle" : "", "parse-names" : false, "suffix" : "" }, { "dropping-particle" : "", "family" : "Cupo", "given" : "Albert", "non-dropping-particle" : "", "parse-names" : false, "suffix" : "" }, { "dropping-particle" : "", "family" : "Galarza", "given" : "Jose M", "non-dropping-particle" : "", "parse-names" : false, "suffix" : "" } ], "container-title" : "Viral immunology", "id" : "ITEM-4", "issue" : "3", "issued" : { "date-parts" : [ [ "2007" ] ] }, "page" : "441-52", "title" : "A novel intranasal virus-like particle (VLP) vaccine designed to protect against the pandemic 1918 influenza A virus (H1N1).", "type" : "article-journal", "volume" : "20" }, "uris" : [ "http://www.mendeley.com/documents/?uuid=89dc634e-8244-4e5d-ad21-fa1fef71868e" ] }, { "id" : "ITEM-5", "itemData" : { "DOI" : "10.1007/s12033-010-9268-3", "ISSN" : "1559-0305", "PMID" : "20300881", "abstract" : "Virus-like particles (VLPs) consisting of the influenza A virus proteins haemagglutinin (HA) and matrix protein (M1) represent a new alternative approach for vaccine design against influenza virus. Influenza VLPs can be fast and easily produced in sufficient amounts in insect cells using the baculovirus expression system. Up to now, influenza VLPs have been produced in the Spodoptera frugiperda cell line Sf9. We compared VLP production in terms of yield and quality in two insect cell lines, namely Sf9 and the Trichoplusia ni cell line BTI-TN5B1-4 (High Five). Additionally we compared VLP production with three different HAs and two different M1s from influenza H1 and H3 strains including one swine-origin pandemic H1N1 strain. Comparison of the two cell lines showed dramatic differences in baculovirus background as well as in yield and particle density. Taken together, we consider the establishment of the BTI-TN5B1-4 cell line advantageous as production cell line for influenza VLPs.", "author" : [ { "dropping-particle" : "", "family" : "Krammer", "given" : "Florian", "non-dropping-particle" : "", "parse-names" : false, "suffix" : "" }, { "dropping-particle" : "", "family" : "Schinko", "given" : "Theresa", "non-dropping-particle" : "", "parse-names" : false, "suffix" : "" }, { "dropping-particle" : "", "family" : "Palmberger", "given" : "Dieter", "non-dropping-particle" : "", "parse-names" : false, "suffix" : "" }, { "dropping-particle" : "", "family" : "Tauer", "given" : "Christopher", "non-dropping-particle" : "", "parse-names" : false, "suffix" : "" }, { "dropping-particle" : "", "family" : "Messner", "given" : "Paul", "non-dropping-particle" : "", "parse-names" : false, "suffix" : "" }, { "dropping-particle" : "", "family" : "Grabherr", "given" : "Reingard", "non-dropping-particle" : "", "parse-names" : false, "suffix" : "" } ], "container-title" : "Molecular biotechnology", "id" : "ITEM-5", "issue" : "3", "issued" : { "date-parts" : [ [ "2010", "7" ] ] }, "page" : "226-34", "title" : "Trichoplusia ni cells (High Five) are highly efficient for the production of influenza A virus-like particles: a comparison of two insect cell lines as production platforms for influenza vaccines.", "type" : "article-journal", "volume" : "45" }, "uris" : [ "http://www.mendeley.com/documents/?uuid=183053fd-3752-461f-b867-792e098bd0e7" ] } ], "mendeley" : { "formattedCitation" : "[15,23,24,122,123]", "plainTextFormattedCitation" : "[15,23,24,122,123]", "previouslyFormattedCitation" : "[15,23,24,122,123]" }, "properties" : {  }, "schema" : "https://github.com/citation-style-language/schema/raw/master/csl-citation.json" }</w:instrText>
            </w:r>
            <w:r>
              <w:rPr>
                <w:sz w:val="16"/>
                <w:lang w:val="en-US"/>
              </w:rPr>
              <w:fldChar w:fldCharType="separate"/>
            </w:r>
            <w:r w:rsidRPr="00557E79">
              <w:rPr>
                <w:noProof/>
                <w:sz w:val="16"/>
              </w:rPr>
              <w:t>[15,23,24,122,123]</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restart"/>
            <w:shd w:val="clear" w:color="auto" w:fill="auto"/>
            <w:vAlign w:val="center"/>
            <w:hideMark/>
          </w:tcPr>
          <w:p w:rsidR="009E2256" w:rsidRPr="00DB30B4" w:rsidRDefault="009E2256" w:rsidP="00DE3E61">
            <w:pPr>
              <w:jc w:val="center"/>
              <w:rPr>
                <w:b/>
                <w:bCs/>
                <w:sz w:val="16"/>
              </w:rPr>
            </w:pPr>
            <w:r w:rsidRPr="00DB30B4">
              <w:rPr>
                <w:b/>
                <w:bCs/>
                <w:sz w:val="16"/>
              </w:rPr>
              <w:t>HPAI</w:t>
            </w:r>
          </w:p>
        </w:tc>
        <w:tc>
          <w:tcPr>
            <w:tcW w:w="549" w:type="pct"/>
            <w:vMerge w:val="restart"/>
            <w:shd w:val="clear" w:color="auto" w:fill="EEECE1" w:themeFill="background2"/>
            <w:vAlign w:val="center"/>
            <w:hideMark/>
          </w:tcPr>
          <w:p w:rsidR="009E2256" w:rsidRPr="00DB30B4" w:rsidRDefault="009E2256" w:rsidP="00DE3E61">
            <w:pPr>
              <w:jc w:val="center"/>
              <w:rPr>
                <w:b/>
                <w:bCs/>
                <w:sz w:val="16"/>
              </w:rPr>
            </w:pPr>
            <w:r w:rsidRPr="00DB30B4">
              <w:rPr>
                <w:b/>
                <w:bCs/>
                <w:sz w:val="16"/>
              </w:rPr>
              <w:t>H5N1</w:t>
            </w:r>
          </w:p>
        </w:tc>
        <w:tc>
          <w:tcPr>
            <w:tcW w:w="1691" w:type="pct"/>
            <w:shd w:val="clear" w:color="auto" w:fill="EEECE1" w:themeFill="background2"/>
            <w:noWrap/>
            <w:vAlign w:val="center"/>
            <w:hideMark/>
          </w:tcPr>
          <w:p w:rsidR="009E2256" w:rsidRPr="00DB30B4" w:rsidRDefault="009E2256" w:rsidP="00DE3E61">
            <w:pPr>
              <w:jc w:val="center"/>
              <w:rPr>
                <w:sz w:val="16"/>
              </w:rPr>
            </w:pPr>
            <w:r w:rsidRPr="00DB30B4">
              <w:rPr>
                <w:sz w:val="16"/>
              </w:rPr>
              <w:t>A/</w:t>
            </w:r>
            <w:proofErr w:type="spellStart"/>
            <w:r w:rsidRPr="00DB30B4">
              <w:rPr>
                <w:sz w:val="16"/>
              </w:rPr>
              <w:t>Cambodia</w:t>
            </w:r>
            <w:proofErr w:type="spellEnd"/>
            <w:r w:rsidRPr="00DB30B4">
              <w:rPr>
                <w:sz w:val="16"/>
              </w:rPr>
              <w:t>/JP52a/2005</w:t>
            </w:r>
          </w:p>
        </w:tc>
        <w:tc>
          <w:tcPr>
            <w:tcW w:w="487" w:type="pct"/>
            <w:shd w:val="clear" w:color="auto" w:fill="EEECE1" w:themeFill="background2"/>
            <w:noWrap/>
            <w:vAlign w:val="center"/>
            <w:hideMark/>
          </w:tcPr>
          <w:p w:rsidR="009E2256" w:rsidRPr="00DB30B4" w:rsidRDefault="009E2256" w:rsidP="00DE3E61">
            <w:pPr>
              <w:jc w:val="center"/>
              <w:rPr>
                <w:sz w:val="16"/>
              </w:rPr>
            </w:pPr>
            <w:r w:rsidRPr="00DB30B4">
              <w:rPr>
                <w:sz w:val="16"/>
              </w:rPr>
              <w:t>HA, NA</w:t>
            </w:r>
          </w:p>
        </w:tc>
        <w:tc>
          <w:tcPr>
            <w:tcW w:w="1556"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rPr>
              <w:instrText>ADDIN CSL_CITATION { "citationItems" : [ { "id" : "ITEM-1",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1", "issue" : "Pt 9", "issued" : { "date-parts" : [ [ "2010", "9" ] ] }, "page" : "2022-2030", "title" : "Formation of virus-like particles from human cell lines exclusively expressing influenza neuraminidase", "type" : "article-journal", "volume" : "91" }, "uris" : [ "http://www.mendeley.com/documents/?uuid=c99149db-e1f7-4745-9bce-770c983b0d46" ] } ], "mendeley" : { "formattedCitation" : "[31]", "plainTextFormattedCitation" : "[31]", "previouslyFormattedCitation" : "[31]" }, "properties" : {  }, "schema" : "https://github.com/citation-style-language/schema/raw/master/csl-citation.json" }</w:instrText>
            </w:r>
            <w:r>
              <w:rPr>
                <w:sz w:val="16"/>
                <w:lang w:val="en-US"/>
              </w:rPr>
              <w:fldChar w:fldCharType="separate"/>
            </w:r>
            <w:r w:rsidRPr="006D412B">
              <w:rPr>
                <w:noProof/>
                <w:sz w:val="16"/>
                <w:lang w:val="en-US"/>
              </w:rPr>
              <w:t>[31]</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shd w:val="clear" w:color="auto" w:fill="auto"/>
            <w:vAlign w:val="center"/>
            <w:hideMark/>
          </w:tcPr>
          <w:p w:rsidR="009E2256" w:rsidRPr="009D4167" w:rsidRDefault="009E2256" w:rsidP="00DE3E61">
            <w:pPr>
              <w:jc w:val="center"/>
              <w:rPr>
                <w:b/>
                <w:bCs/>
                <w:sz w:val="16"/>
                <w:lang w:val="en-US"/>
              </w:rPr>
            </w:pPr>
          </w:p>
        </w:tc>
        <w:tc>
          <w:tcPr>
            <w:tcW w:w="549"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91"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Hanoi/30408/2005</w:t>
            </w:r>
          </w:p>
        </w:tc>
        <w:tc>
          <w:tcPr>
            <w:tcW w:w="487"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 NA</w:t>
            </w:r>
          </w:p>
        </w:tc>
        <w:tc>
          <w:tcPr>
            <w:tcW w:w="1556"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371/journal.pone.0009784", "ISSN" : "1932-6203", "PMID" : "20339535", "abstract" : "Influenza A viruses are major human and animal pathogens with huge economic and societal impact from illness, hospitalizations, and deaths. Virus-like particles (VLPs) of influenza virus have been suggested as a vaccine candidate offering improved safety and efficacy. To develop this concept further, we established a flexible platform to efficiently generate different subtypes of mammalian-expressed influenza VLPs. Here we demonstrate that these mammalian VLPs strongly resemble the authentic viruses in structure, particle size and composition of host factors, and even glycosylation of viral antigens.", "author" : [ { "dropping-particle" : "", "family" : "Wu", "given" : "Chia-Ying", "non-dropping-particle" : "", "parse-names" : false, "suffix" : "" }, { "dropping-particle" : "", "family" : "Yeh", "given" : "Yi-Chun", "non-dropping-particle" : "", "parse-names" : false, "suffix" : "" }, { "dropping-particle" : "", "family" : "Yang", "given" : "Yu-Chih", "non-dropping-particle" : "", "parse-names" : false, "suffix" : "" }, { "dropping-particle" : "", "family" : "Chou", "given" : "Ching", "non-dropping-particle" : "", "parse-names" : false, "suffix" : "" }, { "dropping-particle" : "", "family" : "Liu", "given" : "Ming-Tsan", "non-dropping-particle" : "", "parse-names" : false, "suffix" : "" }, { "dropping-particle" : "", "family" : "Wu", "given" : "Ho-Sheng", "non-dropping-particle" : "", "parse-names" : false, "suffix" : "" }, { "dropping-particle" : "", "family" : "Chan", "given" : "Jia-Tsrong", "non-dropping-particle" : "", "parse-names" : false, "suffix" : "" }, { "dropping-particle" : "", "family" : "Hsiao", "given" : "Pei-Wen", "non-dropping-particle" : "", "parse-names" : false, "suffix" : "" } ], "container-title" : "PloS one", "id" : "ITEM-1", "issue" : "3", "issued" : { "date-parts" : [ [ "2010", "1" ] ] }, "note" : "From Duplicate 1 ( \n\n\nMammalian expression of virus-like particles for advanced mimicry of authentic influenza virus.\n\n\n- Wu, Chia-Ying; Yeh, Yi-Chun; Yang, Yu-Chih; Chou, Ching; Liu, Ming-Tsan; Wu, Ho-Sheng; Chan, Jia-Tsrong; Hsiao, Pei-Wen )\n\n", "page" : "e9784", "title" : "Mammalian expression of virus-like particles for advanced mimicry of authentic influenza virus.", "type" : "article-journal", "volume" : "5" }, "uris" : [ "http://www.mendeley.com/documents/?uuid=46afe0d9-1a1d-4d8c-8215-44e42cf5c36e" ] } ], "mendeley" : { "formattedCitation" : "[39]", "plainTextFormattedCitation" : "[39]", "previouslyFormattedCitation" : "[39]" }, "properties" : {  }, "schema" : "https://github.com/citation-style-language/schema/raw/master/csl-citation.json" }</w:instrText>
            </w:r>
            <w:r>
              <w:rPr>
                <w:sz w:val="16"/>
                <w:lang w:val="en-US"/>
              </w:rPr>
              <w:fldChar w:fldCharType="separate"/>
            </w:r>
            <w:r w:rsidRPr="006D412B">
              <w:rPr>
                <w:noProof/>
                <w:sz w:val="16"/>
                <w:lang w:val="en-US"/>
              </w:rPr>
              <w:t>[39]</w:t>
            </w:r>
            <w:r>
              <w:rPr>
                <w:sz w:val="16"/>
                <w:lang w:val="en-US"/>
              </w:rPr>
              <w:fldChar w:fldCharType="end"/>
            </w:r>
          </w:p>
        </w:tc>
      </w:tr>
      <w:tr w:rsidR="009E2256" w:rsidRPr="000E46BC" w:rsidTr="00DE3E61">
        <w:trPr>
          <w:cantSplit/>
          <w:trHeight w:val="198"/>
        </w:trPr>
        <w:tc>
          <w:tcPr>
            <w:tcW w:w="230" w:type="pct"/>
            <w:vMerge/>
            <w:vAlign w:val="center"/>
          </w:tcPr>
          <w:p w:rsidR="009E2256" w:rsidRPr="000E46BC" w:rsidRDefault="009E2256" w:rsidP="00DE3E61">
            <w:pPr>
              <w:jc w:val="center"/>
              <w:rPr>
                <w:b/>
                <w:bCs/>
                <w:sz w:val="16"/>
                <w:lang w:val="en-US"/>
              </w:rPr>
            </w:pPr>
          </w:p>
        </w:tc>
        <w:tc>
          <w:tcPr>
            <w:tcW w:w="487" w:type="pct"/>
            <w:vMerge/>
            <w:shd w:val="clear" w:color="auto" w:fill="auto"/>
            <w:vAlign w:val="center"/>
          </w:tcPr>
          <w:p w:rsidR="009E2256" w:rsidRPr="000E46BC" w:rsidRDefault="009E2256" w:rsidP="00DE3E61">
            <w:pPr>
              <w:jc w:val="center"/>
              <w:rPr>
                <w:b/>
                <w:bCs/>
                <w:sz w:val="16"/>
                <w:lang w:val="en-US"/>
              </w:rPr>
            </w:pPr>
          </w:p>
        </w:tc>
        <w:tc>
          <w:tcPr>
            <w:tcW w:w="549" w:type="pct"/>
            <w:vMerge/>
            <w:shd w:val="clear" w:color="auto" w:fill="EEECE1" w:themeFill="background2"/>
            <w:vAlign w:val="center"/>
          </w:tcPr>
          <w:p w:rsidR="009E2256" w:rsidRPr="000E46BC" w:rsidRDefault="009E2256" w:rsidP="00DE3E61">
            <w:pPr>
              <w:jc w:val="center"/>
              <w:rPr>
                <w:b/>
                <w:bCs/>
                <w:sz w:val="16"/>
                <w:lang w:val="en-US"/>
              </w:rPr>
            </w:pPr>
          </w:p>
        </w:tc>
        <w:tc>
          <w:tcPr>
            <w:tcW w:w="1691" w:type="pct"/>
            <w:shd w:val="clear" w:color="auto" w:fill="EEECE1" w:themeFill="background2"/>
            <w:noWrap/>
            <w:vAlign w:val="center"/>
          </w:tcPr>
          <w:p w:rsidR="009E2256" w:rsidRPr="000E46BC" w:rsidRDefault="009E2256" w:rsidP="00DE3E61">
            <w:pPr>
              <w:jc w:val="center"/>
              <w:rPr>
                <w:sz w:val="16"/>
                <w:lang w:val="en-US"/>
              </w:rPr>
            </w:pPr>
            <w:r w:rsidRPr="00DB30B4">
              <w:rPr>
                <w:sz w:val="16"/>
              </w:rPr>
              <w:t>A/</w:t>
            </w:r>
            <w:proofErr w:type="spellStart"/>
            <w:r w:rsidRPr="00DB30B4">
              <w:rPr>
                <w:sz w:val="16"/>
              </w:rPr>
              <w:t>Thailand</w:t>
            </w:r>
            <w:proofErr w:type="spellEnd"/>
            <w:r w:rsidRPr="00DB30B4">
              <w:rPr>
                <w:sz w:val="16"/>
              </w:rPr>
              <w:t>/1(KAN-1)/2004</w:t>
            </w:r>
          </w:p>
        </w:tc>
        <w:tc>
          <w:tcPr>
            <w:tcW w:w="487" w:type="pct"/>
            <w:shd w:val="clear" w:color="auto" w:fill="EEECE1" w:themeFill="background2"/>
            <w:noWrap/>
            <w:vAlign w:val="center"/>
          </w:tcPr>
          <w:p w:rsidR="009E2256" w:rsidRPr="000E46BC" w:rsidRDefault="009E2256" w:rsidP="00DE3E61">
            <w:pPr>
              <w:jc w:val="center"/>
              <w:rPr>
                <w:sz w:val="16"/>
                <w:lang w:val="en-US"/>
              </w:rPr>
            </w:pPr>
            <w:r w:rsidRPr="00DB30B4">
              <w:rPr>
                <w:sz w:val="16"/>
              </w:rPr>
              <w:t>HA, NA, M2</w:t>
            </w:r>
          </w:p>
        </w:tc>
        <w:tc>
          <w:tcPr>
            <w:tcW w:w="1556" w:type="pct"/>
            <w:shd w:val="clear" w:color="auto" w:fill="EEECE1" w:themeFill="background2"/>
            <w:noWrap/>
            <w:vAlign w:val="center"/>
          </w:tcPr>
          <w:p w:rsidR="009E2256" w:rsidRPr="00A1310F" w:rsidRDefault="009E2256" w:rsidP="00DE3E61">
            <w:pPr>
              <w:jc w:val="center"/>
              <w:rPr>
                <w:sz w:val="16"/>
              </w:rPr>
            </w:pPr>
            <w:r>
              <w:rPr>
                <w:sz w:val="16"/>
                <w:lang w:val="en-US"/>
              </w:rPr>
              <w:fldChar w:fldCharType="begin" w:fldLock="1"/>
            </w:r>
            <w:r>
              <w:rPr>
                <w:sz w:val="16"/>
              </w:rPr>
              <w:instrText>ADDIN CSL_CITATION { "citationItems" : [ { "id" : "ITEM-1",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1",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id" : "ITEM-2", "itemData" : { "DOI" : "10.1155/2010/506363", "ISSN" : "1110-7251", "PMID" : "21197092", "abstract" : "We have constructed virus-like particles (VLPs) harboring hemagglutinin (HA), neuraminidase (NA), matrix protein 1 (M1) ,and proton channel protein (M2) using baculovirus as a vector in the SF9 insect cell. The size of the expressed VLP was estimated to be ~100 nm by light scattering experiment and transmission electron microscopy. Recognition of HA on the VLP surface by the HA2-specific monoclonal antibody IIF4 at acidic pH, as probed by surface plasmon resonance, indicated the pH-induced structural rearrangement of HA. Uptake of the particle by A549 mediated by HA-sialylose receptor interaction was visualized by the fluorescent-labeled VLP. The HA-promoted cell-virus fusion activity was illustrated by fluorescence imaging on the Jurkat cells incubated with rhodamine-loaded VLP performed at fusogenic pH. Furthermore, the green fluorescence protein (GFP) was fused to NA to produce VLP with a pH-sensitive probe, expanding the use of VLP as an antigen carrier and a tool for viral tracking.", "author" : [ { "dropping-particle" : "", "family" : "Pan", "given" : "Yi-Shin", "non-dropping-particle" : "", "parse-names" : false, "suffix" : "" }, { "dropping-particle" : "", "family" : "Wei", "given" : "Hung-Ju", "non-dropping-particle" : "", "parse-names" : false, "suffix" : "" }, { "dropping-particle" : "", "family" : "Chang", "given" : "Chung-Chieh", "non-dropping-particle" : "", "parse-names" : false, "suffix" : "" }, { "dropping-particle" : "", "family" : "Lin", "given" : "Chung-Hung", "non-dropping-particle" : "", "parse-names" : false, "suffix" : "" }, { "dropping-particle" : "", "family" : "Wei", "given" : "Ting-Shyang", "non-dropping-particle" : "", "parse-names" : false, "suffix" : "" }, { "dropping-particle" : "", "family" : "Wu", "given" : "Suh-Chin", "non-dropping-particle" : "", "parse-names" : false, "suffix" : "" }, { "dropping-particle" : "", "family" : "Chang", "given" : "Ding-Kwo", "non-dropping-particle" : "", "parse-names" : false, "suffix" : "" } ], "container-title" : "Journal of biomedicine &amp; biotechnology", "id" : "ITEM-2", "issued" : { "date-parts" : [ [ "2010" ] ] }, "page" : "506363", "title" : "Construction and characterization of insect cell-derived influenza VLP: cell binding, fusion, and EGFP incorporation.", "type" : "article-journal", "volume" : "2010" }, "uris" : [ "http://www.mendeley.com/documents/?uuid=2fe8fec3-722e-4a03-bd49-834f681c182a" ] }, { "id" : "ITEM-3",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3",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mendeley" : { "formattedCitation" : "[34,124,125]", "plainTextFormattedCitation" : "[34,124,125]", "previouslyFormattedCitation" : "[34,124,125]" }, "properties" : {  }, "schema" : "https://github.com/citation-style-language/schema/raw/master/csl-citation.json" }</w:instrText>
            </w:r>
            <w:r>
              <w:rPr>
                <w:sz w:val="16"/>
                <w:lang w:val="en-US"/>
              </w:rPr>
              <w:fldChar w:fldCharType="separate"/>
            </w:r>
            <w:r w:rsidRPr="00557E79">
              <w:rPr>
                <w:noProof/>
                <w:sz w:val="16"/>
              </w:rPr>
              <w:t>[34,124,125]</w:t>
            </w:r>
            <w:r>
              <w:rPr>
                <w:sz w:val="16"/>
                <w:lang w:val="en-US"/>
              </w:rPr>
              <w:fldChar w:fldCharType="end"/>
            </w:r>
          </w:p>
        </w:tc>
      </w:tr>
      <w:tr w:rsidR="009E2256" w:rsidRPr="000E46BC" w:rsidTr="00DE3E61">
        <w:trPr>
          <w:cantSplit/>
          <w:trHeight w:val="198"/>
        </w:trPr>
        <w:tc>
          <w:tcPr>
            <w:tcW w:w="230" w:type="pct"/>
            <w:vMerge/>
            <w:vAlign w:val="center"/>
            <w:hideMark/>
          </w:tcPr>
          <w:p w:rsidR="009E2256" w:rsidRPr="00A1310F" w:rsidRDefault="009E2256" w:rsidP="00DE3E61">
            <w:pPr>
              <w:jc w:val="center"/>
              <w:rPr>
                <w:b/>
                <w:bCs/>
                <w:sz w:val="16"/>
              </w:rPr>
            </w:pPr>
          </w:p>
        </w:tc>
        <w:tc>
          <w:tcPr>
            <w:tcW w:w="487" w:type="pct"/>
            <w:vMerge/>
            <w:shd w:val="clear" w:color="auto" w:fill="auto"/>
            <w:vAlign w:val="center"/>
            <w:hideMark/>
          </w:tcPr>
          <w:p w:rsidR="009E2256" w:rsidRPr="00A1310F" w:rsidRDefault="009E2256" w:rsidP="00DE3E61">
            <w:pPr>
              <w:jc w:val="center"/>
              <w:rPr>
                <w:b/>
                <w:bCs/>
                <w:sz w:val="16"/>
              </w:rPr>
            </w:pPr>
          </w:p>
        </w:tc>
        <w:tc>
          <w:tcPr>
            <w:tcW w:w="549" w:type="pct"/>
            <w:vMerge/>
            <w:shd w:val="clear" w:color="auto" w:fill="EEECE1" w:themeFill="background2"/>
            <w:vAlign w:val="center"/>
            <w:hideMark/>
          </w:tcPr>
          <w:p w:rsidR="009E2256" w:rsidRPr="00A1310F" w:rsidRDefault="009E2256" w:rsidP="00DE3E61">
            <w:pPr>
              <w:jc w:val="center"/>
              <w:rPr>
                <w:b/>
                <w:bCs/>
                <w:sz w:val="16"/>
              </w:rPr>
            </w:pPr>
          </w:p>
        </w:tc>
        <w:tc>
          <w:tcPr>
            <w:tcW w:w="1691" w:type="pct"/>
            <w:shd w:val="clear" w:color="auto" w:fill="EEECE1" w:themeFill="background2"/>
            <w:noWrap/>
            <w:vAlign w:val="center"/>
            <w:hideMark/>
          </w:tcPr>
          <w:p w:rsidR="009E2256" w:rsidRPr="00A1310F" w:rsidRDefault="009E2256" w:rsidP="00DE3E61">
            <w:pPr>
              <w:jc w:val="center"/>
              <w:rPr>
                <w:sz w:val="16"/>
              </w:rPr>
            </w:pPr>
            <w:r w:rsidRPr="00A1310F">
              <w:rPr>
                <w:sz w:val="16"/>
              </w:rPr>
              <w:t>A/Viet Nam/1203/2004</w:t>
            </w:r>
          </w:p>
        </w:tc>
        <w:tc>
          <w:tcPr>
            <w:tcW w:w="487" w:type="pct"/>
            <w:shd w:val="clear" w:color="auto" w:fill="EEECE1" w:themeFill="background2"/>
            <w:noWrap/>
            <w:vAlign w:val="center"/>
            <w:hideMark/>
          </w:tcPr>
          <w:p w:rsidR="009E2256" w:rsidRPr="00A1310F" w:rsidRDefault="009E2256" w:rsidP="00DE3E61">
            <w:pPr>
              <w:jc w:val="center"/>
              <w:rPr>
                <w:sz w:val="16"/>
              </w:rPr>
            </w:pPr>
            <w:r w:rsidRPr="00A1310F">
              <w:rPr>
                <w:sz w:val="16"/>
              </w:rPr>
              <w:t>HA, NA, M1</w:t>
            </w:r>
          </w:p>
        </w:tc>
        <w:tc>
          <w:tcPr>
            <w:tcW w:w="1556" w:type="pct"/>
            <w:shd w:val="clear" w:color="auto" w:fill="EEECE1" w:themeFill="background2"/>
            <w:noWrap/>
            <w:vAlign w:val="center"/>
            <w:hideMark/>
          </w:tcPr>
          <w:p w:rsidR="009E2256" w:rsidRPr="00DB30B4" w:rsidRDefault="009E2256" w:rsidP="00DE3E61">
            <w:pPr>
              <w:jc w:val="center"/>
              <w:rPr>
                <w:sz w:val="16"/>
              </w:rPr>
            </w:pPr>
            <w:r>
              <w:rPr>
                <w:sz w:val="16"/>
                <w:lang w:val="en-US"/>
              </w:rPr>
              <w:fldChar w:fldCharType="begin" w:fldLock="1"/>
            </w:r>
            <w:r>
              <w:rPr>
                <w:sz w:val="16"/>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id" : "ITEM-2", "itemData" : { "DOI" : "10.1371/journal.pone.0004667", "ISBN" : "1932-6203 (Electronic)", "ISSN" : "1932-6203", "PMID" : "19252744", "abstract" : "BACKGROUND: Recurrent outbreaks of highly pathogenic H5N1 avian influenza virus pose a threat of eventually causing a pandemic. Early vaccination of the population would be the single most effective measure for the control of an emerging influenza pandemic. METHODOLOGY/PRINCIPAL FINDINGS: Influenza virus-like particles (VLPs) produced in insect cell-culture substrates do not depend on the availability of fertile eggs for vaccine manufacturing. We produced VLPs containing influenza A/Viet Nam1203/04 (H5N1) hemagglutinin, neuraminidase, and matrix proteins, and investigated their preclinical immunogenicity and protective efficacy. Mice immunized intranasally with H5N1 VLPs developed high levels of H5N1 specific antibodies and were 100% protected against a high dose of homologous H5N1 virus infection at 30 weeks after immunization. Protection is likely to be correlated with humoral and cellular immunologic memory at systemic and mucosal sites as evidenced by rapid anamnestic responses to re-stimulation with viral antigen in vivo and in vitro. CONCLUSIONS/SIGNIFICANCE: These results provide support for clinical evaluation of H5N1 VLP vaccination as a public health intervention to mitigate a possible pandemic of H5N1 influenza.", "author" : [ { "dropping-particle" : "", "family" : "Kang", "given" : "Sang-Moo", "non-dropping-particle" : "", "parse-names" : false, "suffix" : "" }, { "dropping-particle" : "", "family" : "Yoo", "given" : "Dae-Goon", "non-dropping-particle" : "", "parse-names" : false, "suffix" : "" }, { "dropping-particle" : "", "family" : "Lipatov", "given" : "Aleksandr S", "non-dropping-particle" : "", "parse-names" : false, "suffix" : "" }, { "dropping-particle" : "", "family" : "Song", "given" : "Jae-Min", "non-dropping-particle" : "", "parse-names" : false, "suffix" : "" }, { "dropping-particle" : "", "family" : "Davis", "given" : "C Todd", "non-dropping-particle" : "", "parse-names" : false, "suffix" : "" }, { "dropping-particle" : "", "family" : "Quan", "given" : "Fu-Shi", "non-dropping-particle" : "", "parse-names" : false, "suffix" : "" }, { "dropping-particle" : "", "family" : "Chen", "given" : "Li-Mei", "non-dropping-particle" : "", "parse-names" : false, "suffix" : "" }, { "dropping-particle" : "", "family" : "Donis", "given" : "Ruben O", "non-dropping-particle" : "", "parse-names" : false, "suffix" : "" }, { "dropping-particle" : "", "family" : "Compans", "given" : "Richard W", "non-dropping-particle" : "", "parse-names" : false, "suffix" : "" } ], "container-title" : "PloS one", "id" : "ITEM-2", "issue" : "3", "issued" : { "date-parts" : [ [ "2009" ] ] }, "page" : "e4667", "title" : "Induction of long-term protective immune responses by influenza H5N1 virus-like particles.", "type" : "article-journal", "volume" : "4" }, "uris" : [ "http://www.mendeley.com/documents/?uuid=3077aa24-756c-4330-8eec-5734b0522a6e" ] }, { "id" : "ITEM-3", "itemData" : { "DOI" : "10.1016/j.virol.2010.05.034", "ISBN" : "1096-0341 (Electronic)\\r0042-6822 (Linking)", "PMID" : "20580392", "abstract" : "We generated influenza virus-like particles (VLPs) containing the wild type (WT) H5 hemagglutinin (HA) from A/Viet Nam/1203/04 virus or a mutant H5 HA with a deletion of the multibasic cleavage motif. VLPs containing mutant H5 HA were found to be as immunogenic as VLPs containing WT HA. A single intramuscular vaccination with either type of H5 VLPs provided complete protection against lethal challenge. In contrast, the recombinant H5 HA vaccine was less immunogenic and vaccination even with a 5 fold higher dose did not induce protective immunity. VLP vaccines were superior to the recombinant HA in inducing T helper type 1 immune responses, hemagglutination inhibition titers, and antibody secreting cells, which significantly contribute to inducing protective immunity after a single dose vaccination. This study provides insights into the potential mechanisms of improved immunogenicity by H5 VLP vaccines as an approach to improve the protective efficacy against potential pandemic viruses.", "author" : [ { "dropping-particle" : "", "family" : "Song", "given" : "J M", "non-dropping-particle" : "", "parse-names" : false, "suffix" : "" }, { "dropping-particle" : "", "family" : "Hossain", "given" : "J", "non-dropping-particle" : "", "parse-names" : false, "suffix" : "" }, { "dropping-particle" : "", "family" : "Yoo", "given" : "D G", "non-dropping-particle" : "", "parse-names" : false, "suffix" : "" }, { "dropping-particle" : "", "family" : "Lipatov", "given" : "A S", "non-dropping-particle" : "", "parse-names" : false, "suffix" : "" }, { "dropping-particle" : "", "family" : "Davis", "given" : "C T", "non-dropping-particle" : "", "parse-names" : false, "suffix" : "" }, { "dropping-particle" : "", "family" : "Quan", "given" : "F S", "non-dropping-particle" : "", "parse-names" : false, "suffix" : "" }, { "dropping-particle" : "", "family" : "Chen", "given" : "L M", "non-dropping-particle" : "", "parse-names" : false, "suffix" : "" }, { "dropping-particle" : "", "family" : "Hogan", "given" : "R J", "non-dropping-particle" : "", "parse-names" : false, "suffix" : "" }, { "dropping-particle" : "", "family" : "Donis", "given" : "R O", "non-dropping-particle" : "", "parse-names" : false, "suffix" : "" }, { "dropping-particle" : "", "family" : "Compans", "given" : "R W", "non-dropping-particle" : "", "parse-names" : false, "suffix" : "" }, { "dropping-particle" : "", "family" : "Kang", "given" : "S M", "non-dropping-particle" : "", "parse-names" : false, "suffix" : "" } ], "container-title" : "Virology", "id" : "ITEM-3", "issue" : "1", "issued" : { "date-parts" : [ [ "2010" ] ] }, "page" : "165-175", "title" : "Protective immunity against H5N1 influenza virus by a single dose vaccination with virus-like particles", "type" : "article-journal", "volume" : "405" }, "uris" : [ "http://www.mendeley.com/documents/?uuid=8eaad464-1bd5-4151-a718-a65c4256acd0" ] }, { "id" : "ITEM-4",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4",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id" : "ITEM-5",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5",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id" : "ITEM-6", "itemData" : { "DOI" : "10.1371/journal.pone.0001501", "ISBN" : "1932-6203 (Electronic)", "ISSN" : "19326203", "PMID" : "18231588", "abstract" : "BACKGROUND: Vaccination is a cost-effective counter-measure to the threat of seasonal or pandemic outbreaks of influenza. To address the need for improved influenza vaccines and alternatives to egg-based manufacturing, we have engineered an influenza virus-like particle (VLP) as a new generation of non-egg or non-mammalian cell culture-based candidate vaccine. METHODOLOGY/PRINCIPAL FINDINGS: We generated from a baculovirus expression system using insect cells, a non-infectious recombinant VLP vaccine from both influenza A H5N1 clade 1 and clade 2 isolates with pandemic potential. VLPs were administered to mice in either a one-dose or two-dose regimen and the immune responses were compared to those induced by recombinant hemagglutinin (rHA). Both humoral and cellular responses were analyzed. Mice vaccinated with VLPs were protected against challenge with lethal reassortant viruses expressing the H5N1 HA and NA, regardless if the H5N1 clade was homologous or heterologous to the vaccine. However, rHA-vaccinated mice showed considerable weight loss and death following challenge with the heterovariant clade virus. Protection against death induced by VLPs was independent of the pre-challenge HAI titer or cell-mediated responses to HA or M1 since vaccinated mice, with low to undetectable cross-clade HAI antibodies or cellular responses to influenza antigens, were still protected from a lethal viral challenge. However, an apparent association rate of antibody binding to HA correlated with protection and was enhanced using VLPs, particularly when delivered intranasally, compared to rHA vaccines. CONCLUSION/SIGNIFICANCE: This is the first report describing the use of an H5N1 VLP vaccine created from a clade 2 isolate. The results show that a non-replicating virus-like particle is effective at eliciting a broadened, cross-clade protective immune response to proteins from emerging H5N1 influenza isolates giving rise to a potential pandemic influenza vaccine candidate for humans that can be stockpiled for use in the event of an outbreak of H5N1 influenza.", "author" : [ { "dropping-particle" : "", "family" : "Bright", "given" : "Rick A.", "non-dropping-particle" : "", "parse-names" : false, "suffix" : "" }, { "dropping-particle" : "", "family" : "Carter", "given" : "Donald M.", "non-dropping-particle" : "", "parse-names" : false, "suffix" : "" }, { "dropping-particle" : "", "family" : "Crevar", "given" : "Corey J.", "non-dropping-particle" : "", "parse-names" : false, "suffix" : "" }, { "dropping-particle" : "", "family" : "Toapanta", "given" : "Franklin R.", "non-dropping-particle" : "", "parse-names" : false, "suffix" : "" }, { "dropping-particle" : "", "family" : "Steckbeck", "given" : "Jonathan D.", "non-dropping-particle" : "", "parse-names" : false, "suffix" : "" }, { "dropping-particle" : "", "family" : "Cole", "given" : "Kelly S.", "non-dropping-particle" : "", "parse-names" : false, "suffix" : "" }, { "dropping-particle" : "", "family" : "Kumar", "given" : "Niranjan M.", "non-dropping-particle" : "", "parse-names" : false, "suffix" : "" }, { "dropping-particle" : "", "family" : "Pushko", "given" : "Peter", "non-dropping-particle" : "", "parse-names" : false, "suffix" : "" }, { "dropping-particle" : "", "family" : "Smith", "given" : "Gale", "non-dropping-particle" : "", "parse-names" : false, "suffix" : "" }, { "dropping-particle" : "", "family" : "Tumpey", "given" : "Terrence M.", "non-dropping-particle" : "", "parse-names" : false, "suffix" : "" }, { "dropping-particle" : "", "family" : "Ross", "given" : "Ted M.", "non-dropping-particle" : "", "parse-names" : false, "suffix" : "" } ], "container-title" : "PLoS ONE", "id" : "ITEM-6", "issue" : "1", "issued" : { "date-parts" : [ [ "2008" ] ] }, "title" : "Cross-clade protective immune responses to influenza viruses with H5N1 HA and NA elicited by an influenza virus-like particle", "type" : "article-journal", "volume" : "3" }, "uris" : [ "http://www.mendeley.com/documents/?uuid=f112c939-6fe1-425c-816f-eb9321f777eb" ] }, { "id" : "ITEM-7", "itemData" : { "DOI" : "10.1155/2010/506363", "ISSN" : "1110-7251", "PMID" : "21197092", "abstract" : "We have constructed virus-like particles (VLPs) harboring hemagglutinin (HA), neuraminidase (NA), matrix protein 1 (M1) ,and proton channel protein (M2) using baculovirus as a vector in the SF9 insect cell. The size of the expressed VLP was estimated to be ~100 nm by light scattering experiment and transmission electron microscopy. Recognition of HA on the VLP surface by the HA2-specific monoclonal antibody IIF4 at acidic pH, as probed by surface plasmon resonance, indicated the pH-induced structural rearrangement of HA. Uptake of the particle by A549 mediated by HA-sialylose receptor interaction was visualized by the fluorescent-labeled VLP. The HA-promoted cell-virus fusion activity was illustrated by fluorescence imaging on the Jurkat cells incubated with rhodamine-loaded VLP performed at fusogenic pH. Furthermore, the green fluorescence protein (GFP) was fused to NA to produce VLP with a pH-sensitive probe, expanding the use of VLP as an antigen carrier and a tool for viral tracking.", "author" : [ { "dropping-particle" : "", "family" : "Pan", "given" : "Yi-Shin", "non-dropping-particle" : "", "parse-names" : false, "suffix" : "" }, { "dropping-particle" : "", "family" : "Wei", "given" : "Hung-Ju", "non-dropping-particle" : "", "parse-names" : false, "suffix" : "" }, { "dropping-particle" : "", "family" : "Chang", "given" : "Chung-Chieh", "non-dropping-particle" : "", "parse-names" : false, "suffix" : "" }, { "dropping-particle" : "", "family" : "Lin", "given" : "Chung-Hung", "non-dropping-particle" : "", "parse-names" : false, "suffix" : "" }, { "dropping-particle" : "", "family" : "Wei", "given" : "Ting-Shyang", "non-dropping-particle" : "", "parse-names" : false, "suffix" : "" }, { "dropping-particle" : "", "family" : "Wu", "given" : "Suh-Chin", "non-dropping-particle" : "", "parse-names" : false, "suffix" : "" }, { "dropping-particle" : "", "family" : "Chang", "given" : "Ding-Kwo", "non-dropping-particle" : "", "parse-names" : false, "suffix" : "" } ], "container-title" : "Journal of biomedicine &amp; biotechnology", "id" : "ITEM-7", "issued" : { "date-parts" : [ [ "2010" ] ] }, "page" : "506363", "title" : "Construction and characterization of insect cell-derived influenza VLP: cell binding, fusion, and EGFP incorporation.", "type" : "article-journal", "volume" : "2010" }, "uris" : [ "http://www.mendeley.com/documents/?uuid=2fe8fec3-722e-4a03-bd49-834f681c182a" ] }, { "id" : "ITEM-8",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8",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id" : "ITEM-9", "itemData" : { "DOI" : "10.1016/j.vaccine.2008.11.011", "ISSN" : "0264-410X", "PMID" : "19026705", "abstract" : "Influenza-pseudotyped Gag virus-like particles (VLPs) were produced via the expression of influenza hemagglutinin (HA), neuraminidase (NA) and the murine leukemia virus Gag product in the baculovirus-insect cell expression system. Hemagglutination specific activities of sucrose gradient-purified VLPs were similar to those of egg-grown influenza viruses but particle morphologies were gamma retrovirus-like in the form of consistent 100nm spheres. Immunization of mice and ferrets demonstrated robust immunogenicity and protection from challenge with no measurable morbidity. Ferret data were striking in that immunization with H5N1 VLPs representing either A/Vietnam/1203/04 or A/Indonesia/5/05 resulted in solid protection against highly pathogenic A/Vietnam/1203/04 challenge with no detectable virus in the upper respiratory tract post-challenge in either group. H1N1 VLP immunization of ferrets resulted in partial protection against H5N1 challenge with markedly accelerated virus clearance from the upper respiratory tract relative to controls. The immunogenicity of influenza-pseudotyped VLPs was not dependent on the adjuvant properties of replication competent contaminating baculovirus. These data demonstrate robust vaccine protection of Gag-based, influenza-pseudotyped VLPs carrying a variety of influenza antigens and suggest applicability toward a number of additional respiratory viruses.", "author" : [ { "dropping-particle" : "", "family" : "Haynes", "given" : "Joel R", "non-dropping-particle" : "", "parse-names" : false, "suffix" : "" }, { "dropping-particle" : "", "family" : "Dokken", "given" : "Leslie", "non-dropping-particle" : "", "parse-names" : false, "suffix" : "" }, { "dropping-particle" : "", "family" : "Wiley", "given" : "James a", "non-dropping-particle" : "", "parse-names" : false, "suffix" : "" }, { "dropping-particle" : "", "family" : "Cawthon", "given" : "Andrew G", "non-dropping-particle" : "", "parse-names" : false, "suffix" : "" }, { "dropping-particle" : "", "family" : "Bigger", "given" : "John", "non-dropping-particle" : "", "parse-names" : false, "suffix" : "" }, { "dropping-particle" : "", "family" : "Harmsen", "given" : "Allen G", "non-dropping-particle" : "", "parse-names" : false, "suffix" : "" }, { "dropping-particle" : "", "family" : "Richardson", "given" : "Charles", "non-dropping-particle" : "", "parse-names" : false, "suffix" : "" } ], "container-title" : "Vaccine", "id" : "ITEM-9", "issue" : "4", "issued" : { "date-parts" : [ [ "2009", "1" ] ] }, "page" : "530-41", "title" : "Influenza-pseudotyped Gag virus-like particle vaccines provide broad protection against highly pathogenic avian influenza challenge.", "type" : "article-journal", "volume" : "27" }, "uris" : [ "http://www.mendeley.com/documents/?uuid=c7b82bde-8266-4b77-bac9-76414d88e105" ] }, { "id" : "ITEM-10", "itemData" : { "DOI" : "10.1016/j.virol.2012.06.003", "ISBN" : "1096-0341 (Electronic)\\r0042-6822 (Linking)", "ISSN" : "00426822", "PMID" : "22727831", "abstract" : "Highly pathogenic H5N1 influenza shares the same neuraminidase (NA) subtype with the 2009 pandemic (H1N1pdm09), and cross-reactive NA immunity might protect against or mitigate lethal H5N1 infection. In this study, mice were either infected with a sublethal dose of H1N1pdm09 or were vaccinated and boosted with virus-like particles (VLP) consisting of the NA and matrix proteins, standardized by NA activity and administered intranasally, and were then challenged with a lethal dose of HPAI H5N1 virus. Mice previously infected with H1N1pdm09 survived H5N1 challenge with no detectable virus or respiratory tract pathology on day 4. Mice immunized with H5N1 or H1N1pdm09 NA VLPs were also fully protected from death, with a 100-fold and 10-fold reduction in infectious virus, respectively, and reduced pathology in the lungs. Human influenza vaccines that elicit not only HA, but also NA immunity may provide enhanced protection against the emergence of seasonal and pandemic viruses. ?? 2012.", "author" : [ { "dropping-particle" : "", "family" : "Easterbrook", "given" : "Judith D.", "non-dropping-particle" : "", "parse-names" : false, "suffix" : "" }, { "dropping-particle" : "", "family" : "Schwartzman", "given" : "Louis M.", "non-dropping-particle" : "", "parse-names" : false, "suffix" : "" }, { "dropping-particle" : "", "family" : "Gao", "given" : "Jin", "non-dropping-particle" : "", "parse-names" : false, "suffix" : "" }, { "dropping-particle" : "", "family" : "Kash", "given" : "John C.", "non-dropping-particle" : "", "parse-names" : false, "suffix" : "" }, { "dropping-particle" : "", "family" : "Morens", "given" : "David M.", "non-dropping-particle" : "", "parse-names" : false, "suffix" : "" }, { "dropping-particle" : "", "family" : "Couzens", "given" : "Laura", "non-dropping-particle" : "", "parse-names" : false, "suffix" : "" }, { "dropping-particle" : "", "family" : "Wan", "given" : "Hongquan", "non-dropping-particle" : "", "parse-names" : false, "suffix" : "" }, { "dropping-particle" : "", "family" : "Eichelberger", "given" : "Maryna C.", "non-dropping-particle" : "", "parse-names" : false, "suffix" : "" }, { "dropping-particle" : "", "family" : "Taubenberger", "given" : "Jeffery K.", "non-dropping-particle" : "", "parse-names" : false, "suffix" : "" } ], "container-title" : "Virology", "id" : "ITEM-10", "issue" : "1", "issued" : { "date-parts" : [ [ "2012" ] ] }, "page" : "39-44", "publisher" : "Elsevier", "title" : "Protection against a lethal H5N1 influenza challenge by intranasal immunization with virus-like particles containing 2009 pandemic H1N1 neuraminidase in mice", "type" : "article-journal", "volume" : "432" }, "uris" : [ "http://www.mendeley.com/documents/?uuid=eed5f07a-7f41-4c50-9b1d-7b79df1ecf44" ] }, { "id" : "ITEM-1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id" : "ITEM-12", "itemData" : { "DOI" : "10.1007/10_2013_186", "ISBN" : "0724-6145 (Print)\\r0724-6145 (Linking)", "ISSN" : "1616-8542", "PMID" : "20549468", "abstract" : "The potential of human embryonic stem cells (ESCs) for regenerative medicine is unquestionable, but practical and ethical considerations have hampered clinical application and research. In an attempt to overcome these issues, the conversion of somatic cells into pluripotent stem cells similar to ESCs, commonly termed nuclear reprogramming, has been a top objective of contemporary biology. More than 40 years ago, King, Briggs, and Gurdon pioneered somatic cell nuclear reprogramming in frogs, and in 1981 Evans successfully isolated mouse ESCs. In 1997 Wilmut and collaborators produced the first cloned mammal using nuclear transfer, and then Thomson obtained human ESCs from in vitro fertilized blastocysts in 1998. Over the last 2 decades we have also seen remarkable findings regarding how ESC behavior is controlled, the importance of which should not be underestimated. This knowledge allowed the laboratory of Shinya Yamanaka to overcome brilliantly conceptual and technical barriers in 2006 and generate induced pluripotent stem cells (iPSCs) from mouse fibroblasts by overexpressing defined combinations of ESC-enriched transcription factors. Here, we discuss some important implications of human iPSCs for biology and medicine and also point to possible future directions.", "author" : [ { "dropping-particle" : "", "family" : "Eibl", "given" : "Regine", "non-dropping-particle" : "", "parse-names" : false, "suffix" : "" }, { "dropping-particle" : "", "family" : "Steiger", "given" : "Nina", "non-dropping-particle" : "", "parse-names" : false, "suffix" : "" }, { "dropping-particle" : "", "family" : "Wellnitz", "given" : "Sabine", "non-dropping-particle" : "", "parse-names" : false, "suffix" : "" }, { "dropping-particle" : "", "family" : "Vicente", "given" : "Tiago", "non-dropping-particle" : "", "parse-names" : false, "suffix" : "" }, { "dropping-particle" : "", "family" : "John", "given" : "Corinne", "non-dropping-particle" : "", "parse-names" : false, "suffix" : "" }, { "dropping-particle" : "", "family" : "Eibl", "given" : "Dieter", "non-dropping-particle" : "", "parse-names" : false, "suffix" : "" } ], "container-title" : "Advances in biochemical engineering/biotechnology", "id" : "ITEM-12", "issue" : "July 2015", "issued" : { "date-parts" : [ [ "2013" ] ] }, "page" : "99-125", "title" : "Fast Single-Use VLP Vaccine Productions Based on Insect Cells and the Baculovirus Expression Vector System: Influenza as Case Study", "type" : "chapter", "volume" : "123" }, "uris" : [ "http://www.mendeley.com/documents/?uuid=1e9eb91e-0775-493d-b4d2-d12c625a2ee5" ] } ], "mendeley" : { "formattedCitation" : "[32,40,58,63,97,124,125,129,136\u2013138,140]", "plainTextFormattedCitation" : "[32,40,58,63,97,124,125,129,136\u2013138,140]", "previouslyFormattedCitation" : "[32,40,58,63,97,124,125,129,136\u2013138,140]" }, "properties" : {  }, "schema" : "https://github.com/citation-style-language/schema/raw/master/csl-citation.json" }</w:instrText>
            </w:r>
            <w:r>
              <w:rPr>
                <w:sz w:val="16"/>
                <w:lang w:val="en-US"/>
              </w:rPr>
              <w:fldChar w:fldCharType="separate"/>
            </w:r>
            <w:r w:rsidRPr="00557E79">
              <w:rPr>
                <w:noProof/>
                <w:sz w:val="16"/>
              </w:rPr>
              <w:t>[32,40,58,63,97,124,125,129,136–138,140]</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shd w:val="clear" w:color="auto" w:fill="auto"/>
            <w:vAlign w:val="center"/>
            <w:hideMark/>
          </w:tcPr>
          <w:p w:rsidR="009E2256" w:rsidRPr="00DB30B4" w:rsidRDefault="009E2256" w:rsidP="00DE3E61">
            <w:pPr>
              <w:jc w:val="center"/>
              <w:rPr>
                <w:b/>
                <w:bCs/>
                <w:sz w:val="16"/>
              </w:rPr>
            </w:pPr>
          </w:p>
        </w:tc>
        <w:tc>
          <w:tcPr>
            <w:tcW w:w="549" w:type="pct"/>
            <w:vMerge/>
            <w:shd w:val="clear" w:color="auto" w:fill="EEECE1" w:themeFill="background2"/>
            <w:vAlign w:val="center"/>
            <w:hideMark/>
          </w:tcPr>
          <w:p w:rsidR="009E2256" w:rsidRPr="00DB30B4" w:rsidRDefault="009E2256" w:rsidP="00DE3E61">
            <w:pPr>
              <w:jc w:val="center"/>
              <w:rPr>
                <w:b/>
                <w:bCs/>
                <w:sz w:val="16"/>
              </w:rPr>
            </w:pPr>
          </w:p>
        </w:tc>
        <w:tc>
          <w:tcPr>
            <w:tcW w:w="1691" w:type="pct"/>
            <w:shd w:val="clear" w:color="auto" w:fill="EEECE1" w:themeFill="background2"/>
            <w:noWrap/>
            <w:vAlign w:val="center"/>
            <w:hideMark/>
          </w:tcPr>
          <w:p w:rsidR="009E2256" w:rsidRPr="00DB30B4" w:rsidRDefault="009E2256" w:rsidP="00DE3E61">
            <w:pPr>
              <w:jc w:val="center"/>
              <w:rPr>
                <w:sz w:val="16"/>
              </w:rPr>
            </w:pPr>
            <w:r w:rsidRPr="00DB30B4">
              <w:rPr>
                <w:sz w:val="16"/>
              </w:rPr>
              <w:t>A/</w:t>
            </w:r>
            <w:proofErr w:type="spellStart"/>
            <w:r w:rsidRPr="00DB30B4">
              <w:rPr>
                <w:sz w:val="16"/>
              </w:rPr>
              <w:t>Indonesia</w:t>
            </w:r>
            <w:proofErr w:type="spellEnd"/>
            <w:r w:rsidRPr="00DB30B4">
              <w:rPr>
                <w:sz w:val="16"/>
              </w:rPr>
              <w:t>/05/2005</w:t>
            </w:r>
          </w:p>
        </w:tc>
        <w:tc>
          <w:tcPr>
            <w:tcW w:w="487" w:type="pct"/>
            <w:shd w:val="clear" w:color="auto" w:fill="EEECE1" w:themeFill="background2"/>
            <w:noWrap/>
            <w:vAlign w:val="center"/>
            <w:hideMark/>
          </w:tcPr>
          <w:p w:rsidR="009E2256" w:rsidRPr="00DB30B4" w:rsidRDefault="009E2256" w:rsidP="00DE3E61">
            <w:pPr>
              <w:jc w:val="center"/>
              <w:rPr>
                <w:sz w:val="16"/>
              </w:rPr>
            </w:pPr>
            <w:r w:rsidRPr="00DB30B4">
              <w:rPr>
                <w:sz w:val="16"/>
              </w:rPr>
              <w:t>HA, NA, M1</w:t>
            </w:r>
          </w:p>
        </w:tc>
        <w:tc>
          <w:tcPr>
            <w:tcW w:w="1556" w:type="pct"/>
            <w:shd w:val="clear" w:color="auto" w:fill="EEECE1" w:themeFill="background2"/>
            <w:noWrap/>
            <w:vAlign w:val="center"/>
            <w:hideMark/>
          </w:tcPr>
          <w:p w:rsidR="009E2256" w:rsidRPr="00DB30B4" w:rsidRDefault="009E2256" w:rsidP="00DE3E61">
            <w:pPr>
              <w:jc w:val="center"/>
              <w:rPr>
                <w:sz w:val="16"/>
              </w:rPr>
            </w:pPr>
            <w:r>
              <w:rPr>
                <w:sz w:val="16"/>
                <w:lang w:val="en-US"/>
              </w:rPr>
              <w:fldChar w:fldCharType="begin" w:fldLock="1"/>
            </w:r>
            <w:r>
              <w:rPr>
                <w:sz w:val="16"/>
              </w:rPr>
              <w:instrText>ADDIN CSL_CITATION { "citationItems" : [ { "id" : "ITEM-1", "itemData" : { "DOI" : "10.1016/j.vaccine.2013.07.043", "ISSN" : "1873-2518", "PMID" : "23891795", "abstract" : "The recent emergence of severe human illness caused by avian-origin influenza A(H7N9) viruses in China has precipitated a global effort to rapidly develop and test vaccine candidates. To date, non-A(H7N9) H7 subtype influenza vaccine candidates have been poorly immunogenic and difficulties in production of A(H7N9) virus seed strains have been encountered. A candidate recombinant A(H7N9) vaccine consisting of full length, unmodified hemagglutinin (HA) and neuraminidase (NA) from the A/Anhui/1/2013 and the matrix 1 (M1) protein from the A/Indonesia/05/2005 (H5N1) were cloned into a baculovirus vector. Baculovirus infected Spodoptera frugiperda (Sf9) insect cells secreted virus like particles (VLP) composed of HA, NA, and M1 that resemble mature influenza virions. Genetic construction of vaccine from acquisition of an H7N9 genomic sequence to production of A(H7N9) VLP occurred in 26 days. The immunogenicity and efficacy of A/Anhui/1/2013 (H7N9) VLP vaccine administered on days 0 and 14 were evaluated in a lethal wild-type challenge Balb/c mouse model. Control groups included a non-homologous H7 vaccine (A/chicken/Jalisco/CPA1/2012 (H7N3)-VLP), and A/Indonesia/05/2005 (H5N1)-VLP, or placebo. All vaccines were administered with or without ISCOMATRIX. A(H7N9) VLP elicited hemagglutination-inhibition (HAI) antibody titers of \u2265 1:64 against the homologous virus, cross-reactive HAI against the heterologous A(H7N3), and 3- to 4-fold higher HAI responses in corresponding ISCOMATRIX subgroups. Similarly, all doses of H7N9 VLP elicited anti-neuraminidase (NA) antibody, with 3- to 4-fold higher responses measured in the corresponding ISCOMATRIX subgroups. The non-homologous H7 vaccine induced both H7N3 and H7N9 HAI but no N9 anti-NA antibodies. A lethal murine wild-type A/Anhui/1/2013 (H7N9) challenge demonstrated 100% survival of all animals receiving A(H7N9) and A(H7N3) vaccine, versus 0% survival in A(H5N1) vaccine and placebo groups. Together, the data demonstrate that recombinant H7N9 vaccine can be rapidly developed that was immunogenic and efficacious supporting testing in man as a pandemic influenza H7N9 vaccine candidate.", "author" : [ { "dropping-particle" : "", "family" : "Smith", "given" : "Gale E", "non-dropping-particle" : "", "parse-names" : false, "suffix" : "" }, { "dropping-particle" : "", "family" : "Flyer", "given" : "David C", "non-dropping-particle" : "", "parse-names" : false, "suffix" : "" }, { "dropping-particle" : "", "family" : "Raghunandan", "given" : "Ramadevi", "non-dropping-particle" : "", "parse-names" : false, "suffix" : "" }, { "dropping-particle" : "", "family" : "Liu", "given" : "Ye", "non-dropping-particle" : "", "parse-names" : false, "suffix" : "" }, { "dropping-particle" : "", "family" : "Wei", "given" : "Ziping", "non-dropping-particle" : "", "parse-names" : false, "suffix" : "" }, { "dropping-particle" : "", "family" : "Wu", "given" : "Yingyun", "non-dropping-particle" : "", "parse-names" : false, "suffix" : "" }, { "dropping-particle" : "", "family" : "Kpamegan", "given" : "Eloi", "non-dropping-particle" : "", "parse-names" : false, "suffix" : "" }, { "dropping-particle" : "", "family" : "Courbron", "given" : "Denise", "non-dropping-particle" : "", "parse-names" : false, "suffix" : "" }, { "dropping-particle" : "", "family" : "Fries", "given" : "Louis F", "non-dropping-particle" : "", "parse-names" : false, "suffix" : "" }, { "dropping-particle" : "", "family" : "Glenn", "given" : "Gregory M", "non-dropping-particle" : "", "parse-names" : false, "suffix" : "" } ], "container-title" : "Vaccine", "id" : "ITEM-1", "issue" : "40", "issued" : { "date-parts" : [ [ "2013", "9", "13" ] ] }, "page" : "4305-13", "publisher" : "Elsevier Ltd", "title" : "Development of influenza H7N9 virus like particle (VLP) vaccine: homologous A/Anhui/1/2013 (H7N9) protection and heterologous A/chicken/Jalisco/CPA1/2012 (H7N3) cross-protection in vaccinated mice challenged with H7N9 virus.", "type" : "article-journal", "volume" : "31" }, "uris" : [ "http://www.mendeley.com/documents/?uuid=fdc5b04f-5cef-40b3-aa4d-af1389ef47f5" ] }, { "id" : "ITEM-2", "itemData" : { "DOI" : "10.1016/j.vaccine.2015.03.009", "ISBN" : "1873-2518 (Electronic); 0264-410X (Linking)", "ISSN" : "18732518", "PMID" : "25772674", "abstract" : "In March 2013, diagnosis of the first reported case of human infection with a novel avian-origin influenza A(H7N9) virus occurred in eastern China. Most human cases have resulted in severe respiratory illness and, in some instances, death. Currently there are no licensed vaccines against H7N9 virus, which continues to cause sporadic human infections. Recombinant virus-like particles (VLPs) have been previously shown to be safe and effective vaccines for influenza. In this study, we evaluated the immunogenicity and protective efficacy of a H7N9 VLP vaccine in the ferret challenge model. Purified recombinant H7N9 VLPs morphologically resembled influenza virions and elicited high-titer serum hemagglutination inhibition (HI) and neutralizing antibodies specific for A/Anhui/1/2013 (H7N9) virus. H7N9 VLP-immunized ferrets subsequently challenged with homologous virus displayed reductions in fever, weight loss, and virus shedding compared to these parameters in unimmunized control ferrets. H7N9 VLP was also effective in protecting against lung and tracheal infection. The addition of either ISCOMATRIX or Matrix-M1 adjuvant improved immunogenicity and protection of the VLP vaccine against H7N9 virus. These results provide support for the development of a safe and effective human VLP vaccine with potent adjuvants against avian influenza H7N9 virus with pandemic potential.", "author" : [ { "dropping-particle" : "V.", "family" : "Liu", "given" : "Ye", "non-dropping-particle" : "", "parse-names" : false, "suffix" : "" }, { "dropping-particle" : "", "family" : "Massare", "given" : "Michael J.", "non-dropping-particle" : "", "parse-names" : false, "suffix" : "" }, { "dropping-particle" : "", "family" : "Pearce", "given" : "Melissa B.", "non-dropping-particle" : "", "parse-names" : false, "suffix" : "" }, { "dropping-particle" : "", "family" : "Sun", "given" : "Xiangjie", "non-dropping-particle" : "", "parse-names" : false, "suffix" : "" }, { "dropping-particle" : "", "family" : "Belser", "given" : "Jessica a.", "non-dropping-particle" : "", "parse-names" : false, "suffix" : "" }, { "dropping-particle" : "", "family" : "Maines", "given" : "Taronna R.", "non-dropping-particle" : "", "parse-names" : false, "suffix" : "" }, { "dropping-particle" : "", "family" : "Creager", "given" : "Hannah M.", "non-dropping-particle" : "", "parse-names" : false, "suffix" : "" }, { "dropping-particle" : "", "family" : "Glenn", "given" : "Gregory M.", "non-dropping-particle" : "", "parse-names" : false, "suffix" : "" }, { "dropping-particle" : "", "family" : "Pushko", "given" : "Peter", "non-dropping-particle" : "", "parse-names" : false, "suffix" : "" }, { "dropping-particle" : "", "family" : "Smith", "given" : "Gale E.", "non-dropping-particle" : "", "parse-names" : false, "suffix" : "" }, { "dropping-particle" : "", "family" : "Tumpey", "given" : "Terrence M.", "non-dropping-particle" : "", "parse-names" : false, "suffix" : "" } ], "container-title" : "Vaccine", "id" : "ITEM-2", "issue" : "18", "issued" : { "date-parts" : [ [ "2015" ] ] }, "page" : "2152-2158", "publisher" : "Elsevier Ltd", "title" : "Recombinant virus-like particles elicit protective immunity against avian influenza A(H7N9) virus infection in ferrets", "type" : "article-journal", "volume" : "33" }, "uris" : [ "http://www.mendeley.com/documents/?uuid=6876bd0a-3e9d-4803-bdf2-96c8eda04278" ] }, { "id" : "ITEM-3", "itemData" : { "DOI" : "10.1021/pr200086v.Proteomic", "ISBN" : "8242865345", "author" : [ { "dropping-particle" : "", "family" : "Song", "given" : "Jae-Min", "non-dropping-particle" : "", "parse-names" : false, "suffix" : "" }, { "dropping-particle" : "", "family" : "Choi", "given" : "Chi-Won", "non-dropping-particle" : "", "parse-names" : false, "suffix" : "" }, { "dropping-particle" : "", "family" : "Kwon", "given" : "Sang-Oh", "non-dropping-particle" : "", "parse-names" : false, "suffix" : "" }, { "dropping-particle" : "", "family" : "Compans", "given" : "richard W.", "non-dropping-particle" : "", "parse-names" : false, "suffix" : "" }, { "dropping-particle" : "", "family" : "Kang", "given" : "Sang-Moo", "non-dropping-particle" : "", "parse-names" : false, "suffix" : "" }, { "dropping-particle" : "Il", "family" : "Kim", "given" : "Seung", "non-dropping-particle" : "", "parse-names" : false, "suffix" : "" } ], "container-title" : "J Proteome Res.", "id" : "ITEM-3", "issue" : "8", "issued" : { "date-parts" : [ [ "2012" ] ] }, "page" : "3450-3459", "title" : "Proteomic characterization of influenza H5N1 virus-like particles and their protective immunogenicity", "type" : "article-journal", "volume" : "10" }, "uris" : [ "http://www.mendeley.com/documents/?uuid=ae95659c-80c2-4a37-a99d-e61586c424f0" ] }, { "id" : "ITEM-4", "itemData" : { "DOI" : "10.1111/j.1467-7652.2008.00384.x", "ISSN" : "1467-7644", "PMID" : "19076615", "abstract" : "A strain-specific vaccine represents the best possible response to the threat of an influenza pandemic. Rapid delivery of such a vaccine to the world's population before the peak of the first infection wave seems to be an unattainable goal with the current influenza vaccine manufacturing capacity. Plant-based transient expression is one of the few production systems that can meet the anticipated surge requirement. To assess the capability of plant agroinfiltration to produce an influenza vaccine, we expressed haemagglutinin (HA) from strains A/Indonesia/5/05 (H5N1) and A/New Caledonia/20/99 (H1N1) by agroinfiltration of Nicotiana benthamiana plants. Size distribution analysis of protein content in infiltrated leaves revealed that HA was predominantly assembled into high-molecular-weight structures. H5-containing structures were purified and examination by transmission electron microscopy confirmed virus-like particle (VLP) assembly. High-performance thin layer chromatography analysis of VLP lipid composition highlighted polar and neutral lipid contents comparable with those of purified plasma membranes from tobacco plants. Electron microscopy of VLP-producing cells in N. benthamiana leaves confirmed that VLPs accumulated in apoplastic indentations of the plasma membrane. Finally, immunization of mice with two doses of as little as 0.1 microg of purified influenza H5-VLPs triggered a strong immune response against the homologous virus, whereas two doses of 0.5 microg of H5-VLPs conferred complete protection against a lethal challenge with the heterologous A/Vietnam/1194/04 (H5N1) strain. These results show, for the first time, that plants are capable of producing enveloped influenza VLPs budding from the plasma membrane; such VLPs represent very promising candidates for vaccination against influenza pandemic strains.", "author" : [ { "dropping-particle" : "", "family" : "D'Aoust", "given" : "Marc-Andr\u00e9", "non-dropping-particle" : "", "parse-names" : false, "suffix" : "" }, { "dropping-particle" : "", "family" : "Lavoie", "given" : "Pierre-Olivier", "non-dropping-particle" : "", "parse-names" : false, "suffix" : "" }, { "dropping-particle" : "", "family" : "Couture", "given" : "Manon M-J", "non-dropping-particle" : "", "parse-names" : false, "suffix" : "" }, { "dropping-particle" : "", "family" : "Tr\u00e9panier", "given" : "Sonia", "non-dropping-particle" : "", "parse-names" : false, "suffix" : "" }, { "dropping-particle" : "", "family" : "Guay", "given" : "Jean-Martin", "non-dropping-particle" : "", "parse-names" : false, "suffix" : "" }, { "dropping-particle" : "", "family" : "Dargis", "given" : "Mich\u00e8le", "non-dropping-particle" : "", "parse-names" : false, "suffix" : "" }, { "dropping-particle" : "", "family" : "Mongrand", "given" : "S\u00e9bastien", "non-dropping-particle" : "", "parse-names" : false, "suffix" : "" }, { "dropping-particle" : "", "family" : "Landry", "given" : "Nathalie", "non-dropping-particle" : "", "parse-names" : false, "suffix" : "" }, { "dropping-particle" : "", "family" : "Ward", "given" : "Brian J", "non-dropping-particle" : "", "parse-names" : false, "suffix" : "" }, { "dropping-particle" : "", "family" : "V\u00e9zina", "given" : "Louis-P", "non-dropping-particle" : "", "parse-names" : false, "suffix" : "" } ], "container-title" : "Plant biotechnology journal", "id" : "ITEM-4", "issue" : "9", "issued" : { "date-parts" : [ [ "2008", "12" ] ] }, "page" : "930-40", "title" : "Influenza virus-like particles produced by transient expression in Nicotiana benthamiana induce a protective immune response against a lethal viral challenge in mice.", "type" : "article-journal", "volume" : "6" }, "uris" : [ "http://www.mendeley.com/documents/?uuid=012e3578-8dea-4120-916e-6927d56e581d" ] }, { "id" : "ITEM-5", "itemData" : { "DOI" : "10.1371/journal.pone.0015559", "ISSN" : "1932-6203", "PMID" : "21203523", "abstract" : "The recent swine H1N1 influenza outbreak demonstrated that egg-based vaccine manufacturing has an Achille's heel: its inability to provide a large number of doses quickly. Using a novel manufacturing platform based on transient expression of influenza surface glycoproteins in Nicotiana benthamiana, we have recently demonstrated that a candidate Virus-Like Particle (VLP) vaccine can be generated within 3 weeks of release of sequence information. Herein we report that alum-adjuvanted plant-made VLPs containing the hemagglutinin (HA) protein of H5N1 influenza (A/Indonesia/5/05) can induce cross-reactive antibodies in ferrets. Even low doses of this vaccine prevented pathology and reduced viral loads following heterotypic lethal challenge. We further report on safety and immunogenicity from a Phase I clinical study of the plant-made H5 VLP vaccine in healthy adults 18-60 years of age who received 2 doses 21 days apart of 5, 10 or 20 \u00b5g of alum-adjuvanted H5 VLP vaccine or placebo (alum). The vaccine was well tolerated at all doses. Adverse events (AE) were mild-to-moderate and self-limited. Pain at the injection site was the most frequent AE, reported in 70% of vaccinated subjects versus 50% of the placebo recipients. No allergic reactions were reported and the plant-made vaccine did not significantly increase the level of naturally occurring serum antibodies to plant-specific sugar moieties. The immunogenicity of the H5 VLP vaccine was evaluated by Hemagglutination-Inhibition (HI), Single Radial Hemolysis (SRH) and MicroNeutralisation (MN). Results from these three assays were highly correlated and showed similar trends across doses. There was a clear dose-response in all measures of immunogenicity and almost 96% of those in the higher dose groups (2 \u00d7 10 or 20 \u00b5g) mounted detectable MN responses. Evidence of striking cross-protection in ferrets combined with a good safety profile and promising immunogenicity in humans suggest that plant-based VLP vaccines should be further evaluated for use in pre-pandemic or pandemic situations. TRIAL REGISTRATION: ClinicalTrials.gov NCT00984945.", "author" : [ { "dropping-particle" : "", "family" : "Landry", "given" : "Nathalie", "non-dropping-particle" : "", "parse-names" : false, "suffix" : "" }, { "dropping-particle" : "", "family" : "Ward", "given" : "Brian J", "non-dropping-particle" : "", "parse-names" : false, "suffix" : "" }, { "dropping-particle" : "", "family" : "Tr\u00e9panier", "given" : "Sonia", "non-dropping-particle" : "", "parse-names" : false, "suffix" : "" }, { "dropping-particle" : "", "family" : "Montomoli", "given" : "Emanuele", "non-dropping-particle" : "", "parse-names" : false, "suffix" : "" }, { "dropping-particle" : "", "family" : "Dargis", "given" : "Mich\u00e8le", "non-dropping-particle" : "", "parse-names" : false, "suffix" : "" }, { "dropping-particle" : "", "family" : "Lapini", "given" : "Giulia", "non-dropping-particle" : "", "parse-names" : false, "suffix" : "" }, { "dropping-particle" : "", "family" : "V\u00e9zina", "given" : "Louis-P", "non-dropping-particle" : "", "parse-names" : false, "suffix" : "" } ], "container-title" : "PloS one", "id" : "ITEM-5", "issue" : "12", "issued" : { "date-parts" : [ [ "2010", "1" ] ] }, "page" : "e15559", "title" : "Preclinical and clinical development of plant-made virus-like particle vaccine against avian H5N1 influenza.", "type" : "article-journal", "volume" : "5" }, "uris" : [ "http://www.mendeley.com/documents/?uuid=2aafcc9a-4e42-42c8-accc-6b26287492f4" ] }, { "id" : "ITEM-6",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6",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id" : "ITEM-7",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7",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id" : "ITEM-8", "itemData" : { "DOI" : "10.1016/j.vaccine.2008.11.011", "ISSN" : "0264-410X", "PMID" : "19026705", "abstract" : "Influenza-pseudotyped Gag virus-like particles (VLPs) were produced via the expression of influenza hemagglutinin (HA), neuraminidase (NA) and the murine leukemia virus Gag product in the baculovirus-insect cell expression system. Hemagglutination specific activities of sucrose gradient-purified VLPs were similar to those of egg-grown influenza viruses but particle morphologies were gamma retrovirus-like in the form of consistent 100nm spheres. Immunization of mice and ferrets demonstrated robust immunogenicity and protection from challenge with no measurable morbidity. Ferret data were striking in that immunization with H5N1 VLPs representing either A/Vietnam/1203/04 or A/Indonesia/5/05 resulted in solid protection against highly pathogenic A/Vietnam/1203/04 challenge with no detectable virus in the upper respiratory tract post-challenge in either group. H1N1 VLP immunization of ferrets resulted in partial protection against H5N1 challenge with markedly accelerated virus clearance from the upper respiratory tract relative to controls. The immunogenicity of influenza-pseudotyped VLPs was not dependent on the adjuvant properties of replication competent contaminating baculovirus. These data demonstrate robust vaccine protection of Gag-based, influenza-pseudotyped VLPs carrying a variety of influenza antigens and suggest applicability toward a number of additional respiratory viruses.", "author" : [ { "dropping-particle" : "", "family" : "Haynes", "given" : "Joel R", "non-dropping-particle" : "", "parse-names" : false, "suffix" : "" }, { "dropping-particle" : "", "family" : "Dokken", "given" : "Leslie", "non-dropping-particle" : "", "parse-names" : false, "suffix" : "" }, { "dropping-particle" : "", "family" : "Wiley", "given" : "James a", "non-dropping-particle" : "", "parse-names" : false, "suffix" : "" }, { "dropping-particle" : "", "family" : "Cawthon", "given" : "Andrew G", "non-dropping-particle" : "", "parse-names" : false, "suffix" : "" }, { "dropping-particle" : "", "family" : "Bigger", "given" : "John", "non-dropping-particle" : "", "parse-names" : false, "suffix" : "" }, { "dropping-particle" : "", "family" : "Harmsen", "given" : "Allen G", "non-dropping-particle" : "", "parse-names" : false, "suffix" : "" }, { "dropping-particle" : "", "family" : "Richardson", "given" : "Charles", "non-dropping-particle" : "", "parse-names" : false, "suffix" : "" } ], "container-title" : "Vaccine", "id" : "ITEM-8", "issue" : "4", "issued" : { "date-parts" : [ [ "2009", "1" ] ] }, "page" : "530-41", "title" : "Influenza-pseudotyped Gag virus-like particle vaccines provide broad protection against highly pathogenic avian influenza challenge.", "type" : "article-journal", "volume" : "27" }, "uris" : [ "http://www.mendeley.com/documents/?uuid=c7b82bde-8266-4b77-bac9-76414d88e105" ] } ], "mendeley" : { "formattedCitation" : "[53,63,96,119,136,137,141,146]", "plainTextFormattedCitation" : "[53,63,96,119,136,137,141,146]", "previouslyFormattedCitation" : "[53,63,96,119,136,137,141,146]" }, "properties" : {  }, "schema" : "https://github.com/citation-style-language/schema/raw/master/csl-citation.json" }</w:instrText>
            </w:r>
            <w:r>
              <w:rPr>
                <w:sz w:val="16"/>
                <w:lang w:val="en-US"/>
              </w:rPr>
              <w:fldChar w:fldCharType="separate"/>
            </w:r>
            <w:r w:rsidRPr="00557E79">
              <w:rPr>
                <w:noProof/>
                <w:sz w:val="16"/>
              </w:rPr>
              <w:t>[53,63,96,119,136,137,141,146]</w:t>
            </w:r>
            <w:r>
              <w:rPr>
                <w:sz w:val="16"/>
                <w:lang w:val="en-US"/>
              </w:rPr>
              <w:fldChar w:fldCharType="end"/>
            </w:r>
          </w:p>
        </w:tc>
      </w:tr>
      <w:tr w:rsidR="009E2256" w:rsidRPr="007965A8"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shd w:val="clear" w:color="auto" w:fill="auto"/>
            <w:vAlign w:val="center"/>
            <w:hideMark/>
          </w:tcPr>
          <w:p w:rsidR="009E2256" w:rsidRPr="00DB30B4" w:rsidRDefault="009E2256" w:rsidP="00DE3E61">
            <w:pPr>
              <w:jc w:val="center"/>
              <w:rPr>
                <w:b/>
                <w:bCs/>
                <w:sz w:val="16"/>
              </w:rPr>
            </w:pPr>
          </w:p>
        </w:tc>
        <w:tc>
          <w:tcPr>
            <w:tcW w:w="549" w:type="pct"/>
            <w:vMerge/>
            <w:vAlign w:val="center"/>
            <w:hideMark/>
          </w:tcPr>
          <w:p w:rsidR="009E2256" w:rsidRPr="00DB30B4" w:rsidRDefault="009E2256" w:rsidP="00DE3E61">
            <w:pPr>
              <w:jc w:val="center"/>
              <w:rPr>
                <w:b/>
                <w:bCs/>
                <w:sz w:val="16"/>
              </w:rPr>
            </w:pPr>
          </w:p>
        </w:tc>
        <w:tc>
          <w:tcPr>
            <w:tcW w:w="1691" w:type="pct"/>
            <w:shd w:val="clear" w:color="auto" w:fill="EEECE1" w:themeFill="background2"/>
            <w:noWrap/>
            <w:vAlign w:val="center"/>
            <w:hideMark/>
          </w:tcPr>
          <w:p w:rsidR="009E2256" w:rsidRPr="00DB30B4" w:rsidRDefault="009E2256" w:rsidP="00DE3E61">
            <w:pPr>
              <w:jc w:val="center"/>
              <w:rPr>
                <w:sz w:val="16"/>
              </w:rPr>
            </w:pPr>
            <w:r w:rsidRPr="00DB30B4">
              <w:rPr>
                <w:sz w:val="16"/>
              </w:rPr>
              <w:t>A/Anhui/1/2005</w:t>
            </w:r>
          </w:p>
        </w:tc>
        <w:tc>
          <w:tcPr>
            <w:tcW w:w="487" w:type="pct"/>
            <w:shd w:val="clear" w:color="auto" w:fill="EEECE1" w:themeFill="background2"/>
            <w:noWrap/>
            <w:vAlign w:val="center"/>
            <w:hideMark/>
          </w:tcPr>
          <w:p w:rsidR="009E2256" w:rsidRPr="00DB30B4" w:rsidRDefault="009E2256" w:rsidP="00DE3E61">
            <w:pPr>
              <w:jc w:val="center"/>
              <w:rPr>
                <w:sz w:val="16"/>
              </w:rPr>
            </w:pPr>
            <w:r w:rsidRPr="00DB30B4">
              <w:rPr>
                <w:sz w:val="16"/>
              </w:rPr>
              <w:t>HA</w:t>
            </w:r>
          </w:p>
        </w:tc>
        <w:tc>
          <w:tcPr>
            <w:tcW w:w="1556" w:type="pct"/>
            <w:shd w:val="clear" w:color="auto" w:fill="EEECE1" w:themeFill="background2"/>
            <w:noWrap/>
            <w:vAlign w:val="center"/>
            <w:hideMark/>
          </w:tcPr>
          <w:p w:rsidR="009E2256" w:rsidRPr="00B9043B" w:rsidRDefault="009E2256" w:rsidP="00DE3E61">
            <w:pPr>
              <w:jc w:val="center"/>
              <w:rPr>
                <w:sz w:val="16"/>
                <w:lang w:val="en-US"/>
              </w:rPr>
            </w:pPr>
            <w:r>
              <w:rPr>
                <w:sz w:val="16"/>
                <w:lang w:val="en-US"/>
              </w:rPr>
              <w:fldChar w:fldCharType="begin" w:fldLock="1"/>
            </w:r>
            <w:r>
              <w:rPr>
                <w:sz w:val="16"/>
              </w:rPr>
              <w:instrText>ADDIN CSL_CITATION { "citationItems" : [ { "id" : "ITEM-1",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1",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mendeley" : { "formattedCitation" : "[125]", "plainTextFormattedCitation" : "[125]", "previouslyFormattedCitation" : "[125]" }, "properties" : {  }, "schema" : "https://github.com/citation-style-language/schema/raw/master/csl-citation.json" }</w:instrText>
            </w:r>
            <w:r>
              <w:rPr>
                <w:sz w:val="16"/>
                <w:lang w:val="en-US"/>
              </w:rPr>
              <w:fldChar w:fldCharType="separate"/>
            </w:r>
            <w:r w:rsidRPr="00557E79">
              <w:rPr>
                <w:noProof/>
                <w:sz w:val="16"/>
                <w:lang w:val="en-US"/>
              </w:rPr>
              <w:t>[125]</w:t>
            </w:r>
            <w:r>
              <w:rPr>
                <w:sz w:val="16"/>
                <w:lang w:val="en-US"/>
              </w:rPr>
              <w:fldChar w:fldCharType="end"/>
            </w:r>
          </w:p>
        </w:tc>
      </w:tr>
      <w:tr w:rsidR="009E2256" w:rsidRPr="000E46BC" w:rsidTr="00DE3E61">
        <w:trPr>
          <w:cantSplit/>
          <w:trHeight w:val="198"/>
        </w:trPr>
        <w:tc>
          <w:tcPr>
            <w:tcW w:w="230" w:type="pct"/>
            <w:vMerge/>
            <w:vAlign w:val="center"/>
          </w:tcPr>
          <w:p w:rsidR="009E2256" w:rsidRPr="00B9043B" w:rsidRDefault="009E2256" w:rsidP="00DE3E61">
            <w:pPr>
              <w:jc w:val="center"/>
              <w:rPr>
                <w:b/>
                <w:bCs/>
                <w:sz w:val="16"/>
                <w:lang w:val="en-US"/>
              </w:rPr>
            </w:pPr>
          </w:p>
        </w:tc>
        <w:tc>
          <w:tcPr>
            <w:tcW w:w="487" w:type="pct"/>
            <w:vMerge w:val="restart"/>
            <w:vAlign w:val="center"/>
          </w:tcPr>
          <w:p w:rsidR="009E2256" w:rsidRPr="00B9043B" w:rsidRDefault="009E2256" w:rsidP="00DE3E61">
            <w:pPr>
              <w:jc w:val="center"/>
              <w:rPr>
                <w:b/>
                <w:bCs/>
                <w:sz w:val="16"/>
                <w:lang w:val="en-US"/>
              </w:rPr>
            </w:pPr>
            <w:r>
              <w:rPr>
                <w:b/>
                <w:bCs/>
                <w:sz w:val="16"/>
                <w:lang w:val="en-US"/>
              </w:rPr>
              <w:t>Other Human</w:t>
            </w:r>
          </w:p>
        </w:tc>
        <w:tc>
          <w:tcPr>
            <w:tcW w:w="549" w:type="pct"/>
            <w:vMerge w:val="restart"/>
            <w:vAlign w:val="center"/>
          </w:tcPr>
          <w:p w:rsidR="009E2256" w:rsidRPr="00B9043B" w:rsidRDefault="009E2256" w:rsidP="00DE3E61">
            <w:pPr>
              <w:jc w:val="center"/>
              <w:rPr>
                <w:b/>
                <w:bCs/>
                <w:sz w:val="16"/>
                <w:lang w:val="en-US"/>
              </w:rPr>
            </w:pPr>
            <w:r w:rsidRPr="00B9043B">
              <w:rPr>
                <w:b/>
                <w:bCs/>
                <w:sz w:val="16"/>
                <w:lang w:val="en-US"/>
              </w:rPr>
              <w:t>H1N1</w:t>
            </w:r>
          </w:p>
        </w:tc>
        <w:tc>
          <w:tcPr>
            <w:tcW w:w="1691" w:type="pct"/>
            <w:noWrap/>
            <w:vAlign w:val="center"/>
          </w:tcPr>
          <w:p w:rsidR="009E2256" w:rsidRPr="00B9043B" w:rsidRDefault="009E2256" w:rsidP="00DE3E61">
            <w:pPr>
              <w:jc w:val="center"/>
              <w:rPr>
                <w:sz w:val="16"/>
                <w:lang w:val="en-US"/>
              </w:rPr>
            </w:pPr>
            <w:r w:rsidRPr="00B9043B">
              <w:rPr>
                <w:sz w:val="16"/>
                <w:lang w:val="en-US"/>
              </w:rPr>
              <w:t>A/Changchun/01/2009</w:t>
            </w:r>
          </w:p>
        </w:tc>
        <w:tc>
          <w:tcPr>
            <w:tcW w:w="487" w:type="pct"/>
            <w:noWrap/>
            <w:vAlign w:val="center"/>
          </w:tcPr>
          <w:p w:rsidR="009E2256" w:rsidRPr="00B9043B" w:rsidRDefault="009E2256" w:rsidP="00DE3E61">
            <w:pPr>
              <w:jc w:val="center"/>
              <w:rPr>
                <w:sz w:val="16"/>
                <w:lang w:val="en-US"/>
              </w:rPr>
            </w:pPr>
            <w:r w:rsidRPr="00B9043B">
              <w:rPr>
                <w:sz w:val="16"/>
                <w:lang w:val="en-US"/>
              </w:rPr>
              <w:t>HA, NA, M1</w:t>
            </w:r>
          </w:p>
        </w:tc>
        <w:tc>
          <w:tcPr>
            <w:tcW w:w="1556"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3390/v8040115", "ISBN" : "8643186985888", "ISSN" : "19994915", "PMID" : "27110810", "abstract" : "Vaccination is the most effective means to prevent influenza virus infection, although current approaches are associated with suboptimal efficacy. Here, we generated virus-like particles (VLPs) composed of the hemagglutinin (HA), neuraminidase (NA) and matrix protein (M1) of A/Changchun/01/2009 (H1N1) with or without either membrane-anchored cholera toxin B (CTB) or ricin toxin B (RTB) as molecular adjuvants. The intranasal immunization of mice with VLPs containing membrane-anchored CTB or RTB elicited stronger humoral and cellular immune responses when compared to mice immunized with VLPs alone. Administration of VLPs containing CTB or RTB significantly enhanced virus-specific systemic and mucosal antibody responses, hemagglutination inhibiting antibody titers, virus neutralizing antibody titers, and the frequency of virus-specific IFN-\u03b3 and IL-4 secreting splenocytes. VLPs with and without CTB or RTB conferred complete protection against lethal challenge with a mouse-adapted homologous virus. When challenged with an antigenically distinct H1N1 virus, all mice immunized with VLPs containing CTB or RTB survived whereas mice immunized with VLPs alone showed only partial protection (80% survival). Our results suggest that membrane-anchored CTB and RTB possess strong adjuvant properties when incorporated into an intranasally-delivered influenza VLP vaccine. Chimeric influenza VLPs containing CTB or RTB may represent promising vaccine candidates for improved immunological protection against homologous and antigenically distinct influenza viruses.", "author" : [ { "dropping-particle" : "", "family" : "Ji", "given" : "Xianliang", "non-dropping-particle" : "", "parse-names" : false, "suffix" : "" }, { "dropping-particle" : "", "family" : "Ren", "given" : "Zhiguang", "non-dropping-particle" : "", "parse-names" : false, "suffix" : "" }, { "dropping-particle" : "", "family" : "Xu", "given" : "Na", "non-dropping-particle" : "", "parse-names" : false, "suffix" : "" }, { "dropping-particle" : "", "family" : "Meng", "given" : "Lingnan", "non-dropping-particle" : "", "parse-names" : false, "suffix" : "" }, { "dropping-particle" : "", "family" : "Yu", "given" : "Zhijun", "non-dropping-particle" : "", "parse-names" : false, "suffix" : "" }, { "dropping-particle" : "", "family" : "Feng", "given" : "Na", "non-dropping-particle" : "", "parse-names" : false, "suffix" : "" }, { "dropping-particle" : "", "family" : "Sang", "given" : "Xiaoyu", "non-dropping-particle" : "", "parse-names" : false, "suffix" : "" }, { "dropping-particle" : "", "family" : "Li", "given" : "Shengnan", "non-dropping-particle" : "", "parse-names" : false, "suffix" : "" }, { "dropping-particle" : "", "family" : "Li", "given" : "Yuanguo", "non-dropping-particle" : "", "parse-names" : false, "suffix" : "" }, { "dropping-particle" : "", "family" : "Wang", "given" : "Tiecheng", "non-dropping-particle" : "", "parse-names" : false, "suffix" : "" }, { "dropping-particle" : "", "family" : "Zhao", "given" : "Yongkun", "non-dropping-particle" : "", "parse-names" : false, "suffix" : "" }, { "dropping-particle" : "", "family" : "Wang", "given" : "Hualei", "non-dropping-particle" : "", "parse-names" : false, "suffix" : "" }, { "dropping-particle" : "", "family" : "Zheng", "given" : "Xuexing", "non-dropping-particle" : "", "parse-names" : false, "suffix" : "" }, { "dropping-particle" : "", "family" : "Jin", "given" : "Hongli", "non-dropping-particle" : "", "parse-names" : false, "suffix" : "" }, { "dropping-particle" : "", "family" : "Li", "given" : "Nan", "non-dropping-particle" : "", "parse-names" : false, "suffix" : "" }, { "dropping-particle" : "", "family" : "Yang", "given" : "Songtao", "non-dropping-particle" : "", "parse-names" : false, "suffix" : "" }, { "dropping-particle" : "", "family" : "Cao", "given" : "Jinshan", "non-dropping-particle" : "", "parse-names" : false, "suffix" : "" }, { "dropping-particle" : "", "family" : "Liu", "given" : "Wensen", "non-dropping-particle" : "", "parse-names" : false, "suffix" : "" }, { "dropping-particle" : "", "family" : "Gao", "given" : "Yuwei", "non-dropping-particle" : "", "parse-names" : false, "suffix" : "" }, { "dropping-particle" : "", "family" : "Xia", "given" : "Xianzhu", "non-dropping-particle" : "", "parse-names" : false, "suffix" : "" } ], "container-title" : "Viruses", "id" : "ITEM-1", "issue" : "4", "issued" : { "date-parts" : [ [ "2016" ] ] }, "title" : "Intranasal immunization with influenza virus-like particles containing membrane-anchored cholera toxin B or ricin toxin B enhances adaptive immune responses and protection against an antigenically distinct virus", "type" : "article-journal", "volume" : "8" }, "uris" : [ "http://www.mendeley.com/documents/?uuid=b2cb3c1d-e954-45dd-a368-9690d3475b00" ] } ], "mendeley" : { "formattedCitation" : "[134]", "plainTextFormattedCitation" : "[134]", "previouslyFormattedCitation" : "[134]" }, "properties" : {  }, "schema" : "https://github.com/citation-style-language/schema/raw/master/csl-citation.json" }</w:instrText>
            </w:r>
            <w:r>
              <w:rPr>
                <w:sz w:val="16"/>
                <w:lang w:val="en-US"/>
              </w:rPr>
              <w:fldChar w:fldCharType="separate"/>
            </w:r>
            <w:r w:rsidRPr="00557E79">
              <w:rPr>
                <w:noProof/>
                <w:sz w:val="16"/>
                <w:lang w:val="en-US"/>
              </w:rPr>
              <w:t>[134]</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tcPr>
          <w:p w:rsidR="009E2256" w:rsidRPr="009D4167" w:rsidRDefault="009E2256" w:rsidP="00DE3E61">
            <w:pPr>
              <w:jc w:val="center"/>
              <w:rPr>
                <w:sz w:val="16"/>
                <w:lang w:val="en-US"/>
              </w:rPr>
            </w:pPr>
            <w:r w:rsidRPr="009D4167">
              <w:rPr>
                <w:sz w:val="16"/>
                <w:lang w:val="en-US"/>
              </w:rPr>
              <w:t xml:space="preserve">A/Gansu </w:t>
            </w:r>
            <w:proofErr w:type="spellStart"/>
            <w:r w:rsidRPr="009D4167">
              <w:rPr>
                <w:sz w:val="16"/>
                <w:lang w:val="en-US"/>
              </w:rPr>
              <w:t>Chengguan</w:t>
            </w:r>
            <w:proofErr w:type="spellEnd"/>
            <w:r w:rsidRPr="009D4167">
              <w:rPr>
                <w:sz w:val="16"/>
                <w:lang w:val="en-US"/>
              </w:rPr>
              <w:t>/1129/2007</w:t>
            </w:r>
          </w:p>
        </w:tc>
        <w:tc>
          <w:tcPr>
            <w:tcW w:w="487" w:type="pct"/>
            <w:noWrap/>
            <w:vAlign w:val="center"/>
          </w:tcPr>
          <w:p w:rsidR="009E2256" w:rsidRPr="009D4167" w:rsidRDefault="009E2256" w:rsidP="00DE3E61">
            <w:pPr>
              <w:jc w:val="center"/>
              <w:rPr>
                <w:sz w:val="16"/>
                <w:lang w:val="en-US"/>
              </w:rPr>
            </w:pPr>
            <w:r w:rsidRPr="009D4167">
              <w:rPr>
                <w:sz w:val="16"/>
                <w:lang w:val="en-US"/>
              </w:rPr>
              <w:t>NA</w:t>
            </w:r>
          </w:p>
        </w:tc>
        <w:tc>
          <w:tcPr>
            <w:tcW w:w="1556" w:type="pct"/>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1", "issue" : "Pt 9", "issued" : { "date-parts" : [ [ "2010", "9" ] ] }, "page" : "2022-2030", "title" : "Formation of virus-like particles from human cell lines exclusively expressing influenza neuraminidase", "type" : "article-journal", "volume" : "91" }, "uris" : [ "http://www.mendeley.com/documents/?uuid=c99149db-e1f7-4745-9bce-770c983b0d46" ] } ], "mendeley" : { "formattedCitation" : "[31]", "plainTextFormattedCitation" : "[31]", "previouslyFormattedCitation" : "[31]" }, "properties" : {  }, "schema" : "https://github.com/citation-style-language/schema/raw/master/csl-citation.json" }</w:instrText>
            </w:r>
            <w:r>
              <w:rPr>
                <w:sz w:val="16"/>
                <w:lang w:val="en-US"/>
              </w:rPr>
              <w:fldChar w:fldCharType="separate"/>
            </w:r>
            <w:r w:rsidRPr="006D412B">
              <w:rPr>
                <w:noProof/>
                <w:sz w:val="16"/>
                <w:lang w:val="en-US"/>
              </w:rPr>
              <w:t>[31]</w:t>
            </w:r>
            <w:r>
              <w:rPr>
                <w:sz w:val="16"/>
                <w:lang w:val="en-US"/>
              </w:rPr>
              <w:fldChar w:fldCharType="end"/>
            </w:r>
          </w:p>
        </w:tc>
      </w:tr>
      <w:tr w:rsidR="009E2256" w:rsidRPr="000E46BC" w:rsidTr="00DE3E61">
        <w:trPr>
          <w:cantSplit/>
          <w:trHeight w:val="198"/>
        </w:trPr>
        <w:tc>
          <w:tcPr>
            <w:tcW w:w="230" w:type="pct"/>
            <w:vMerge/>
            <w:vAlign w:val="center"/>
          </w:tcPr>
          <w:p w:rsidR="009E2256" w:rsidRPr="009D4167" w:rsidRDefault="009E2256" w:rsidP="00DE3E61">
            <w:pPr>
              <w:jc w:val="center"/>
              <w:rPr>
                <w:b/>
                <w:bCs/>
                <w:sz w:val="16"/>
                <w:lang w:val="en-US"/>
              </w:rPr>
            </w:pPr>
          </w:p>
        </w:tc>
        <w:tc>
          <w:tcPr>
            <w:tcW w:w="487" w:type="pct"/>
            <w:vMerge/>
            <w:vAlign w:val="center"/>
          </w:tcPr>
          <w:p w:rsidR="009E2256" w:rsidRPr="009D4167" w:rsidRDefault="009E2256" w:rsidP="00DE3E61">
            <w:pPr>
              <w:jc w:val="center"/>
              <w:rPr>
                <w:b/>
                <w:bCs/>
                <w:sz w:val="16"/>
                <w:lang w:val="en-US"/>
              </w:rPr>
            </w:pPr>
          </w:p>
        </w:tc>
        <w:tc>
          <w:tcPr>
            <w:tcW w:w="549" w:type="pct"/>
            <w:vMerge/>
            <w:vAlign w:val="center"/>
          </w:tcPr>
          <w:p w:rsidR="009E2256" w:rsidRPr="009D4167" w:rsidRDefault="009E2256" w:rsidP="00DE3E61">
            <w:pPr>
              <w:jc w:val="center"/>
              <w:rPr>
                <w:b/>
                <w:bCs/>
                <w:sz w:val="16"/>
                <w:lang w:val="en-US"/>
              </w:rPr>
            </w:pPr>
          </w:p>
        </w:tc>
        <w:tc>
          <w:tcPr>
            <w:tcW w:w="1691" w:type="pct"/>
            <w:noWrap/>
            <w:vAlign w:val="center"/>
          </w:tcPr>
          <w:p w:rsidR="009E2256" w:rsidRPr="009D4167" w:rsidRDefault="009E2256" w:rsidP="00DE3E61">
            <w:pPr>
              <w:jc w:val="center"/>
              <w:rPr>
                <w:sz w:val="16"/>
                <w:lang w:val="en-US"/>
              </w:rPr>
            </w:pPr>
            <w:r w:rsidRPr="00300B1B">
              <w:rPr>
                <w:sz w:val="16"/>
                <w:lang w:val="en-US"/>
              </w:rPr>
              <w:t>A/Korea/01-2-9/2009</w:t>
            </w:r>
          </w:p>
        </w:tc>
        <w:tc>
          <w:tcPr>
            <w:tcW w:w="487" w:type="pct"/>
            <w:noWrap/>
            <w:vAlign w:val="center"/>
          </w:tcPr>
          <w:p w:rsidR="009E2256" w:rsidRPr="009D4167" w:rsidRDefault="009E2256" w:rsidP="00DE3E61">
            <w:pPr>
              <w:jc w:val="center"/>
              <w:rPr>
                <w:sz w:val="16"/>
                <w:lang w:val="en-US"/>
              </w:rPr>
            </w:pPr>
            <w:r>
              <w:rPr>
                <w:sz w:val="16"/>
                <w:lang w:val="en-US"/>
              </w:rPr>
              <w:t>HA, NA, M1, M2</w:t>
            </w:r>
          </w:p>
        </w:tc>
        <w:tc>
          <w:tcPr>
            <w:tcW w:w="1556"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07/s12257-014-0768-z", "ISSN" : "19763816", "abstract" : "We investigated the production of influenza A/ Korea/01-2-9/2009 (H1N1) virus-like particles (VLPs) containing four structural proteins, matrix protein 1 (M1), matrix protein 2 (M2), neuraminidase (NA) and hema-gglutinin (HA), using stably transfected Trichoplusia ni BT1 TN-5B1-4 (TN-5B1-4) cells. Recombinant M1, M2, NA and HA were expressed as bands with molecular weights of 28, 17, 60, and 70 kDa, respectively, in stably transfected TN-5B1-4 (TN-5B1-4/M1-M2-NA-HA) cells. VLPs were purified from the culture medium of the TN-5B1-4/M1-M2-NA-HA cells by pelleting on a sucrose cushion, followed by ultracentrifugation in a sucrose density gradient. The four structural proteins were released together from the TN-5B1-4/M1-M2-NA-HA cells, and were co-purified from the same fractions of the sucrose density gradient, indicating that recombinant M1, M2, NA, and HA self-assembled into VLPs in the TN-5B1-4/M1-M2-NA-HA cells. Recombinant baculoviruses (rBac/NA and rBac/HA) expressing recombinant NA and HA were generated and used to co-infect stably transfected TN-5B1-4 (TN-5B1-4/M1-M2) cells expressing recombinant M1 and M2, resulting in the production of high-molecular-weight VLPs and the release of self-assembled VLPs with diameters of 80 ~ 120 nm. The production of VLPs was greatly enhanced in the TN-5B1-4/M1-M2 cells co-infected with rBac/NA and rBac/HA, compared with the TN-5B1-4/M1-M2-NA-HA cells. Our results suggest that a stably transfected-insect cell expression system might be useful for producing VLPs for the development of recombinant vaccines against influenza.", "author" : [ { "dropping-particle" : "", "family" : "Hong", "given" : "Geun Pyo", "non-dropping-particle" : "", "parse-names" : false, "suffix" : "" }, { "dropping-particle" : "", "family" : "Park", "given" : "Jong Hwa", "non-dropping-particle" : "", "parse-names" : false, "suffix" : "" }, { "dropping-particle" : "", "family" : "Lee", "given" : "Hyun Ho", "non-dropping-particle" : "", "parse-names" : false, "suffix" : "" }, { "dropping-particle" : "", "family" : "Jang", "given" : "Kyoung Ok", "non-dropping-particle" : "", "parse-names" : false, "suffix" : "" }, { "dropping-particle" : "", "family" : "Chung", "given" : "Dae Kyun", "non-dropping-particle" : "", "parse-names" : false, "suffix" : "" }, { "dropping-particle" : "", "family" : "Kim", "given" : "Wonyong", "non-dropping-particle" : "", "parse-names" : false, "suffix" : "" }, { "dropping-particle" : "", "family" : "Chung", "given" : "In Sik", "non-dropping-particle" : "", "parse-names" : false, "suffix" : "" } ], "container-title" : "Biotechnology and Bioprocess Engineering", "id" : "ITEM-1", "issue" : "3", "issued" : { "date-parts" : [ [ "2015" ] ] }, "page" : "506-514", "title" : "Production of influenza virus-like particles from stably transfected Trichoplusia ni BT1 TN-5B1-4 cells", "type" : "article-journal", "volume" : "20" }, "uris" : [ "http://www.mendeley.com/documents/?uuid=a86f98dc-3743-4b58-8fa2-719e4f40e753" ] } ], "mendeley" : { "formattedCitation" : "[29]", "plainTextFormattedCitation" : "[29]", "previouslyFormattedCitation" : "[29]" }, "properties" : {  }, "schema" : "https://github.com/citation-style-language/schema/raw/master/csl-citation.json" }</w:instrText>
            </w:r>
            <w:r>
              <w:rPr>
                <w:sz w:val="16"/>
                <w:lang w:val="en-US"/>
              </w:rPr>
              <w:fldChar w:fldCharType="separate"/>
            </w:r>
            <w:r w:rsidRPr="006D412B">
              <w:rPr>
                <w:noProof/>
                <w:sz w:val="16"/>
                <w:lang w:val="en-US"/>
              </w:rPr>
              <w:t>[29]</w:t>
            </w:r>
            <w:r>
              <w:rPr>
                <w:sz w:val="16"/>
                <w:lang w:val="en-US"/>
              </w:rPr>
              <w:fldChar w:fldCharType="end"/>
            </w:r>
          </w:p>
        </w:tc>
      </w:tr>
      <w:tr w:rsidR="009E2256" w:rsidRPr="000E46BC" w:rsidTr="00DE3E61">
        <w:trPr>
          <w:cantSplit/>
          <w:trHeight w:val="198"/>
        </w:trPr>
        <w:tc>
          <w:tcPr>
            <w:tcW w:w="230" w:type="pct"/>
            <w:vMerge/>
            <w:vAlign w:val="center"/>
          </w:tcPr>
          <w:p w:rsidR="009E2256" w:rsidRPr="000E46BC" w:rsidRDefault="009E2256" w:rsidP="00DE3E61">
            <w:pPr>
              <w:jc w:val="center"/>
              <w:rPr>
                <w:b/>
                <w:bCs/>
                <w:sz w:val="16"/>
                <w:lang w:val="en-US"/>
              </w:rPr>
            </w:pPr>
          </w:p>
        </w:tc>
        <w:tc>
          <w:tcPr>
            <w:tcW w:w="487" w:type="pct"/>
            <w:vMerge/>
            <w:vAlign w:val="center"/>
          </w:tcPr>
          <w:p w:rsidR="009E2256" w:rsidRPr="000E46BC" w:rsidRDefault="009E2256" w:rsidP="00DE3E61">
            <w:pPr>
              <w:jc w:val="center"/>
              <w:rPr>
                <w:b/>
                <w:bCs/>
                <w:sz w:val="16"/>
                <w:lang w:val="en-US"/>
              </w:rPr>
            </w:pPr>
          </w:p>
        </w:tc>
        <w:tc>
          <w:tcPr>
            <w:tcW w:w="549" w:type="pct"/>
            <w:vMerge/>
            <w:vAlign w:val="center"/>
          </w:tcPr>
          <w:p w:rsidR="009E2256" w:rsidRPr="000E46BC" w:rsidRDefault="009E2256" w:rsidP="00DE3E61">
            <w:pPr>
              <w:jc w:val="center"/>
              <w:rPr>
                <w:b/>
                <w:bCs/>
                <w:sz w:val="16"/>
                <w:lang w:val="en-US"/>
              </w:rPr>
            </w:pPr>
          </w:p>
        </w:tc>
        <w:tc>
          <w:tcPr>
            <w:tcW w:w="1691" w:type="pct"/>
            <w:noWrap/>
            <w:vAlign w:val="center"/>
          </w:tcPr>
          <w:p w:rsidR="009E2256" w:rsidRPr="001D1BAC" w:rsidRDefault="009E2256" w:rsidP="00DE3E61">
            <w:pPr>
              <w:jc w:val="center"/>
              <w:rPr>
                <w:sz w:val="16"/>
                <w:lang w:val="en-US"/>
              </w:rPr>
            </w:pPr>
            <w:r w:rsidRPr="009D4167">
              <w:rPr>
                <w:sz w:val="16"/>
                <w:lang w:val="en-US"/>
              </w:rPr>
              <w:t>A/New  Caledonia/20/1999</w:t>
            </w:r>
          </w:p>
        </w:tc>
        <w:tc>
          <w:tcPr>
            <w:tcW w:w="487" w:type="pct"/>
            <w:noWrap/>
            <w:vAlign w:val="center"/>
          </w:tcPr>
          <w:p w:rsidR="009E2256" w:rsidRPr="001D1BAC" w:rsidRDefault="009E2256" w:rsidP="00DE3E61">
            <w:pPr>
              <w:jc w:val="center"/>
              <w:rPr>
                <w:sz w:val="16"/>
                <w:lang w:val="en-US"/>
              </w:rPr>
            </w:pPr>
            <w:r w:rsidRPr="009D4167">
              <w:rPr>
                <w:sz w:val="16"/>
                <w:lang w:val="en-US"/>
              </w:rPr>
              <w:t>HA</w:t>
            </w:r>
          </w:p>
        </w:tc>
        <w:tc>
          <w:tcPr>
            <w:tcW w:w="1556"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mendeley" : { "formattedCitation" : "[136]", "plainTextFormattedCitation" : "[136]", "previouslyFormattedCitation" : "[136]" }, "properties" : {  }, "schema" : "https://github.com/citation-style-language/schema/raw/master/csl-citation.json" }</w:instrText>
            </w:r>
            <w:r>
              <w:rPr>
                <w:sz w:val="16"/>
                <w:lang w:val="en-US"/>
              </w:rPr>
              <w:fldChar w:fldCharType="separate"/>
            </w:r>
            <w:r w:rsidRPr="00557E79">
              <w:rPr>
                <w:noProof/>
                <w:sz w:val="16"/>
                <w:lang w:val="en-US"/>
              </w:rPr>
              <w:t>[136]</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hideMark/>
          </w:tcPr>
          <w:p w:rsidR="009E2256" w:rsidRPr="009D4167" w:rsidRDefault="009E2256" w:rsidP="00DE3E61">
            <w:pPr>
              <w:jc w:val="center"/>
              <w:rPr>
                <w:sz w:val="16"/>
                <w:lang w:val="en-US"/>
              </w:rPr>
            </w:pPr>
            <w:r w:rsidRPr="009D4167">
              <w:rPr>
                <w:sz w:val="16"/>
                <w:lang w:val="en-US"/>
              </w:rPr>
              <w:t>A/New York/312/2001</w:t>
            </w:r>
          </w:p>
        </w:tc>
        <w:tc>
          <w:tcPr>
            <w:tcW w:w="487" w:type="pct"/>
            <w:noWrap/>
            <w:vAlign w:val="center"/>
            <w:hideMark/>
          </w:tcPr>
          <w:p w:rsidR="009E2256" w:rsidRPr="009D4167" w:rsidRDefault="009E2256" w:rsidP="00DE3E61">
            <w:pPr>
              <w:jc w:val="center"/>
              <w:rPr>
                <w:sz w:val="16"/>
                <w:lang w:val="en-US"/>
              </w:rPr>
            </w:pPr>
            <w:r w:rsidRPr="009D4167">
              <w:rPr>
                <w:sz w:val="16"/>
                <w:lang w:val="en-US"/>
              </w:rPr>
              <w:t>M</w:t>
            </w:r>
            <w:r>
              <w:rPr>
                <w:sz w:val="16"/>
                <w:lang w:val="en-US"/>
              </w:rPr>
              <w:t>, M1</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2.06.003", "ISBN" : "1096-0341 (Electronic)\\r0042-6822 (Linking)", "ISSN" : "00426822", "PMID" : "22727831", "abstract" : "Highly pathogenic H5N1 influenza shares the same neuraminidase (NA) subtype with the 2009 pandemic (H1N1pdm09), and cross-reactive NA immunity might protect against or mitigate lethal H5N1 infection. In this study, mice were either infected with a sublethal dose of H1N1pdm09 or were vaccinated and boosted with virus-like particles (VLP) consisting of the NA and matrix proteins, standardized by NA activity and administered intranasally, and were then challenged with a lethal dose of HPAI H5N1 virus. Mice previously infected with H1N1pdm09 survived H5N1 challenge with no detectable virus or respiratory tract pathology on day 4. Mice immunized with H5N1 or H1N1pdm09 NA VLPs were also fully protected from death, with a 100-fold and 10-fold reduction in infectious virus, respectively, and reduced pathology in the lungs. Human influenza vaccines that elicit not only HA, but also NA immunity may provide enhanced protection against the emergence of seasonal and pandemic viruses. ?? 2012.", "author" : [ { "dropping-particle" : "", "family" : "Easterbrook", "given" : "Judith D.", "non-dropping-particle" : "", "parse-names" : false, "suffix" : "" }, { "dropping-particle" : "", "family" : "Schwartzman", "given" : "Louis M.", "non-dropping-particle" : "", "parse-names" : false, "suffix" : "" }, { "dropping-particle" : "", "family" : "Gao", "given" : "Jin", "non-dropping-particle" : "", "parse-names" : false, "suffix" : "" }, { "dropping-particle" : "", "family" : "Kash", "given" : "John C.", "non-dropping-particle" : "", "parse-names" : false, "suffix" : "" }, { "dropping-particle" : "", "family" : "Morens", "given" : "David M.", "non-dropping-particle" : "", "parse-names" : false, "suffix" : "" }, { "dropping-particle" : "", "family" : "Couzens", "given" : "Laura", "non-dropping-particle" : "", "parse-names" : false, "suffix" : "" }, { "dropping-particle" : "", "family" : "Wan", "given" : "Hongquan", "non-dropping-particle" : "", "parse-names" : false, "suffix" : "" }, { "dropping-particle" : "", "family" : "Eichelberger", "given" : "Maryna C.", "non-dropping-particle" : "", "parse-names" : false, "suffix" : "" }, { "dropping-particle" : "", "family" : "Taubenberger", "given" : "Jeffery K.", "non-dropping-particle" : "", "parse-names" : false, "suffix" : "" } ], "container-title" : "Virology", "id" : "ITEM-1", "issue" : "1", "issued" : { "date-parts" : [ [ "2012" ] ] }, "page" : "39-44", "publisher" : "Elsevier", "title" : "Protection against a lethal H5N1 influenza challenge by intranasal immunization with virus-like particles containing 2009 pandemic H1N1 neuraminidase in mice", "type" : "article-journal", "volume" : "432" }, "uris" : [ "http://www.mendeley.com/documents/?uuid=eed5f07a-7f41-4c50-9b1d-7b79df1ecf44" ] }, { "id" : "ITEM-2",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2", "issue" : "4", "issued" : { "date-parts" : [ [ "2015" ] ] }, "page" : "1-9", "title" : "An Intranasal Virus-Like Particle Vaccine Broadly Protects Mice from Multiple Subtypes of Influenza A Virus", "type" : "article-journal", "volume" : "6" }, "uris" : [ "http://www.mendeley.com/documents/?uuid=5f29081e-2bc2-4b7a-b7c9-7031507ea7b3" ] } ], "mendeley" : { "formattedCitation" : "[32,133]", "plainTextFormattedCitation" : "[32,133]", "previouslyFormattedCitation" : "[32,133]" }, "properties" : {  }, "schema" : "https://github.com/citation-style-language/schema/raw/master/csl-citation.json" }</w:instrText>
            </w:r>
            <w:r>
              <w:rPr>
                <w:sz w:val="16"/>
                <w:lang w:val="en-US"/>
              </w:rPr>
              <w:fldChar w:fldCharType="separate"/>
            </w:r>
            <w:r w:rsidRPr="00557E79">
              <w:rPr>
                <w:noProof/>
                <w:sz w:val="16"/>
                <w:lang w:val="en-US"/>
              </w:rPr>
              <w:t>[32,133]</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Align w:val="center"/>
            <w:hideMark/>
          </w:tcPr>
          <w:p w:rsidR="009E2256" w:rsidRPr="009D4167" w:rsidRDefault="009E2256" w:rsidP="00DE3E61">
            <w:pPr>
              <w:jc w:val="center"/>
              <w:rPr>
                <w:b/>
                <w:bCs/>
                <w:sz w:val="16"/>
                <w:lang w:val="en-US"/>
              </w:rPr>
            </w:pPr>
            <w:r w:rsidRPr="009D4167">
              <w:rPr>
                <w:b/>
                <w:bCs/>
                <w:sz w:val="16"/>
                <w:lang w:val="en-US"/>
              </w:rPr>
              <w:t>H2N2</w:t>
            </w:r>
          </w:p>
        </w:tc>
        <w:tc>
          <w:tcPr>
            <w:tcW w:w="1691" w:type="pct"/>
            <w:noWrap/>
            <w:vAlign w:val="center"/>
            <w:hideMark/>
          </w:tcPr>
          <w:p w:rsidR="009E2256" w:rsidRPr="009D4167" w:rsidRDefault="009E2256" w:rsidP="00DE3E61">
            <w:pPr>
              <w:jc w:val="center"/>
              <w:rPr>
                <w:sz w:val="16"/>
                <w:lang w:val="en-US"/>
              </w:rPr>
            </w:pPr>
            <w:r w:rsidRPr="009D4167">
              <w:rPr>
                <w:sz w:val="16"/>
                <w:lang w:val="en-US"/>
              </w:rPr>
              <w:t>A/Singapore/1/1957</w:t>
            </w:r>
          </w:p>
        </w:tc>
        <w:tc>
          <w:tcPr>
            <w:tcW w:w="487" w:type="pct"/>
            <w:noWrap/>
            <w:vAlign w:val="center"/>
            <w:hideMark/>
          </w:tcPr>
          <w:p w:rsidR="009E2256" w:rsidRPr="009D4167" w:rsidRDefault="009E2256" w:rsidP="00DE3E61">
            <w:pPr>
              <w:jc w:val="center"/>
              <w:rPr>
                <w:sz w:val="16"/>
                <w:lang w:val="en-US"/>
              </w:rPr>
            </w:pPr>
            <w:r w:rsidRPr="009D4167">
              <w:rPr>
                <w:sz w:val="16"/>
                <w:lang w:val="en-US"/>
              </w:rPr>
              <w:t>NA</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1",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 "plainTextFormattedCitation" : "[35]", "previouslyFormattedCitation" : "[35]" }, "properties" : {  }, "schema" : "https://github.com/citation-style-language/schema/raw/master/csl-citation.json" }</w:instrText>
            </w:r>
            <w:r>
              <w:rPr>
                <w:sz w:val="16"/>
                <w:lang w:val="en-US"/>
              </w:rPr>
              <w:fldChar w:fldCharType="separate"/>
            </w:r>
            <w:r w:rsidRPr="006D412B">
              <w:rPr>
                <w:noProof/>
                <w:sz w:val="16"/>
                <w:lang w:val="en-US"/>
              </w:rPr>
              <w:t>[35]</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restart"/>
            <w:vAlign w:val="center"/>
            <w:hideMark/>
          </w:tcPr>
          <w:p w:rsidR="009E2256" w:rsidRPr="009D4167" w:rsidRDefault="009E2256" w:rsidP="00DE3E61">
            <w:pPr>
              <w:jc w:val="center"/>
              <w:rPr>
                <w:b/>
                <w:bCs/>
                <w:sz w:val="16"/>
                <w:lang w:val="en-US"/>
              </w:rPr>
            </w:pPr>
            <w:r w:rsidRPr="009D4167">
              <w:rPr>
                <w:b/>
                <w:bCs/>
                <w:sz w:val="16"/>
                <w:lang w:val="en-US"/>
              </w:rPr>
              <w:t>H3N2</w:t>
            </w:r>
          </w:p>
        </w:tc>
        <w:tc>
          <w:tcPr>
            <w:tcW w:w="1691" w:type="pct"/>
            <w:noWrap/>
            <w:vAlign w:val="center"/>
            <w:hideMark/>
          </w:tcPr>
          <w:p w:rsidR="009E2256" w:rsidRPr="009D4167" w:rsidRDefault="009E2256" w:rsidP="00DE3E61">
            <w:pPr>
              <w:jc w:val="center"/>
              <w:rPr>
                <w:sz w:val="16"/>
                <w:lang w:val="en-US"/>
              </w:rPr>
            </w:pPr>
            <w:r w:rsidRPr="009D4167">
              <w:rPr>
                <w:sz w:val="16"/>
                <w:lang w:val="en-US"/>
              </w:rPr>
              <w:t>A/Fujian/411/2002</w:t>
            </w:r>
          </w:p>
        </w:tc>
        <w:tc>
          <w:tcPr>
            <w:tcW w:w="487" w:type="pct"/>
            <w:noWrap/>
            <w:vAlign w:val="center"/>
            <w:hideMark/>
          </w:tcPr>
          <w:p w:rsidR="009E2256" w:rsidRPr="009D4167" w:rsidRDefault="009E2256" w:rsidP="00DE3E61">
            <w:pPr>
              <w:jc w:val="center"/>
              <w:rPr>
                <w:sz w:val="16"/>
                <w:lang w:val="en-US"/>
              </w:rPr>
            </w:pPr>
            <w:r w:rsidRPr="009D4167">
              <w:rPr>
                <w:sz w:val="16"/>
                <w:lang w:val="en-US"/>
              </w:rPr>
              <w:t>HA, NA, M1</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07.01.106", "ISSN" : "0264-410X", "PMID" : "17337102", "abstract" : "Influenza virus is a highly infectious respiratory pathogen that results in severe morbidity and mortality. The current licensed trivalent vaccine formulations in the U.S. are made from virus grown in allantoic fluid from infected hen eggs that is then chemically inactivated and split into subunit components. These vaccines elicit antibodies, primarily to the viral hemagglutinin (HA), which are efficacious in healthy adults, but are limited in protecting high risk individuals, such as the elderly and immunocompromised. To address the need for improved influenza vaccines and the limitations of egg-based manufacturing, we have engineered an influenza virus-like particle (VLP) as a new generation of non-egg or non-mammalian cell culture-based candidate vaccine against influenza infection. VLPs, based on the A/Fujian/411/2002 (H3N2) isolate, were purified from the supernatants of Spodoptera frugiperda Sf9 insect cells following infection of baculovirus vectors encoding an expression cassette comprised of only three influenza virus structural proteins, hemagglutinin (HA), neuraminidase (NA), and matrix (M1). Mice or ferrets were vaccinated intramuscularly with VLPs in a dose sparing experiment, based on HA concentration (3 microg-24 ng), and the immune responses were compared to responses elicited in animals vaccinated with recombinant HA (rHA) or inactivated whole influenza virions (WIV). All vaccinated animals had high titer anti-HA antibodies regardless of the vaccine immunogen and animals vaccinated with the highest doses of VLPs (3 microg and 600 ng) also had antibodies against NA. Purified rHA elicited primarily IgG1 antibodies, which is indicative of a T helper (Th) type 2 response, whereas mice vaccinated with the VLPs or WIV were associated with a dominant Th1 immune response (IgG2a and IgG2b). Interestingly, VLPs elicited antibodies that recognized a broader panel of antigenically distinct H3N2 viral isolates compared to rHA or WIV in a hemagglutination-inhibition (HAI) assay.", "author" : [ { "dropping-particle" : "", "family" : "Bright", "given" : "Rick a", "non-dropping-particle" : "", "parse-names" : false, "suffix" : "" }, { "dropping-particle" : "", "family" : "Carter", "given" : "Donald M", "non-dropping-particle" : "", "parse-names" : false, "suffix" : "" }, { "dropping-particle" : "", "family" : "Daniluk", "given" : "Shannon", "non-dropping-particle" : "", "parse-names" : false, "suffix" : "" }, { "dropping-particle" : "", "family" : "Toapanta", "given" : "Franklin R", "non-dropping-particle" : "", "parse-names" : false, "suffix" : "" }, { "dropping-particle" : "", "family" : "Ahmad", "given" : "Attiya", "non-dropping-particle" : "", "parse-names" : false, "suffix" : "" }, { "dropping-particle" : "", "family" : "Gavrilov", "given" : "Victor", "non-dropping-particle" : "", "parse-names" : false, "suffix" : "" }, { "dropping-particle" : "", "family" : "Massare", "given" : "Mike", "non-dropping-particle" : "", "parse-names" : false, "suffix" : "" }, { "dropping-particle" : "", "family" : "Pushko", "given" : "Peter", "non-dropping-particle" : "", "parse-names" : false, "suffix" : "" }, { "dropping-particle" : "", "family" : "Mytle", "given" : "Nutan", "non-dropping-particle" : "", "parse-names" : false, "suffix" : "" }, { "dropping-particle" : "", "family" : "Rowe", "given" : "Thomas", "non-dropping-particle" : "", "parse-names" : false, "suffix" : "" }, { "dropping-particle" : "", "family" : "Smith", "given" : "Gale", "non-dropping-particle" : "", "parse-names" : false, "suffix" : "" }, { "dropping-particle" : "", "family" : "Ross", "given" : "Ted M", "non-dropping-particle" : "", "parse-names" : false, "suffix" : "" } ], "container-title" : "Vaccine", "id" : "ITEM-1", "issue" : "19", "issued" : { "date-parts" : [ [ "2007", "5", "10" ] ] }, "page" : "3871-8", "title" : "Influenza virus-like particles elicit broader immune responses than whole virion inactivated influenza virus or recombinant hemagglutinin.", "type" : "article-journal", "volume" : "25" }, "uris" : [ "http://www.mendeley.com/documents/?uuid=615d5ece-485f-4939-be4e-b5bee5a69bb9" ] } ], "mendeley" : { "formattedCitation" : "[71]", "plainTextFormattedCitation" : "[71]", "previouslyFormattedCitation" : "[71]" }, "properties" : {  }, "schema" : "https://github.com/citation-style-language/schema/raw/master/csl-citation.json" }</w:instrText>
            </w:r>
            <w:r>
              <w:rPr>
                <w:sz w:val="16"/>
                <w:lang w:val="en-US"/>
              </w:rPr>
              <w:fldChar w:fldCharType="separate"/>
            </w:r>
            <w:r w:rsidRPr="006D412B">
              <w:rPr>
                <w:noProof/>
                <w:sz w:val="16"/>
                <w:lang w:val="en-US"/>
              </w:rPr>
              <w:t>[71]</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tcPr>
          <w:p w:rsidR="009E2256" w:rsidRPr="009D4167" w:rsidRDefault="009E2256" w:rsidP="00DE3E61">
            <w:pPr>
              <w:jc w:val="center"/>
              <w:rPr>
                <w:sz w:val="16"/>
                <w:lang w:val="en-US"/>
              </w:rPr>
            </w:pPr>
            <w:r w:rsidRPr="009D4167">
              <w:rPr>
                <w:sz w:val="16"/>
                <w:lang w:val="en-US"/>
              </w:rPr>
              <w:t>A/Hiroshima/52/2005</w:t>
            </w:r>
          </w:p>
        </w:tc>
        <w:tc>
          <w:tcPr>
            <w:tcW w:w="487" w:type="pct"/>
            <w:noWrap/>
            <w:vAlign w:val="center"/>
          </w:tcPr>
          <w:p w:rsidR="009E2256" w:rsidRPr="009D4167" w:rsidRDefault="009E2256" w:rsidP="00DE3E61">
            <w:pPr>
              <w:jc w:val="center"/>
              <w:rPr>
                <w:sz w:val="16"/>
                <w:lang w:val="en-US"/>
              </w:rPr>
            </w:pPr>
            <w:r w:rsidRPr="009D4167">
              <w:rPr>
                <w:sz w:val="16"/>
                <w:lang w:val="en-US"/>
              </w:rPr>
              <w:t>HA</w:t>
            </w:r>
          </w:p>
        </w:tc>
        <w:tc>
          <w:tcPr>
            <w:tcW w:w="1556" w:type="pct"/>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07/s12033-010-9268-3", "ISSN" : "1559-0305", "PMID" : "20300881", "abstract" : "Virus-like particles (VLPs) consisting of the influenza A virus proteins haemagglutinin (HA) and matrix protein (M1) represent a new alternative approach for vaccine design against influenza virus. Influenza VLPs can be fast and easily produced in sufficient amounts in insect cells using the baculovirus expression system. Up to now, influenza VLPs have been produced in the Spodoptera frugiperda cell line Sf9. We compared VLP production in terms of yield and quality in two insect cell lines, namely Sf9 and the Trichoplusia ni cell line BTI-TN5B1-4 (High Five). Additionally we compared VLP production with three different HAs and two different M1s from influenza H1 and H3 strains including one swine-origin pandemic H1N1 strain. Comparison of the two cell lines showed dramatic differences in baculovirus background as well as in yield and particle density. Taken together, we consider the establishment of the BTI-TN5B1-4 cell line advantageous as production cell line for influenza VLPs.", "author" : [ { "dropping-particle" : "", "family" : "Krammer", "given" : "Florian", "non-dropping-particle" : "", "parse-names" : false, "suffix" : "" }, { "dropping-particle" : "", "family" : "Schinko", "given" : "Theresa", "non-dropping-particle" : "", "parse-names" : false, "suffix" : "" }, { "dropping-particle" : "", "family" : "Palmberger", "given" : "Dieter", "non-dropping-particle" : "", "parse-names" : false, "suffix" : "" }, { "dropping-particle" : "", "family" : "Tauer", "given" : "Christopher", "non-dropping-particle" : "", "parse-names" : false, "suffix" : "" }, { "dropping-particle" : "", "family" : "Messner", "given" : "Paul", "non-dropping-particle" : "", "parse-names" : false, "suffix" : "" }, { "dropping-particle" : "", "family" : "Grabherr", "given" : "Reingard", "non-dropping-particle" : "", "parse-names" : false, "suffix" : "" } ], "container-title" : "Molecular biotechnology", "id" : "ITEM-1", "issue" : "3", "issued" : { "date-parts" : [ [ "2010", "7" ] ] }, "page" : "226-34", "title" : "Trichoplusia ni cells (High Five) are highly efficient for the production of influenza A virus-like particles: a comparison of two insect cell lines as production platforms for influenza vaccines.", "type" : "article-journal", "volume" : "45" }, "uris" : [ "http://www.mendeley.com/documents/?uuid=183053fd-3752-461f-b867-792e098bd0e7" ] } ], "mendeley" : { "formattedCitation" : "[23]", "plainTextFormattedCitation" : "[23]", "previouslyFormattedCitation" : "[23]" }, "properties" : {  }, "schema" : "https://github.com/citation-style-language/schema/raw/master/csl-citation.json" }</w:instrText>
            </w:r>
            <w:r>
              <w:rPr>
                <w:sz w:val="16"/>
                <w:lang w:val="en-US"/>
              </w:rPr>
              <w:fldChar w:fldCharType="separate"/>
            </w:r>
            <w:r w:rsidRPr="00523681">
              <w:rPr>
                <w:noProof/>
                <w:sz w:val="16"/>
                <w:lang w:val="en-US"/>
              </w:rPr>
              <w:t>[23]</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tcPr>
          <w:p w:rsidR="009E2256" w:rsidRPr="009D4167" w:rsidRDefault="009E2256" w:rsidP="00DE3E61">
            <w:pPr>
              <w:jc w:val="center"/>
              <w:rPr>
                <w:sz w:val="16"/>
                <w:lang w:val="en-US"/>
              </w:rPr>
            </w:pPr>
            <w:r w:rsidRPr="009D4167">
              <w:rPr>
                <w:sz w:val="16"/>
                <w:lang w:val="en-US"/>
              </w:rPr>
              <w:t>A/New  York/55/2004</w:t>
            </w:r>
          </w:p>
        </w:tc>
        <w:tc>
          <w:tcPr>
            <w:tcW w:w="487" w:type="pct"/>
            <w:noWrap/>
            <w:vAlign w:val="center"/>
          </w:tcPr>
          <w:p w:rsidR="009E2256" w:rsidRPr="009D4167" w:rsidRDefault="009E2256" w:rsidP="00DE3E61">
            <w:pPr>
              <w:jc w:val="center"/>
              <w:rPr>
                <w:sz w:val="16"/>
                <w:lang w:val="en-US"/>
              </w:rPr>
            </w:pPr>
            <w:r w:rsidRPr="009D4167">
              <w:rPr>
                <w:sz w:val="16"/>
                <w:lang w:val="en-US"/>
              </w:rPr>
              <w:t>HA</w:t>
            </w:r>
          </w:p>
        </w:tc>
        <w:tc>
          <w:tcPr>
            <w:tcW w:w="1556" w:type="pct"/>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mendeley" : { "formattedCitation" : "[138]", "plainTextFormattedCitation" : "[138]", "previouslyFormattedCitation" : "[138]" }, "properties" : {  }, "schema" : "https://github.com/citation-style-language/schema/raw/master/csl-citation.json" }</w:instrText>
            </w:r>
            <w:r>
              <w:rPr>
                <w:sz w:val="16"/>
                <w:lang w:val="en-US"/>
              </w:rPr>
              <w:fldChar w:fldCharType="separate"/>
            </w:r>
            <w:r w:rsidRPr="00557E79">
              <w:rPr>
                <w:noProof/>
                <w:sz w:val="16"/>
                <w:lang w:val="en-US"/>
              </w:rPr>
              <w:t>[138]</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hideMark/>
          </w:tcPr>
          <w:p w:rsidR="009E2256" w:rsidRPr="009D4167" w:rsidRDefault="009E2256" w:rsidP="00DE3E61">
            <w:pPr>
              <w:jc w:val="center"/>
              <w:rPr>
                <w:sz w:val="16"/>
                <w:lang w:val="en-US"/>
              </w:rPr>
            </w:pPr>
            <w:r w:rsidRPr="009D4167">
              <w:rPr>
                <w:sz w:val="16"/>
                <w:lang w:val="en-US"/>
              </w:rPr>
              <w:t>A/Taiwan/083/2006</w:t>
            </w:r>
          </w:p>
        </w:tc>
        <w:tc>
          <w:tcPr>
            <w:tcW w:w="487" w:type="pct"/>
            <w:noWrap/>
            <w:vAlign w:val="center"/>
            <w:hideMark/>
          </w:tcPr>
          <w:p w:rsidR="009E2256" w:rsidRPr="009D4167" w:rsidRDefault="009E2256" w:rsidP="00DE3E61">
            <w:pPr>
              <w:jc w:val="center"/>
              <w:rPr>
                <w:sz w:val="16"/>
                <w:lang w:val="en-US"/>
              </w:rPr>
            </w:pPr>
            <w:r w:rsidRPr="009D4167">
              <w:rPr>
                <w:sz w:val="16"/>
                <w:lang w:val="en-US"/>
              </w:rPr>
              <w:t>HA, NA, M1, M2</w:t>
            </w:r>
          </w:p>
        </w:tc>
        <w:tc>
          <w:tcPr>
            <w:tcW w:w="1556" w:type="pct"/>
            <w:noWrap/>
            <w:vAlign w:val="center"/>
            <w:hideMark/>
          </w:tcPr>
          <w:p w:rsidR="009E2256" w:rsidRPr="00DB30B4" w:rsidRDefault="009E2256" w:rsidP="00DE3E61">
            <w:pPr>
              <w:jc w:val="center"/>
              <w:rPr>
                <w:sz w:val="16"/>
              </w:rPr>
            </w:pPr>
            <w:r>
              <w:rPr>
                <w:sz w:val="16"/>
                <w:lang w:val="en-US"/>
              </w:rPr>
              <w:fldChar w:fldCharType="begin" w:fldLock="1"/>
            </w:r>
            <w:r>
              <w:rPr>
                <w:sz w:val="16"/>
                <w:lang w:val="en-US"/>
              </w:rPr>
              <w:instrText>ADDIN CSL_CITATION { "citationItems" : [ { "id" : "ITEM-1", "itemData" : { "DOI" : "10.1016/j.antiviral.2015.10.019", "ISSN" : "01663542", "author" : [ { "dropping-particle" : "", "family" : "Yang", "given" : "Ji-Rong", "non-dropping-particle" : "", "parse-names" : false, "suffix" : "" }, { "dropping-particle" : "", "family" : "Chen", "given" : "Chih-Yuan", "non-dropping-particle" : "", "parse-names" : false, "suffix" : "" }, { "dropping-particle" : "", "family" : "Kuo", "given" : "Chuan-Yi", "non-dropping-particle" : "", "parse-names" : false, "suffix" : "" }, { "dropping-particle" : "", "family" : "Cheng", "given" : "Chieh-Yu", "non-dropping-particle" : "", "parse-names" : false, "suffix" : "" }, { "dropping-particle" : "", "family" : "Lee", "given" : "Min-Shiuh", "non-dropping-particle" : "", "parse-names" : false, "suffix" : "" }, { "dropping-particle" : "", "family" : "Cheng", "given" : "Ming-Chu", "non-dropping-particle" : "", "parse-names" : false, "suffix" : "" }, { "dropping-particle" : "", "family" : "Yang", "given" : "Yu-Chih", "non-dropping-particle" : "", "parse-names" : false, "suffix" : "" }, { "dropping-particle" : "", "family" : "Wu", "given" : "Chia-Ying", "non-dropping-particle" : "", "parse-names" : false, "suffix" : "" }, { "dropping-particle" : "", "family" : "Wu", "given" : "Ho-Sheng", "non-dropping-particle" : "", "parse-names" : false, "suffix" : "" }, { "dropping-particle" : "", "family" : "Liu", "given" : "Ming-Tsan", "non-dropping-particle" : "", "parse-names" : false, "suffix" : "" }, { "dropping-particle" : "", "family" : "Hsiao", "given" : "Pei-Wen", "non-dropping-particle" : "", "parse-names" : false, "suffix" : "" } ], "container-title" : "Antiviral Research", "id" : "ITEM-1", "issued" : { "date-parts" : [ [ "2016" ] ] }, "page" : "8-17", "publisher" : "Elsevier Ltd", "title" : "A novel H6N1 virus-like particle vaccine induces long-lasting cross-clade antibody immunity against human and avian H6N1 viruses", "type" : "article-journal", "volume" : "126" }, "uris" : [ "http://www.mendeley.com/documents/?uuid=80a10aa9-f0d4-4590-95b4-8e0d220ae411" ] }, { "id" : "ITEM-2", "itemData" : { "DOI" : "10.1371/journal.pone.0009784", "ISSN" : "1932-6203", "PMID" : "20339535", "abstract" : "Influenza A viruses are major human and animal pathogens with huge economic and societal impact from illness, hospitalizations, and deaths. Virus-like particles (VLPs) of influenza virus have been suggested as a vaccine candidate offering improved safety and efficacy. To develop this concept further, we established a flexible platform to efficiently generate different subtypes of mammalian-expressed influenza VLPs. Here we demonstrate that these mammalian VLPs strongly resemble the authentic viruses in structure, particle size and composition of host factors, and even glycosylation of viral antigens.", "author" : [ { "dropping-particle" : "", "family" : "Wu", "given" : "Chia-Ying", "non-dropping-particle" : "", "parse-names" : false, "suffix" : "" }, { "dropping-particle" : "", "family" : "Yeh", "given" : "Yi-Chun", "non-dropping-particle" : "", "parse-names" : false, "suffix" : "" }, { "dropping-particle" : "", "family" : "Yang", "given" : "Yu-Chih", "non-dropping-particle" : "", "parse-names" : false, "suffix" : "" }, { "dropping-particle" : "", "family" : "Chou", "given" : "Ching", "non-dropping-particle" : "", "parse-names" : false, "suffix" : "" }, { "dropping-particle" : "", "family" : "Liu", "given" : "Ming-Tsan", "non-dropping-particle" : "", "parse-names" : false, "suffix" : "" }, { "dropping-particle" : "", "family" : "Wu", "given" : "Ho-Sheng", "non-dropping-particle" : "", "parse-names" : false, "suffix" : "" }, { "dropping-particle" : "", "family" : "Chan", "given" : "Jia-Tsrong", "non-dropping-particle" : "", "parse-names" : false, "suffix" : "" }, { "dropping-particle" : "", "family" : "Hsiao", "given" : "Pei-Wen", "non-dropping-particle" : "", "parse-names" : false, "suffix" : "" } ], "container-title" : "PloS one", "id" : "ITEM-2", "issue" : "3", "issued" : { "date-parts" : [ [ "2010", "1" ] ] }, "note" : "From Duplicate 1 ( \n\n\nMammalian expression of virus-like particles for advanced mimicry of authentic influenza virus.\n\n\n- Wu, Chia-Ying; Yeh, Yi-Chun; Yang, Yu-Chih; Chou, Ching; Liu, Ming-Tsan; Wu, Ho-Sheng; Chan, Jia-Tsrong; Hsiao, Pei-Wen )\n\n", "page" : "e9784", "title" : "Mammalian expression of virus-like particles for advanced mimicry of authentic influenza virus.", "type" : "article-journal", "volume" : "5" }, "uris" : [ "http://www.mendeley.com/documents/?uuid=46afe0d9-1a1d-4d8c-8215-44e42cf5c36e" ] } ], "mendeley" : { "formattedCitation" : "[37,39]", "plainTextFormattedCitation" : "[37,39]", "previouslyFormattedCitation" : "[37,39]" }, "properties" : {  }, "schema" : "https://github.com/citation-style-language/schema/raw/master/csl-citation.json" }</w:instrText>
            </w:r>
            <w:r>
              <w:rPr>
                <w:sz w:val="16"/>
                <w:lang w:val="en-US"/>
              </w:rPr>
              <w:fldChar w:fldCharType="separate"/>
            </w:r>
            <w:r w:rsidRPr="006D412B">
              <w:rPr>
                <w:noProof/>
                <w:sz w:val="16"/>
              </w:rPr>
              <w:t>[37,39]</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Align w:val="center"/>
            <w:hideMark/>
          </w:tcPr>
          <w:p w:rsidR="009E2256" w:rsidRPr="00DB30B4" w:rsidRDefault="009E2256" w:rsidP="00DE3E61">
            <w:pPr>
              <w:jc w:val="center"/>
              <w:rPr>
                <w:b/>
                <w:bCs/>
                <w:sz w:val="16"/>
              </w:rPr>
            </w:pPr>
            <w:r w:rsidRPr="00DB30B4">
              <w:rPr>
                <w:b/>
                <w:bCs/>
                <w:sz w:val="16"/>
              </w:rPr>
              <w:t>H6N1</w:t>
            </w:r>
          </w:p>
        </w:tc>
        <w:tc>
          <w:tcPr>
            <w:tcW w:w="1691" w:type="pct"/>
            <w:noWrap/>
            <w:vAlign w:val="center"/>
            <w:hideMark/>
          </w:tcPr>
          <w:p w:rsidR="009E2256" w:rsidRPr="00DB30B4" w:rsidRDefault="009E2256" w:rsidP="00DE3E61">
            <w:pPr>
              <w:jc w:val="center"/>
              <w:rPr>
                <w:sz w:val="16"/>
              </w:rPr>
            </w:pPr>
            <w:r w:rsidRPr="00DB30B4">
              <w:rPr>
                <w:sz w:val="16"/>
              </w:rPr>
              <w:t>A/Taiwan/2/2013</w:t>
            </w:r>
          </w:p>
        </w:tc>
        <w:tc>
          <w:tcPr>
            <w:tcW w:w="487" w:type="pct"/>
            <w:noWrap/>
            <w:vAlign w:val="center"/>
            <w:hideMark/>
          </w:tcPr>
          <w:p w:rsidR="009E2256" w:rsidRPr="00DB30B4" w:rsidRDefault="009E2256" w:rsidP="00DE3E61">
            <w:pPr>
              <w:jc w:val="center"/>
              <w:rPr>
                <w:sz w:val="16"/>
              </w:rPr>
            </w:pPr>
            <w:r w:rsidRPr="00DB30B4">
              <w:rPr>
                <w:sz w:val="16"/>
              </w:rPr>
              <w:t>HA, NA</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rPr>
              <w:instrText>ADDIN CSL_CITATION { "citationItems" : [ { "id" : "ITEM-1", "itemData" : { "DOI" : "10.1016/j.antiviral.2015.10.019", "ISSN" : "01663542", "author" : [ { "dropping-particle" : "", "family" : "Yang", "given" : "Ji-Rong", "non-dropping-particle" : "", "parse-names" : false, "suffix" : "" }, { "dropping-particle" : "", "family" : "Chen", "given" : "Chih-Yuan", "non-dropping-particle" : "", "parse-names" : false, "suffix" : "" }, { "dropping-particle" : "", "family" : "Kuo", "given" : "Chuan-Yi", "non-dropping-particle" : "", "parse-names" : false, "suffix" : "" }, { "dropping-particle" : "", "family" : "Cheng", "given" : "Chieh-Yu", "non-dropping-particle" : "", "parse-names" : false, "suffix" : "" }, { "dropping-particle" : "", "family" : "Lee", "given" : "Min-Shiuh", "non-dropping-particle" : "", "parse-names" : false, "suffix" : "" }, { "dropping-particle" : "", "family" : "Cheng", "given" : "Ming-Chu", "non-dropping-particle" : "", "parse-names" : false, "suffix" : "" }, { "dropping-particle" : "", "family" : "Yang", "given" : "Yu-Chih", "non-dropping-particle" : "", "parse-names" : false, "suffix" : "" }, { "dropping-particle" : "", "family" : "Wu", "given" : "Chia-Ying", "non-dropping-particle" : "", "parse-names" : false, "suffix" : "" }, { "dropping-particle" : "", "family" : "Wu", "given" : "Ho-Sheng", "non-dropping-particle" : "", "parse-names" : false, "suffix" : "" }, { "dropping-particle" : "", "family" : "Liu", "given" : "Ming-Tsan", "non-dropping-particle" : "", "parse-names" : false, "suffix" : "" }, { "dropping-particle" : "", "family" : "Hsiao", "given" : "Pei-Wen", "non-dropping-particle" : "", "parse-names" : false, "suffix" : "" } ], "container-title" : "Antiviral Research", "id" : "ITEM-1", "issued" : { "date-parts" : [ [ "2016" ] ] }, "page" : "8-17", "publisher" : "Elsevier Ltd", "title" : "A novel H6N1 virus-like particle vaccine induces long-lasting cross-clade antibody immunity against human and avian H6N1 viruses", "type" : "article-journal", "volume" : "126" }, "uris" : [ "http://www.mendeley.com/documents/?uuid=80a10aa9-f0d4-4590-95b4-8e0d220ae411" ] } ], "mendeley" : { "formattedCitation" : "[37]", "plainTextFormattedCitation" : "[37]", "previouslyFormattedCitation" : "[37]" }, "properties" : {  }, "schema" : "https://github.com/citation-style-language/schema/raw/master/csl-citation.json" }</w:instrText>
            </w:r>
            <w:r>
              <w:rPr>
                <w:sz w:val="16"/>
                <w:lang w:val="en-US"/>
              </w:rPr>
              <w:fldChar w:fldCharType="separate"/>
            </w:r>
            <w:r w:rsidRPr="006D412B">
              <w:rPr>
                <w:noProof/>
                <w:sz w:val="16"/>
                <w:lang w:val="en-US"/>
              </w:rPr>
              <w:t>[37]</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Align w:val="center"/>
            <w:hideMark/>
          </w:tcPr>
          <w:p w:rsidR="009E2256" w:rsidRPr="009D4167" w:rsidRDefault="009E2256" w:rsidP="00DE3E61">
            <w:pPr>
              <w:jc w:val="center"/>
              <w:rPr>
                <w:b/>
                <w:bCs/>
                <w:sz w:val="16"/>
                <w:lang w:val="en-US"/>
              </w:rPr>
            </w:pPr>
            <w:r w:rsidRPr="009D4167">
              <w:rPr>
                <w:b/>
                <w:bCs/>
                <w:sz w:val="16"/>
                <w:lang w:val="en-US"/>
              </w:rPr>
              <w:t>H7N2</w:t>
            </w:r>
          </w:p>
        </w:tc>
        <w:tc>
          <w:tcPr>
            <w:tcW w:w="1691" w:type="pct"/>
            <w:noWrap/>
            <w:vAlign w:val="center"/>
            <w:hideMark/>
          </w:tcPr>
          <w:p w:rsidR="009E2256" w:rsidRPr="009D4167" w:rsidRDefault="009E2256" w:rsidP="00DE3E61">
            <w:pPr>
              <w:jc w:val="center"/>
              <w:rPr>
                <w:sz w:val="16"/>
                <w:lang w:val="en-US"/>
              </w:rPr>
            </w:pPr>
            <w:r w:rsidRPr="009D4167">
              <w:rPr>
                <w:sz w:val="16"/>
                <w:lang w:val="en-US"/>
              </w:rPr>
              <w:t>A/</w:t>
            </w:r>
            <w:proofErr w:type="spellStart"/>
            <w:r w:rsidRPr="009D4167">
              <w:rPr>
                <w:sz w:val="16"/>
                <w:lang w:val="en-US"/>
              </w:rPr>
              <w:t>NewYork</w:t>
            </w:r>
            <w:proofErr w:type="spellEnd"/>
            <w:r w:rsidRPr="009D4167">
              <w:rPr>
                <w:sz w:val="16"/>
                <w:lang w:val="en-US"/>
              </w:rPr>
              <w:t>/107/2003</w:t>
            </w:r>
          </w:p>
        </w:tc>
        <w:tc>
          <w:tcPr>
            <w:tcW w:w="487" w:type="pct"/>
            <w:noWrap/>
            <w:vAlign w:val="center"/>
            <w:hideMark/>
          </w:tcPr>
          <w:p w:rsidR="009E2256" w:rsidRPr="009D4167" w:rsidRDefault="009E2256" w:rsidP="00DE3E61">
            <w:pPr>
              <w:jc w:val="center"/>
              <w:rPr>
                <w:sz w:val="16"/>
                <w:lang w:val="en-US"/>
              </w:rPr>
            </w:pPr>
            <w:r w:rsidRPr="009D4167">
              <w:rPr>
                <w:sz w:val="16"/>
                <w:lang w:val="en-US"/>
              </w:rPr>
              <w:t>HA</w:t>
            </w:r>
          </w:p>
        </w:tc>
        <w:tc>
          <w:tcPr>
            <w:tcW w:w="1556" w:type="pct"/>
            <w:noWrap/>
            <w:vAlign w:val="center"/>
            <w:hideMark/>
          </w:tcPr>
          <w:p w:rsidR="009E2256" w:rsidRPr="00DB30B4" w:rsidRDefault="009E2256" w:rsidP="00DE3E61">
            <w:pPr>
              <w:jc w:val="center"/>
              <w:rPr>
                <w:sz w:val="16"/>
              </w:rPr>
            </w:pPr>
            <w:r>
              <w:rPr>
                <w:sz w:val="16"/>
                <w:lang w:val="en-US"/>
              </w:rPr>
              <w:fldChar w:fldCharType="begin" w:fldLock="1"/>
            </w:r>
            <w:r>
              <w:rPr>
                <w:sz w:val="16"/>
                <w:lang w:val="en-US"/>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id" : "ITEM-2",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2",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mendeley" : { "formattedCitation" : "[136,138]", "plainTextFormattedCitation" : "[136,138]", "previouslyFormattedCitation" : "[136,138]" }, "properties" : {  }, "schema" : "https://github.com/citation-style-language/schema/raw/master/csl-citation.json" }</w:instrText>
            </w:r>
            <w:r>
              <w:rPr>
                <w:sz w:val="16"/>
                <w:lang w:val="en-US"/>
              </w:rPr>
              <w:fldChar w:fldCharType="separate"/>
            </w:r>
            <w:r w:rsidRPr="00557E79">
              <w:rPr>
                <w:noProof/>
                <w:sz w:val="16"/>
              </w:rPr>
              <w:t>[136,138]</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Merge w:val="restart"/>
            <w:shd w:val="clear" w:color="auto" w:fill="EEECE1" w:themeFill="background2"/>
            <w:vAlign w:val="center"/>
            <w:hideMark/>
          </w:tcPr>
          <w:p w:rsidR="009E2256" w:rsidRPr="00DB30B4" w:rsidRDefault="009E2256" w:rsidP="00DE3E61">
            <w:pPr>
              <w:jc w:val="center"/>
              <w:rPr>
                <w:b/>
                <w:bCs/>
                <w:sz w:val="16"/>
              </w:rPr>
            </w:pPr>
            <w:r w:rsidRPr="00DB30B4">
              <w:rPr>
                <w:b/>
                <w:bCs/>
                <w:sz w:val="16"/>
              </w:rPr>
              <w:t>H7N9</w:t>
            </w:r>
          </w:p>
        </w:tc>
        <w:tc>
          <w:tcPr>
            <w:tcW w:w="1691" w:type="pct"/>
            <w:shd w:val="clear" w:color="auto" w:fill="EEECE1" w:themeFill="background2"/>
            <w:noWrap/>
            <w:vAlign w:val="center"/>
          </w:tcPr>
          <w:p w:rsidR="009E2256" w:rsidRPr="001D1BAC" w:rsidRDefault="009E2256" w:rsidP="00DE3E61">
            <w:pPr>
              <w:jc w:val="center"/>
              <w:rPr>
                <w:sz w:val="16"/>
              </w:rPr>
            </w:pPr>
            <w:r w:rsidRPr="00A1310F">
              <w:rPr>
                <w:sz w:val="16"/>
              </w:rPr>
              <w:t>A/Anhui/1/2013</w:t>
            </w:r>
          </w:p>
        </w:tc>
        <w:tc>
          <w:tcPr>
            <w:tcW w:w="487" w:type="pct"/>
            <w:shd w:val="clear" w:color="auto" w:fill="EEECE1" w:themeFill="background2"/>
            <w:noWrap/>
            <w:vAlign w:val="center"/>
          </w:tcPr>
          <w:p w:rsidR="009E2256" w:rsidRPr="001D1BAC" w:rsidRDefault="009E2256" w:rsidP="00DE3E61">
            <w:pPr>
              <w:jc w:val="center"/>
              <w:rPr>
                <w:sz w:val="16"/>
              </w:rPr>
            </w:pPr>
            <w:r w:rsidRPr="00A1310F">
              <w:rPr>
                <w:sz w:val="16"/>
              </w:rPr>
              <w:t>HA, NA</w:t>
            </w:r>
          </w:p>
        </w:tc>
        <w:tc>
          <w:tcPr>
            <w:tcW w:w="1556" w:type="pct"/>
            <w:shd w:val="clear" w:color="auto" w:fill="EEECE1" w:themeFill="background2"/>
            <w:noWrap/>
            <w:vAlign w:val="center"/>
          </w:tcPr>
          <w:p w:rsidR="009E2256" w:rsidRPr="009D4167" w:rsidRDefault="009E2256" w:rsidP="00DE3E61">
            <w:pPr>
              <w:jc w:val="center"/>
              <w:rPr>
                <w:sz w:val="16"/>
                <w:lang w:val="en-US"/>
              </w:rPr>
            </w:pPr>
            <w:r>
              <w:rPr>
                <w:sz w:val="16"/>
                <w:lang w:val="en-US"/>
              </w:rPr>
              <w:fldChar w:fldCharType="begin" w:fldLock="1"/>
            </w:r>
            <w:r>
              <w:rPr>
                <w:sz w:val="16"/>
              </w:rPr>
              <w:instrText>ADDIN CSL_CITATION { "citationItems" : [ { "id" : "ITEM-1", "itemData" : { "DOI" : "10.1016/j.vaccine.2013.07.043", "ISSN" : "1873-2518", "PMID" : "23891795", "abstract" : "The recent emergence of severe human illness caused by avian-origin influenza A(H7N9) viruses in China has precipitated a global effort to rapidly develop and test vaccine candidates. To date, non-A(H7N9) H7 subtype influenza vaccine candidates have been poorly immunogenic and difficulties in production of A(H7N9) virus seed strains have been encountered. A candidate recombinant A(H7N9) vaccine consisting of full length, unmodified hemagglutinin (HA) and neuraminidase (NA) from the A/Anhui/1/2013 and the matrix 1 (M1) protein from the A/Indonesia/05/2005 (H5N1) were cloned into a baculovirus vector. Baculovirus infected Spodoptera frugiperda (Sf9) insect cells secreted virus like particles (VLP) composed of HA, NA, and M1 that resemble mature influenza virions. Genetic construction of vaccine from acquisition of an H7N9 genomic sequence to production of A(H7N9) VLP occurred in 26 days. The immunogenicity and efficacy of A/Anhui/1/2013 (H7N9) VLP vaccine administered on days 0 and 14 were evaluated in a lethal wild-type challenge Balb/c mouse model. Control groups included a non-homologous H7 vaccine (A/chicken/Jalisco/CPA1/2012 (H7N3)-VLP), and A/Indonesia/05/2005 (H5N1)-VLP, or placebo. All vaccines were administered with or without ISCOMATRIX. A(H7N9) VLP elicited hemagglutination-inhibition (HAI) antibody titers of \u2265 1:64 against the homologous virus, cross-reactive HAI against the heterologous A(H7N3), and 3- to 4-fold higher HAI responses in corresponding ISCOMATRIX subgroups. Similarly, all doses of H7N9 VLP elicited anti-neuraminidase (NA) antibody, with 3- to 4-fold higher responses measured in the corresponding ISCOMATRIX subgroups. The non-homologous H7 vaccine induced both H7N3 and H7N9 HAI but no N9 anti-NA antibodies. A lethal murine wild-type A/Anhui/1/2013 (H7N9) challenge demonstrated 100% survival of all animals receiving A(H7N9) and A(H7N3) vaccine, versus 0% survival in A(H5N1) vaccine and placebo groups. Together, the data demonstrate that recombinant H7N9 vaccine can be rapidly developed that was immunogenic and efficacious supporting testing in man as a pandemic influenza H7N9 vaccine candidate.", "author" : [ { "dropping-particle" : "", "family" : "Smith", "given" : "Gale E", "non-dropping-particle" : "", "parse-names" : false, "suffix" : "" }, { "dropping-particle" : "", "family" : "Flyer", "given" : "David C", "non-dropping-particle" : "", "parse-names" : false, "suffix" : "" }, { "dropping-particle" : "", "family" : "Raghunandan", "given" : "Ramadevi", "non-dropping-particle" : "", "parse-names" : false, "suffix" : "" }, { "dropping-particle" : "", "family" : "Liu", "given" : "Ye", "non-dropping-particle" : "", "parse-names" : false, "suffix" : "" }, { "dropping-particle" : "", "family" : "Wei", "given" : "Ziping", "non-dropping-particle" : "", "parse-names" : false, "suffix" : "" }, { "dropping-particle" : "", "family" : "Wu", "given" : "Yingyun", "non-dropping-particle" : "", "parse-names" : false, "suffix" : "" }, { "dropping-particle" : "", "family" : "Kpamegan", "given" : "Eloi", "non-dropping-particle" : "", "parse-names" : false, "suffix" : "" }, { "dropping-particle" : "", "family" : "Courbron", "given" : "Denise", "non-dropping-particle" : "", "parse-names" : false, "suffix" : "" }, { "dropping-particle" : "", "family" : "Fries", "given" : "Louis F", "non-dropping-particle" : "", "parse-names" : false, "suffix" : "" }, { "dropping-particle" : "", "family" : "Glenn", "given" : "Gregory M", "non-dropping-particle" : "", "parse-names" : false, "suffix" : "" } ], "container-title" : "Vaccine", "id" : "ITEM-1", "issue" : "40", "issued" : { "date-parts" : [ [ "2013", "9", "13" ] ] }, "page" : "4305-13", "publisher" : "Elsevier Ltd", "title" : "Development of influenza H7N9 virus like particle (VLP) vaccine: homologous A/Anhui/1/2013 (H7N9) protection and heterologous A/chicken/Jalisco/CPA1/2012 (H7N3) cross-protection in vaccinated mice challenged with H7N9 virus.", "type" : "article-journal", "volume" : "31" }, "uris" : [ "http://www.mendeley.com/documents/?uuid=fdc5b04f-5cef-40b3-aa4d-af1389ef47f5" ] }, { "id" : "ITEM-2", "itemData" : { "DOI" : "10.1016/j.vaccine.2013.11.036", "ISBN" : "1873-2518 (Electronic)\\r0264-410X (Linking)", "ISSN" : "0264410X", "PMID" : "24262313", "abstract" : "Human infections with a novel influenza A H7N9 subtype virus were reported in China recently. The virus caused severe disease with high mortality rates and it raised concerns over its pandemic potential. Here, we assessed in the mouse model protective efficacy of single immunisations with low vaccine doses of insect cell-derived H7 virus-like particles, consisting of hemagglutinin and matrix protein. Vaccinated mice were fully protected and survived a stringent lethal challenge (100. mLD50) with H7N9, even after a single, unadjuvanted, low vaccine dose (0.03. \u03bcg). Serum analysis revealed broad reactivity and hemagglutination inhibition activity across a panel of divergent H7 strains. Moreover, we detected significant levels of cross-reactivity to related group 2 hemagglutinins. These data demonstrate that virus-like particle vaccines have the potential to induce broadly protective immunity against the novel H7N9 virus and a variety of other H7 strains. \u00a9 2013 The Author.", "author" : [ { "dropping-particle" : "", "family" : "Klausberger", "given" : "Miriam", "non-dropping-particle" : "", "parse-names" : false, "suffix" : "" }, { "dropping-particle" : "", "family" : "Wilde", "given" : "Monika", "non-dropping-particle" : "", "parse-names" : false, "suffix" : "" }, { "dropping-particle" : "", "family" : "Palmberger", "given" : "Dieter", "non-dropping-particle" : "", "parse-names" : false, "suffix" : "" }, { "dropping-particle" : "", "family" : "Hai", "given" : "Rong", "non-dropping-particle" : "", "parse-names" : false, "suffix" : "" }, { "dropping-particle" : "", "family" : "Albrecht", "given" : "Randy A.", "non-dropping-particle" : "", "parse-names" : false, "suffix" : "" }, { "dropping-particle" : "", "family" : "Margine", "given" : "Irina", "non-dropping-particle" : "", "parse-names" : false, "suffix" : "" }, { "dropping-particle" : "", "family" : "Hirsh", "given" : "Ariana", "non-dropping-particle" : "", "parse-names" : false, "suffix" : "" }, { "dropping-particle" : "", "family" : "Garc\u00eda-Sastre", "given" : "Adolfo", "non-dropping-particle" : "", "parse-names" : false, "suffix" : "" }, { "dropping-particle" : "", "family" : "Grabherr", "given" : "Reingard", "non-dropping-particle" : "", "parse-names" : false, "suffix" : "" }, { "dropping-particle" : "", "family" : "Krammer", "given" : "Florian", "non-dropping-particle" : "", "parse-names" : false, "suffix" : "" } ], "container-title" : "Vaccine", "id" : "ITEM-2", "issue" : "3", "issued" : { "date-parts" : [ [ "2014" ] ] }, "page" : "355-362", "publisher" : "Elsevier Ltd", "title" : "One-shot vaccination with an insect cell-derived low-dose influenza A H7 virus-like particle preparation protects mice against H7N9 challenge", "type" : "article-journal", "volume" : "32" }, "uris" : [ "http://www.mendeley.com/documents/?uuid=430fac76-762b-4535-8bd3-5dbb223ac68f" ] }, { "id" : "ITEM-3", "itemData" : { "DOI" : "10.1016/j.vaccine.2015.03.009", "ISBN" : "1873-2518 (Electronic); 0264-410X (Linking)", "ISSN" : "18732518", "PMID" : "25772674", "abstract" : "In March 2013, diagnosis of the first reported case of human infection with a novel avian-origin influenza A(H7N9) virus occurred in eastern China. Most human cases have resulted in severe respiratory illness and, in some instances, death. Currently there are no licensed vaccines against H7N9 virus, which continues to cause sporadic human infections. Recombinant virus-like particles (VLPs) have been previously shown to be safe and effective vaccines for influenza. In this study, we evaluated the immunogenicity and protective efficacy of a H7N9 VLP vaccine in the ferret challenge model. Purified recombinant H7N9 VLPs morphologically resembled influenza virions and elicited high-titer serum hemagglutination inhibition (HI) and neutralizing antibodies specific for A/Anhui/1/2013 (H7N9) virus. H7N9 VLP-immunized ferrets subsequently challenged with homologous virus displayed reductions in fever, weight loss, and virus shedding compared to these parameters in unimmunized control ferrets. H7N9 VLP was also effective in protecting against lung and tracheal infection. The addition of either ISCOMATRIX or Matrix-M1 adjuvant improved immunogenicity and protection of the VLP vaccine against H7N9 virus. These results provide support for the development of a safe and effective human VLP vaccine with potent adjuvants against avian influenza H7N9 virus with pandemic potential.", "author" : [ { "dropping-particle" : "V.", "family" : "Liu", "given" : "Ye", "non-dropping-particle" : "", "parse-names" : false, "suffix" : "" }, { "dropping-particle" : "", "family" : "Massare", "given" : "Michael J.", "non-dropping-particle" : "", "parse-names" : false, "suffix" : "" }, { "dropping-particle" : "", "family" : "Pearce", "given" : "Melissa B.", "non-dropping-particle" : "", "parse-names" : false, "suffix" : "" }, { "dropping-particle" : "", "family" : "Sun", "given" : "Xiangjie", "non-dropping-particle" : "", "parse-names" : false, "suffix" : "" }, { "dropping-particle" : "", "family" : "Belser", "given" : "Jessica a.", "non-dropping-particle" : "", "parse-names" : false, "suffix" : "" }, { "dropping-particle" : "", "family" : "Maines", "given" : "Taronna R.", "non-dropping-particle" : "", "parse-names" : false, "suffix" : "" }, { "dropping-particle" : "", "family" : "Creager", "given" : "Hannah M.", "non-dropping-particle" : "", "parse-names" : false, "suffix" : "" }, { "dropping-particle" : "", "family" : "Glenn", "given" : "Gregory M.", "non-dropping-particle" : "", "parse-names" : false, "suffix" : "" }, { "dropping-particle" : "", "family" : "Pushko", "given" : "Peter", "non-dropping-particle" : "", "parse-names" : false, "suffix" : "" }, { "dropping-particle" : "", "family" : "Smith", "given" : "Gale E.", "non-dropping-particle" : "", "parse-names" : false, "suffix" : "" }, { "dropping-particle" : "", "family" : "Tumpey", "given" : "Terrence M.", "non-dropping-particle" : "", "parse-names" : false, "suffix" : "" } ], "container-title" : "Vaccine", "id" : "ITEM-3", "issue" : "18", "issued" : { "date-parts" : [ [ "2015" ] ] }, "page" : "2152-2158", "publisher" : "Elsevier Ltd", "title" : "Recombinant virus-like particles elicit protective immunity against avian influenza A(H7N9) virus infection in ferrets", "type" : "article-journal", "volume" : "33" }, "uris" : [ "http://www.mendeley.com/documents/?uuid=6876bd0a-3e9d-4803-bdf2-96c8eda04278" ] } ], "mendeley" : { "formattedCitation" : "[24,119,141]", "plainTextFormattedCitation" : "[24,119,141]", "previouslyFormattedCitation" : "[24,119,141]" }, "properties" : {  }, "schema" : "https://github.com/citation-style-language/schema/raw/master/csl-citation.json" }</w:instrText>
            </w:r>
            <w:r>
              <w:rPr>
                <w:sz w:val="16"/>
                <w:lang w:val="en-US"/>
              </w:rPr>
              <w:fldChar w:fldCharType="separate"/>
            </w:r>
            <w:r w:rsidRPr="00557E79">
              <w:rPr>
                <w:noProof/>
                <w:sz w:val="16"/>
              </w:rPr>
              <w:t>[24,119,141]</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91" w:type="pct"/>
            <w:shd w:val="clear" w:color="auto" w:fill="EEECE1" w:themeFill="background2"/>
            <w:noWrap/>
            <w:vAlign w:val="center"/>
          </w:tcPr>
          <w:p w:rsidR="009E2256" w:rsidRPr="009D4167" w:rsidRDefault="009E2256" w:rsidP="00DE3E61">
            <w:pPr>
              <w:jc w:val="center"/>
              <w:rPr>
                <w:sz w:val="16"/>
                <w:lang w:val="en-US"/>
              </w:rPr>
            </w:pPr>
            <w:r w:rsidRPr="001D1BAC">
              <w:rPr>
                <w:sz w:val="16"/>
              </w:rPr>
              <w:t>A/Shanghai/1/2013</w:t>
            </w:r>
          </w:p>
        </w:tc>
        <w:tc>
          <w:tcPr>
            <w:tcW w:w="487" w:type="pct"/>
            <w:shd w:val="clear" w:color="auto" w:fill="EEECE1" w:themeFill="background2"/>
            <w:noWrap/>
            <w:vAlign w:val="center"/>
          </w:tcPr>
          <w:p w:rsidR="009E2256" w:rsidRPr="009D4167" w:rsidRDefault="009E2256" w:rsidP="00DE3E61">
            <w:pPr>
              <w:jc w:val="center"/>
              <w:rPr>
                <w:sz w:val="16"/>
                <w:lang w:val="en-US"/>
              </w:rPr>
            </w:pPr>
            <w:r w:rsidRPr="001D1BAC">
              <w:rPr>
                <w:sz w:val="16"/>
              </w:rPr>
              <w:t>HA, NA</w:t>
            </w:r>
          </w:p>
        </w:tc>
        <w:tc>
          <w:tcPr>
            <w:tcW w:w="1556" w:type="pct"/>
            <w:shd w:val="clear" w:color="auto" w:fill="EEECE1" w:themeFill="background2"/>
            <w:noWrap/>
            <w:vAlign w:val="center"/>
          </w:tcPr>
          <w:p w:rsidR="009E2256" w:rsidRPr="009D4167" w:rsidRDefault="009E2256" w:rsidP="00DE3E61">
            <w:pPr>
              <w:jc w:val="center"/>
              <w:rPr>
                <w:sz w:val="16"/>
                <w:lang w:val="en-US"/>
              </w:rPr>
            </w:pPr>
            <w:r>
              <w:rPr>
                <w:sz w:val="16"/>
                <w:lang w:val="en-US"/>
              </w:rPr>
              <w:fldChar w:fldCharType="begin" w:fldLock="1"/>
            </w:r>
            <w:r>
              <w:rPr>
                <w:sz w:val="16"/>
              </w:rPr>
              <w:instrText>ADDIN CSL_CITATION { "citationItems" : [ { "id" : "ITEM-1", "itemData" : { "DOI" : "10.1016/j.vaccine.2013.07.043", "ISSN" : "1873-2518", "PMID" : "23891795", "abstract" : "The recent emergence of severe human illness caused by avian-origin influenza A(H7N9) viruses in China has precipitated a global effort to rapidly develop and test vaccine candidates. To date, non-A(H7N9) H7 subtype influenza vaccine candidates have been poorly immunogenic and difficulties in production of A(H7N9) virus seed strains have been encountered. A candidate recombinant A(H7N9) vaccine consisting of full length, unmodified hemagglutinin (HA) and neuraminidase (NA) from the A/Anhui/1/2013 and the matrix 1 (M1) protein from the A/Indonesia/05/2005 (H5N1) were cloned into a baculovirus vector. Baculovirus infected Spodoptera frugiperda (Sf9) insect cells secreted virus like particles (VLP) composed of HA, NA, and M1 that resemble mature influenza virions. Genetic construction of vaccine from acquisition of an H7N9 genomic sequence to production of A(H7N9) VLP occurred in 26 days. The immunogenicity and efficacy of A/Anhui/1/2013 (H7N9) VLP vaccine administered on days 0 and 14 were evaluated in a lethal wild-type challenge Balb/c mouse model. Control groups included a non-homologous H7 vaccine (A/chicken/Jalisco/CPA1/2012 (H7N3)-VLP), and A/Indonesia/05/2005 (H5N1)-VLP, or placebo. All vaccines were administered with or without ISCOMATRIX. A(H7N9) VLP elicited hemagglutination-inhibition (HAI) antibody titers of \u2265 1:64 against the homologous virus, cross-reactive HAI against the heterologous A(H7N3), and 3- to 4-fold higher HAI responses in corresponding ISCOMATRIX subgroups. Similarly, all doses of H7N9 VLP elicited anti-neuraminidase (NA) antibody, with 3- to 4-fold higher responses measured in the corresponding ISCOMATRIX subgroups. The non-homologous H7 vaccine induced both H7N3 and H7N9 HAI but no N9 anti-NA antibodies. A lethal murine wild-type A/Anhui/1/2013 (H7N9) challenge demonstrated 100% survival of all animals receiving A(H7N9) and A(H7N3) vaccine, versus 0% survival in A(H5N1) vaccine and placebo groups. Together, the data demonstrate that recombinant H7N9 vaccine can be rapidly developed that was immunogenic and efficacious supporting testing in man as a pandemic influenza H7N9 vaccine candidate.", "author" : [ { "dropping-particle" : "", "family" : "Smith", "given" : "Gale E", "non-dropping-particle" : "", "parse-names" : false, "suffix" : "" }, { "dropping-particle" : "", "family" : "Flyer", "given" : "David C", "non-dropping-particle" : "", "parse-names" : false, "suffix" : "" }, { "dropping-particle" : "", "family" : "Raghunandan", "given" : "Ramadevi", "non-dropping-particle" : "", "parse-names" : false, "suffix" : "" }, { "dropping-particle" : "", "family" : "Liu", "given" : "Ye", "non-dropping-particle" : "", "parse-names" : false, "suffix" : "" }, { "dropping-particle" : "", "family" : "Wei", "given" : "Ziping", "non-dropping-particle" : "", "parse-names" : false, "suffix" : "" }, { "dropping-particle" : "", "family" : "Wu", "given" : "Yingyun", "non-dropping-particle" : "", "parse-names" : false, "suffix" : "" }, { "dropping-particle" : "", "family" : "Kpamegan", "given" : "Eloi", "non-dropping-particle" : "", "parse-names" : false, "suffix" : "" }, { "dropping-particle" : "", "family" : "Courbron", "given" : "Denise", "non-dropping-particle" : "", "parse-names" : false, "suffix" : "" }, { "dropping-particle" : "", "family" : "Fries", "given" : "Louis F", "non-dropping-particle" : "", "parse-names" : false, "suffix" : "" }, { "dropping-particle" : "", "family" : "Glenn", "given" : "Gregory M", "non-dropping-particle" : "", "parse-names" : false, "suffix" : "" } ], "container-title" : "Vaccine", "id" : "ITEM-1", "issue" : "40", "issued" : { "date-parts" : [ [ "2013", "9", "13" ] ] }, "page" : "4305-13", "publisher" : "Elsevier Ltd", "title" : "Development of influenza H7N9 virus like particle (VLP) vaccine: homologous A/Anhui/1/2013 (H7N9) protection and heterologous A/chicken/Jalisco/CPA1/2012 (H7N3) cross-protection in vaccinated mice challenged with H7N9 virus.", "type" : "article-journal", "volume" : "31" }, "uris" : [ "http://www.mendeley.com/documents/?uuid=fdc5b04f-5cef-40b3-aa4d-af1389ef47f5" ] }, { "id" : "ITEM-2", "itemData" : { "DOI" : "10.1016/j.vaccine.2013.11.036", "ISBN" : "1873-2518 (Electronic)\\r0264-410X (Linking)", "ISSN" : "0264410X", "PMID" : "24262313", "abstract" : "Human infections with a novel influenza A H7N9 subtype virus were reported in China recently. The virus caused severe disease with high mortality rates and it raised concerns over its pandemic potential. Here, we assessed in the mouse model protective efficacy of single immunisations with low vaccine doses of insect cell-derived H7 virus-like particles, consisting of hemagglutinin and matrix protein. Vaccinated mice were fully protected and survived a stringent lethal challenge (100. mLD50) with H7N9, even after a single, unadjuvanted, low vaccine dose (0.03. \u03bcg). Serum analysis revealed broad reactivity and hemagglutination inhibition activity across a panel of divergent H7 strains. Moreover, we detected significant levels of cross-reactivity to related group 2 hemagglutinins. These data demonstrate that virus-like particle vaccines have the potential to induce broadly protective immunity against the novel H7N9 virus and a variety of other H7 strains. \u00a9 2013 The Author.", "author" : [ { "dropping-particle" : "", "family" : "Klausberger", "given" : "Miriam", "non-dropping-particle" : "", "parse-names" : false, "suffix" : "" }, { "dropping-particle" : "", "family" : "Wilde", "given" : "Monika", "non-dropping-particle" : "", "parse-names" : false, "suffix" : "" }, { "dropping-particle" : "", "family" : "Palmberger", "given" : "Dieter", "non-dropping-particle" : "", "parse-names" : false, "suffix" : "" }, { "dropping-particle" : "", "family" : "Hai", "given" : "Rong", "non-dropping-particle" : "", "parse-names" : false, "suffix" : "" }, { "dropping-particle" : "", "family" : "Albrecht", "given" : "Randy A.", "non-dropping-particle" : "", "parse-names" : false, "suffix" : "" }, { "dropping-particle" : "", "family" : "Margine", "given" : "Irina", "non-dropping-particle" : "", "parse-names" : false, "suffix" : "" }, { "dropping-particle" : "", "family" : "Hirsh", "given" : "Ariana", "non-dropping-particle" : "", "parse-names" : false, "suffix" : "" }, { "dropping-particle" : "", "family" : "Garc\u00eda-Sastre", "given" : "Adolfo", "non-dropping-particle" : "", "parse-names" : false, "suffix" : "" }, { "dropping-particle" : "", "family" : "Grabherr", "given" : "Reingard", "non-dropping-particle" : "", "parse-names" : false, "suffix" : "" }, { "dropping-particle" : "", "family" : "Krammer", "given" : "Florian", "non-dropping-particle" : "", "parse-names" : false, "suffix" : "" } ], "container-title" : "Vaccine", "id" : "ITEM-2", "issue" : "3", "issued" : { "date-parts" : [ [ "2014" ] ] }, "page" : "355-362", "publisher" : "Elsevier Ltd", "title" : "One-shot vaccination with an insect cell-derived low-dose influenza A H7 virus-like particle preparation protects mice against H7N9 challenge", "type" : "article-journal", "volume" : "32" }, "uris" : [ "http://www.mendeley.com/documents/?uuid=430fac76-762b-4535-8bd3-5dbb223ac68f" ] } ], "mendeley" : { "formattedCitation" : "[24,119]", "plainTextFormattedCitation" : "[24,119]", "previouslyFormattedCitation" : "[24,119]" }, "properties" : {  }, "schema" : "https://github.com/citation-style-language/schema/raw/master/csl-citation.json" }</w:instrText>
            </w:r>
            <w:r>
              <w:rPr>
                <w:sz w:val="16"/>
                <w:lang w:val="en-US"/>
              </w:rPr>
              <w:fldChar w:fldCharType="separate"/>
            </w:r>
            <w:r w:rsidRPr="00557E79">
              <w:rPr>
                <w:noProof/>
                <w:sz w:val="16"/>
                <w:lang w:val="en-US"/>
              </w:rPr>
              <w:t>[24,119]</w:t>
            </w:r>
            <w:r>
              <w:rPr>
                <w:sz w:val="16"/>
                <w:lang w:val="en-US"/>
              </w:rPr>
              <w:fldChar w:fldCharType="end"/>
            </w:r>
          </w:p>
        </w:tc>
      </w:tr>
      <w:tr w:rsidR="009E2256" w:rsidRPr="000E46BC" w:rsidTr="00DE3E61">
        <w:trPr>
          <w:cantSplit/>
          <w:trHeight w:val="198"/>
        </w:trPr>
        <w:tc>
          <w:tcPr>
            <w:tcW w:w="230" w:type="pct"/>
            <w:vMerge/>
            <w:vAlign w:val="center"/>
          </w:tcPr>
          <w:p w:rsidR="009E2256" w:rsidRPr="000E46BC" w:rsidRDefault="009E2256" w:rsidP="00DE3E61">
            <w:pPr>
              <w:jc w:val="center"/>
              <w:rPr>
                <w:b/>
                <w:bCs/>
                <w:sz w:val="16"/>
                <w:lang w:val="en-US"/>
              </w:rPr>
            </w:pPr>
          </w:p>
        </w:tc>
        <w:tc>
          <w:tcPr>
            <w:tcW w:w="487" w:type="pct"/>
            <w:vMerge/>
            <w:vAlign w:val="center"/>
          </w:tcPr>
          <w:p w:rsidR="009E2256" w:rsidRPr="000E46BC" w:rsidRDefault="009E2256" w:rsidP="00DE3E61">
            <w:pPr>
              <w:jc w:val="center"/>
              <w:rPr>
                <w:b/>
                <w:bCs/>
                <w:sz w:val="16"/>
                <w:lang w:val="en-US"/>
              </w:rPr>
            </w:pPr>
          </w:p>
        </w:tc>
        <w:tc>
          <w:tcPr>
            <w:tcW w:w="549" w:type="pct"/>
            <w:vMerge/>
            <w:shd w:val="clear" w:color="auto" w:fill="EEECE1" w:themeFill="background2"/>
            <w:vAlign w:val="center"/>
          </w:tcPr>
          <w:p w:rsidR="009E2256" w:rsidRPr="000E46BC" w:rsidRDefault="009E2256" w:rsidP="00DE3E61">
            <w:pPr>
              <w:jc w:val="center"/>
              <w:rPr>
                <w:b/>
                <w:bCs/>
                <w:sz w:val="16"/>
                <w:lang w:val="en-US"/>
              </w:rPr>
            </w:pPr>
          </w:p>
        </w:tc>
        <w:tc>
          <w:tcPr>
            <w:tcW w:w="1691" w:type="pct"/>
            <w:shd w:val="clear" w:color="auto" w:fill="EEECE1" w:themeFill="background2"/>
            <w:noWrap/>
            <w:vAlign w:val="center"/>
          </w:tcPr>
          <w:p w:rsidR="009E2256" w:rsidRPr="001D1BAC" w:rsidRDefault="009E2256" w:rsidP="00DE3E61">
            <w:pPr>
              <w:jc w:val="center"/>
              <w:rPr>
                <w:sz w:val="16"/>
                <w:lang w:val="en-US"/>
              </w:rPr>
            </w:pPr>
            <w:r w:rsidRPr="009D4167">
              <w:rPr>
                <w:sz w:val="16"/>
                <w:lang w:val="en-US"/>
              </w:rPr>
              <w:t>A/Shanghai/2/2013</w:t>
            </w:r>
          </w:p>
        </w:tc>
        <w:tc>
          <w:tcPr>
            <w:tcW w:w="487" w:type="pct"/>
            <w:shd w:val="clear" w:color="auto" w:fill="EEECE1" w:themeFill="background2"/>
            <w:noWrap/>
            <w:vAlign w:val="center"/>
          </w:tcPr>
          <w:p w:rsidR="009E2256" w:rsidRPr="001D1BAC" w:rsidRDefault="009E2256" w:rsidP="00DE3E61">
            <w:pPr>
              <w:jc w:val="center"/>
              <w:rPr>
                <w:sz w:val="16"/>
                <w:lang w:val="en-US"/>
              </w:rPr>
            </w:pPr>
            <w:r w:rsidRPr="009D4167">
              <w:rPr>
                <w:sz w:val="16"/>
                <w:lang w:val="en-US"/>
              </w:rPr>
              <w:t>HA</w:t>
            </w:r>
          </w:p>
        </w:tc>
        <w:tc>
          <w:tcPr>
            <w:tcW w:w="1556" w:type="pct"/>
            <w:shd w:val="clear" w:color="auto" w:fill="EEECE1" w:themeFill="background2"/>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mendeley" : { "formattedCitation" : "[63]", "plainTextFormattedCitation" : "[63]", "previouslyFormattedCitation" : "[63]" }, "properties" : {  }, "schema" : "https://github.com/citation-style-language/schema/raw/master/csl-citation.json" }</w:instrText>
            </w:r>
            <w:r>
              <w:rPr>
                <w:sz w:val="16"/>
                <w:lang w:val="en-US"/>
              </w:rPr>
              <w:fldChar w:fldCharType="separate"/>
            </w:r>
            <w:r w:rsidRPr="006D412B">
              <w:rPr>
                <w:noProof/>
                <w:sz w:val="16"/>
                <w:lang w:val="en-US"/>
              </w:rPr>
              <w:t>[63]</w:t>
            </w:r>
            <w:r>
              <w:rPr>
                <w:sz w:val="16"/>
                <w:lang w:val="en-US"/>
              </w:rPr>
              <w:fldChar w:fldCharType="end"/>
            </w:r>
          </w:p>
        </w:tc>
      </w:tr>
      <w:tr w:rsidR="009E2256" w:rsidRPr="000E46BC" w:rsidTr="00DE3E61">
        <w:trPr>
          <w:cantSplit/>
          <w:trHeight w:val="198"/>
        </w:trPr>
        <w:tc>
          <w:tcPr>
            <w:tcW w:w="230" w:type="pct"/>
            <w:vMerge/>
            <w:vAlign w:val="center"/>
          </w:tcPr>
          <w:p w:rsidR="009E2256" w:rsidRPr="000E46BC" w:rsidRDefault="009E2256" w:rsidP="00DE3E61">
            <w:pPr>
              <w:jc w:val="center"/>
              <w:rPr>
                <w:b/>
                <w:bCs/>
                <w:sz w:val="16"/>
                <w:lang w:val="en-US"/>
              </w:rPr>
            </w:pPr>
          </w:p>
        </w:tc>
        <w:tc>
          <w:tcPr>
            <w:tcW w:w="487" w:type="pct"/>
            <w:vMerge/>
            <w:vAlign w:val="center"/>
          </w:tcPr>
          <w:p w:rsidR="009E2256" w:rsidRPr="000E46BC" w:rsidRDefault="009E2256" w:rsidP="00DE3E61">
            <w:pPr>
              <w:jc w:val="center"/>
              <w:rPr>
                <w:b/>
                <w:bCs/>
                <w:sz w:val="16"/>
                <w:lang w:val="en-US"/>
              </w:rPr>
            </w:pPr>
          </w:p>
        </w:tc>
        <w:tc>
          <w:tcPr>
            <w:tcW w:w="549" w:type="pct"/>
            <w:vMerge/>
            <w:shd w:val="clear" w:color="auto" w:fill="EEECE1" w:themeFill="background2"/>
            <w:vAlign w:val="center"/>
          </w:tcPr>
          <w:p w:rsidR="009E2256" w:rsidRPr="000E46BC" w:rsidRDefault="009E2256" w:rsidP="00DE3E61">
            <w:pPr>
              <w:jc w:val="center"/>
              <w:rPr>
                <w:b/>
                <w:bCs/>
                <w:sz w:val="16"/>
                <w:lang w:val="en-US"/>
              </w:rPr>
            </w:pPr>
          </w:p>
        </w:tc>
        <w:tc>
          <w:tcPr>
            <w:tcW w:w="1691" w:type="pct"/>
            <w:shd w:val="clear" w:color="auto" w:fill="EEECE1" w:themeFill="background2"/>
            <w:noWrap/>
            <w:vAlign w:val="center"/>
          </w:tcPr>
          <w:p w:rsidR="009E2256" w:rsidRPr="009D4167" w:rsidRDefault="009E2256" w:rsidP="00DE3E61">
            <w:pPr>
              <w:jc w:val="center"/>
              <w:rPr>
                <w:sz w:val="16"/>
                <w:lang w:val="en-US"/>
              </w:rPr>
            </w:pPr>
            <w:r w:rsidRPr="001054B5">
              <w:rPr>
                <w:sz w:val="16"/>
                <w:lang w:val="en-US"/>
              </w:rPr>
              <w:t>A/Taiwan/S02076/2013</w:t>
            </w:r>
          </w:p>
        </w:tc>
        <w:tc>
          <w:tcPr>
            <w:tcW w:w="487" w:type="pct"/>
            <w:shd w:val="clear" w:color="auto" w:fill="EEECE1" w:themeFill="background2"/>
            <w:noWrap/>
            <w:vAlign w:val="center"/>
          </w:tcPr>
          <w:p w:rsidR="009E2256" w:rsidRPr="009D4167" w:rsidRDefault="009E2256" w:rsidP="00DE3E61">
            <w:pPr>
              <w:jc w:val="center"/>
              <w:rPr>
                <w:sz w:val="16"/>
                <w:lang w:val="en-US"/>
              </w:rPr>
            </w:pPr>
            <w:r>
              <w:rPr>
                <w:sz w:val="16"/>
                <w:lang w:val="en-US"/>
              </w:rPr>
              <w:t>HA, NA, M1</w:t>
            </w:r>
          </w:p>
        </w:tc>
        <w:tc>
          <w:tcPr>
            <w:tcW w:w="1556" w:type="pct"/>
            <w:shd w:val="clear" w:color="auto" w:fill="EEECE1" w:themeFill="background2"/>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186/s12896-016-0321-6", "ISSN" : "1472-6750", "abstract" : "Background: Human infection with avian influenza A virus (H7N9) was first reported in China in March 2013. Since then, hundreds of cases have been confirmed showing severe symptoms with a high mortality rate. The virus was transmitted from avian species to humans and has spread to many neighboring areas, raising serious concerns over its pandemic potential. Towards containing the disease, the goal of this study is to prepare a virus-like particle (VLP) that consists of hemagglutinin (HA), neuraminidase (NA) and matrix protein 1 (M1) derived from the human isolate A/Taiwan/S02076/2013(H7N9) for potential vaccine development. Results: Full length HA, NA, and M1 protein genes were cloned and expressed using a baculoviral expression system, and the VLPs were generated by co-infecting insect cells with three respective recombinant baculoviruses. Nanoparticle tracking analysis and transmission electron microscopy were applied to verify the VLPs' structure and antigenicity, and the multiplicity of infection of the recombinant baculoviruses was adjusted to achieve the highest hemagglutination activity. In animal experiments, BALB/c mice and specific-pathogen-free chickens receiving the VLP immunization showed elevated hemagglutination inhibition serum titer and antibodies against NA and M1 proteins. In addition, examination of cellular immunity showed the VLP-immunized mice and chickens exhibited an increased splenic antigen-specific cytokines production. Conclusions: The H7N9 VLPs possess desirable immunogenicity in vivo and may serve as a candidate for vaccine development against avian influenza A (H7N9) infection.", "author" : [ { "dropping-particle" : "", "family" : "Jack Hu", "given" : "Che-Ming", "non-dropping-particle" : "", "parse-names" : false, "suffix" : "" }, { "dropping-particle" : "", "family" : "Chien", "given" : "Chu-Yang", "non-dropping-particle" : "", "parse-names" : false, "suffix" : "" }, { "dropping-particle" : "", "family" : "Liu", "given" : "Ming-Tsan", "non-dropping-particle" : "", "parse-names" : false, "suffix" : "" }, { "dropping-particle" : "", "family" : "Fang", "given" : "Zih-Syun", "non-dropping-particle" : "", "parse-names" : false, "suffix" : "" }, { "dropping-particle" : "", "family" : "Chang", "given" : "Sui-Yuan", "non-dropping-particle" : "", "parse-names" : false, "suffix" : "" }, { "dropping-particle" : "", "family" : "Juang", "given" : "Rong-Huay", "non-dropping-particle" : "", "parse-names" : false, "suffix" : "" }, { "dropping-particle" : "", "family" : "Chang", "given" : "Shih-Chung", "non-dropping-particle" : "", "parse-names" : false, "suffix" : "" }, { "dropping-particle" : "", "family" : "Chen", "given" : "Hui-Wen", "non-dropping-particle" : "", "parse-names" : false, "suffix" : "" } ], "container-title" : "BMC Biotechnology", "id" : "ITEM-1", "issued" : { "date-parts" : [ [ "2017" ] ] }, "page" : "1-12", "publisher" : "BMC Biotechnology", "title" : "Multi-antigen avian influenza a (H7N9) virus-like particles: particulate characterizations and immunogenicity evaluation in murine and avian models", "type" : "article-journal" }, "uris" : [ "http://www.mendeley.com/documents/?uuid=f9ae7860-d7b1-4f92-a284-670943738911" ] } ], "mendeley" : { "formattedCitation" : "[118]", "plainTextFormattedCitation" : "[118]", "previouslyFormattedCitation" : "[118]" }, "properties" : {  }, "schema" : "https://github.com/citation-style-language/schema/raw/master/csl-citation.json" }</w:instrText>
            </w:r>
            <w:r>
              <w:rPr>
                <w:sz w:val="16"/>
                <w:lang w:val="en-US"/>
              </w:rPr>
              <w:fldChar w:fldCharType="separate"/>
            </w:r>
            <w:r w:rsidRPr="00557E79">
              <w:rPr>
                <w:noProof/>
                <w:sz w:val="16"/>
                <w:lang w:val="en-US"/>
              </w:rPr>
              <w:t>[118]</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Merge/>
            <w:shd w:val="clear" w:color="auto" w:fill="EEECE1" w:themeFill="background2"/>
            <w:vAlign w:val="center"/>
            <w:hideMark/>
          </w:tcPr>
          <w:p w:rsidR="009E2256" w:rsidRPr="00DB30B4" w:rsidRDefault="009E2256" w:rsidP="00DE3E61">
            <w:pPr>
              <w:jc w:val="center"/>
              <w:rPr>
                <w:b/>
                <w:bCs/>
                <w:sz w:val="16"/>
              </w:rPr>
            </w:pPr>
          </w:p>
        </w:tc>
        <w:tc>
          <w:tcPr>
            <w:tcW w:w="1691" w:type="pct"/>
            <w:shd w:val="clear" w:color="auto" w:fill="EEECE1" w:themeFill="background2"/>
            <w:noWrap/>
            <w:vAlign w:val="center"/>
            <w:hideMark/>
          </w:tcPr>
          <w:p w:rsidR="009E2256" w:rsidRPr="00DB30B4" w:rsidRDefault="009E2256" w:rsidP="00DE3E61">
            <w:pPr>
              <w:jc w:val="center"/>
              <w:rPr>
                <w:sz w:val="16"/>
              </w:rPr>
            </w:pPr>
            <w:r w:rsidRPr="00DB30B4">
              <w:rPr>
                <w:sz w:val="16"/>
              </w:rPr>
              <w:t>A/Wuxi/1/2013</w:t>
            </w:r>
          </w:p>
        </w:tc>
        <w:tc>
          <w:tcPr>
            <w:tcW w:w="487" w:type="pct"/>
            <w:shd w:val="clear" w:color="auto" w:fill="EEECE1" w:themeFill="background2"/>
            <w:noWrap/>
            <w:vAlign w:val="center"/>
            <w:hideMark/>
          </w:tcPr>
          <w:p w:rsidR="009E2256" w:rsidRPr="00DB30B4" w:rsidRDefault="009E2256" w:rsidP="00DE3E61">
            <w:pPr>
              <w:jc w:val="center"/>
              <w:rPr>
                <w:sz w:val="16"/>
              </w:rPr>
            </w:pPr>
            <w:r w:rsidRPr="00DB30B4">
              <w:rPr>
                <w:sz w:val="16"/>
              </w:rPr>
              <w:t>HA, NA, M1</w:t>
            </w:r>
          </w:p>
        </w:tc>
        <w:tc>
          <w:tcPr>
            <w:tcW w:w="1556" w:type="pct"/>
            <w:shd w:val="clear" w:color="auto" w:fill="EEECE1" w:themeFill="background2"/>
            <w:noWrap/>
            <w:vAlign w:val="center"/>
            <w:hideMark/>
          </w:tcPr>
          <w:p w:rsidR="009E2256" w:rsidRPr="00DB30B4" w:rsidRDefault="009E2256" w:rsidP="00DE3E61">
            <w:pPr>
              <w:jc w:val="center"/>
              <w:rPr>
                <w:sz w:val="16"/>
              </w:rPr>
            </w:pPr>
            <w:r>
              <w:rPr>
                <w:sz w:val="16"/>
                <w:lang w:val="en-US"/>
              </w:rPr>
              <w:fldChar w:fldCharType="begin" w:fldLock="1"/>
            </w:r>
            <w:r>
              <w:rPr>
                <w:sz w:val="16"/>
              </w:rPr>
              <w:instrText>ADDIN CSL_CITATION { "citationItems" : [ { "id" : "ITEM-1", "itemData" : { "DOI" : "10.3390/v7082821", "ISSN" : "1999-4915", "abstract" : "In April 2013, human infections with a novel avian influenza (H7N9) virus emerged in China. It has caused serious concerns for public health throughout the world. However, there is presently no effective treatment, and an A (H7N9) H7 subtype influenza vaccine is not available. Vaccination with virus-like particles (VLPs) has showed considerable promise for many other subtype influenza viruses. To produce H7N9 VLPs, full length, unmodified hemagglutinin (HA), neuraminidase (NA), and matrix1 (M1) genes from the A/Wuxi/1/2013(H7N9) were cloned into a pCDNA5.1 FRT vector. By co-transfection, VLPs containing HA, NA, and M1 were secreted by 293T cells. VLPs were purified by ultracentrifugation and injected into mice by the intramuscular route. In animal experiments, humoral and cellular immunoresponse were all triggered by H7N9 VLPs. High levels of specific antibodies and the isotypes of IgG were detected by ELISA. Anamnestic cellular immune responses were examined by detecting specific cytotoxic T cell for IFN- production in ELISPOT assay. The hemagglutination-inhibition (HAI) against the homologous virus was more than 1:64, and cross-reactive HAI titers against the heterologous virus (H1N1 and H3N2) were more than 1:16. Moreover, VLPs immunized mice showed a rapid increase of neutralizing antibodies, with neutralizing antibody titers more than 1:8, which increased four-fold against PBS immunized mice in week four. By week six, the mice had high neutralization ability against the given strain and held a potent homologous virus neutralizing capacity. Thus, VLPs represent a potential strategy for the development of a safe and effective vaccine against novel avian influenza (H7N9) virus.", "author" : [ { "dropping-particle" : "", "family" : "Zhang", "given" : "Li", "non-dropping-particle" : "", "parse-names" : false, "suffix" : "" }, { "dropping-particle" : "", "family" : "Lu", "given" : "Jing", "non-dropping-particle" : "", "parse-names" : false, "suffix" : "" }, { "dropping-particle" : "", "family" : "Chen", "given" : "Yin", "non-dropping-particle" : "", "parse-names" : false, "suffix" : "" }, { "dropping-particle" : "", "family" : "Shi", "given" : "Fengjuan", "non-dropping-particle" : "", "parse-names" : false, "suffix" : "" }, { "dropping-particle" : "", "family" : "Yu", "given" : "Huiyan", "non-dropping-particle" : "", "parse-names" : false, "suffix" : "" }, { "dropping-particle" : "", "family" : "Huang", "given" : "Chao", "non-dropping-particle" : "", "parse-names" : false, "suffix" : "" }, { "dropping-particle" : "", "family" : "Cui", "given" : "Lunbiao", "non-dropping-particle" : "", "parse-names" : false, "suffix" : "" }, { "dropping-particle" : "", "family" : "Shi", "given" : "Zhiyang", "non-dropping-particle" : "", "parse-names" : false, "suffix" : "" }, { "dropping-particle" : "", "family" : "Jiao", "given" : "Yongjun", "non-dropping-particle" : "", "parse-names" : false, "suffix" : "" }, { "dropping-particle" : "", "family" : "Hu", "given" : "Yuemei", "non-dropping-particle" : "", "parse-names" : false, "suffix" : "" } ], "container-title" : "Viruses", "id" : "ITEM-1", "issue" : "8", "issued" : { "date-parts" : [ [ "2015" ] ] }, "page" : "4369-4384", "title" : "Characterization of Humoral Responses Induced by an H7N9 Influenza Virus-Like Particle Vaccine in BALB/C Mice", "type" : "article-journal", "volume" : "7" }, "uris" : [ "http://www.mendeley.com/documents/?uuid=e02b8f41-ef7a-43c0-9d46-5812f14f109d" ] } ], "mendeley" : { "formattedCitation" : "[33]", "plainTextFormattedCitation" : "[33]", "previouslyFormattedCitation" : "[33]" }, "properties" : {  }, "schema" : "https://github.com/citation-style-language/schema/raw/master/csl-citation.json" }</w:instrText>
            </w:r>
            <w:r>
              <w:rPr>
                <w:sz w:val="16"/>
                <w:lang w:val="en-US"/>
              </w:rPr>
              <w:fldChar w:fldCharType="separate"/>
            </w:r>
            <w:r w:rsidRPr="006D412B">
              <w:rPr>
                <w:noProof/>
                <w:sz w:val="16"/>
              </w:rPr>
              <w:t>[33]</w:t>
            </w:r>
            <w:r>
              <w:rPr>
                <w:sz w:val="16"/>
                <w:lang w:val="en-US"/>
              </w:rPr>
              <w:fldChar w:fldCharType="end"/>
            </w:r>
          </w:p>
        </w:tc>
      </w:tr>
      <w:tr w:rsidR="009E2256" w:rsidRPr="000E46BC" w:rsidTr="00DE3E61">
        <w:trPr>
          <w:cantSplit/>
          <w:trHeight w:val="198"/>
        </w:trPr>
        <w:tc>
          <w:tcPr>
            <w:tcW w:w="230" w:type="pct"/>
            <w:vMerge/>
            <w:vAlign w:val="center"/>
            <w:hideMark/>
          </w:tcPr>
          <w:p w:rsidR="009E2256" w:rsidRPr="00DB30B4" w:rsidRDefault="009E2256" w:rsidP="00DE3E61">
            <w:pPr>
              <w:jc w:val="center"/>
              <w:rPr>
                <w:b/>
                <w:bCs/>
                <w:sz w:val="16"/>
              </w:rPr>
            </w:pPr>
          </w:p>
        </w:tc>
        <w:tc>
          <w:tcPr>
            <w:tcW w:w="487" w:type="pct"/>
            <w:vMerge/>
            <w:vAlign w:val="center"/>
            <w:hideMark/>
          </w:tcPr>
          <w:p w:rsidR="009E2256" w:rsidRPr="00DB30B4" w:rsidRDefault="009E2256" w:rsidP="00DE3E61">
            <w:pPr>
              <w:jc w:val="center"/>
              <w:rPr>
                <w:b/>
                <w:bCs/>
                <w:sz w:val="16"/>
              </w:rPr>
            </w:pPr>
          </w:p>
        </w:tc>
        <w:tc>
          <w:tcPr>
            <w:tcW w:w="549" w:type="pct"/>
            <w:vMerge w:val="restart"/>
            <w:vAlign w:val="center"/>
            <w:hideMark/>
          </w:tcPr>
          <w:p w:rsidR="009E2256" w:rsidRPr="00DB30B4" w:rsidRDefault="009E2256" w:rsidP="00DE3E61">
            <w:pPr>
              <w:jc w:val="center"/>
              <w:rPr>
                <w:b/>
                <w:bCs/>
                <w:sz w:val="16"/>
              </w:rPr>
            </w:pPr>
            <w:r w:rsidRPr="00DB30B4">
              <w:rPr>
                <w:b/>
                <w:bCs/>
                <w:sz w:val="16"/>
              </w:rPr>
              <w:t>H9N2</w:t>
            </w:r>
          </w:p>
        </w:tc>
        <w:tc>
          <w:tcPr>
            <w:tcW w:w="1691" w:type="pct"/>
            <w:noWrap/>
            <w:vAlign w:val="center"/>
            <w:hideMark/>
          </w:tcPr>
          <w:p w:rsidR="009E2256" w:rsidRPr="00DB30B4" w:rsidRDefault="009E2256" w:rsidP="00DE3E61">
            <w:pPr>
              <w:jc w:val="center"/>
              <w:rPr>
                <w:sz w:val="16"/>
              </w:rPr>
            </w:pPr>
            <w:r w:rsidRPr="00DB30B4">
              <w:rPr>
                <w:sz w:val="16"/>
              </w:rPr>
              <w:t>A/Hong Kong/1073/99</w:t>
            </w:r>
          </w:p>
        </w:tc>
        <w:tc>
          <w:tcPr>
            <w:tcW w:w="487" w:type="pct"/>
            <w:noWrap/>
            <w:vAlign w:val="center"/>
            <w:hideMark/>
          </w:tcPr>
          <w:p w:rsidR="009E2256" w:rsidRPr="00DB30B4" w:rsidRDefault="009E2256" w:rsidP="00DE3E61">
            <w:pPr>
              <w:jc w:val="center"/>
              <w:rPr>
                <w:sz w:val="16"/>
              </w:rPr>
            </w:pPr>
            <w:r w:rsidRPr="00DB30B4">
              <w:rPr>
                <w:sz w:val="16"/>
              </w:rPr>
              <w:t>HA, NA, M1</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rPr>
              <w:instrText>ADDIN CSL_CITATION { "citationItems" : [ { "id" : "ITEM-1", "itemData" : { "DOI" : "10.1016/j.vaccine.2005.07.098", "ISSN" : "0264-410X", "PMID" : "16143432", "abstract" : "Avian influenza viruses represent a growing threat for an influenza pandemic. To develop recombinant vaccine for avian influenza of the H9N2 subtype, we expressed in insect cells virus-like particles (VLPs) consisting of three structural proteins of influenza A/Hong Kong/1073/99 (H9N2) virus. Upon infection of Sf9 cells with recombinant baculoviruses, the hemagglutinin (HA), neuraminidase (NA), and matrix (M1) proteins were co-expressed in the infected cells, self-assembled, and released into the culture medium as VLPs of 80-120nm in diameter. VLPs exhibited functional characteristics of influenza virus including hemagglutination and neuraminidase activities. In BALB/c mice, VLPs elicited serum antibodies specific for influenza A/Hong Kong/1073/99 (H9N2) virus and inhibited replication of the influenza virus after challenge. Thus, VLPs represent a potential strategy for the development of human vaccines against avian influenza H9N2 viruses.", "author" : [ { "dropping-particle" : "", "family" : "Pushko", "given" : "Peter", "non-dropping-particle" : "", "parse-names" : false, "suffix" : "" }, { "dropping-particle" : "", "family" : "Tumpey", "given" : "Terrence M", "non-dropping-particle" : "", "parse-names" : false, "suffix" : "" }, { "dropping-particle" : "", "family" : "Bu", "given" : "Fang", "non-dropping-particle" : "", "parse-names" : false, "suffix" : "" }, { "dropping-particle" : "", "family" : "Knell", "given" : "John", "non-dropping-particle" : "", "parse-names" : false, "suffix" : "" }, { "dropping-particle" : "", "family" : "Robinson", "given" : "Robin", "non-dropping-particle" : "", "parse-names" : false, "suffix" : "" }, { "dropping-particle" : "", "family" : "Smith", "given" : "Gale", "non-dropping-particle" : "", "parse-names" : false, "suffix" : "" } ], "container-title" : "Vaccine", "id" : "ITEM-1", "issue" : "50", "issued" : { "date-parts" : [ [ "2005", "12", "30" ] ] }, "page" : "5751-9", "title" : "Influenza virus-like particles comprised of the HA, NA, and M1 proteins of H9N2 influenza virus induce protective immune responses in BALB/c mice.", "type" : "article-journal", "volume" : "23" }, "uris" : [ "http://www.mendeley.com/documents/?uuid=cc9e4ec1-3da0-4e81-8014-cbaca769c334" ] } ], "mendeley" : { "formattedCitation" : "[20]", "plainTextFormattedCitation" : "[20]", "previouslyFormattedCitation" : "[20]" }, "properties" : {  }, "schema" : "https://github.com/citation-style-language/schema/raw/master/csl-citation.json" }</w:instrText>
            </w:r>
            <w:r>
              <w:rPr>
                <w:sz w:val="16"/>
                <w:lang w:val="en-US"/>
              </w:rPr>
              <w:fldChar w:fldCharType="separate"/>
            </w:r>
            <w:r w:rsidRPr="006D412B">
              <w:rPr>
                <w:noProof/>
                <w:sz w:val="16"/>
                <w:lang w:val="en-US"/>
              </w:rPr>
              <w:t>[20]</w:t>
            </w:r>
            <w:r>
              <w:rPr>
                <w:sz w:val="16"/>
                <w:lang w:val="en-US"/>
              </w:rPr>
              <w:fldChar w:fldCharType="end"/>
            </w:r>
          </w:p>
        </w:tc>
      </w:tr>
      <w:tr w:rsidR="009E2256" w:rsidRPr="000E46BC"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ign w:val="center"/>
            <w:hideMark/>
          </w:tcPr>
          <w:p w:rsidR="009E2256" w:rsidRPr="009D4167" w:rsidRDefault="009E2256" w:rsidP="00DE3E61">
            <w:pPr>
              <w:jc w:val="center"/>
              <w:rPr>
                <w:b/>
                <w:bCs/>
                <w:sz w:val="16"/>
                <w:lang w:val="en-US"/>
              </w:rPr>
            </w:pPr>
          </w:p>
        </w:tc>
        <w:tc>
          <w:tcPr>
            <w:tcW w:w="1691" w:type="pct"/>
            <w:noWrap/>
            <w:vAlign w:val="center"/>
            <w:hideMark/>
          </w:tcPr>
          <w:p w:rsidR="009E2256" w:rsidRPr="009D4167" w:rsidRDefault="009E2256" w:rsidP="00DE3E61">
            <w:pPr>
              <w:jc w:val="center"/>
              <w:rPr>
                <w:sz w:val="16"/>
                <w:lang w:val="en-US"/>
              </w:rPr>
            </w:pPr>
            <w:r w:rsidRPr="009D4167">
              <w:rPr>
                <w:sz w:val="16"/>
                <w:lang w:val="en-US"/>
              </w:rPr>
              <w:t>A/Hong Kong/33982/2009</w:t>
            </w:r>
          </w:p>
        </w:tc>
        <w:tc>
          <w:tcPr>
            <w:tcW w:w="487" w:type="pct"/>
            <w:noWrap/>
            <w:vAlign w:val="center"/>
            <w:hideMark/>
          </w:tcPr>
          <w:p w:rsidR="009E2256" w:rsidRPr="009D4167" w:rsidRDefault="009E2256" w:rsidP="00DE3E61">
            <w:pPr>
              <w:jc w:val="center"/>
              <w:rPr>
                <w:sz w:val="16"/>
                <w:lang w:val="en-US"/>
              </w:rPr>
            </w:pPr>
            <w:r w:rsidRPr="009D4167">
              <w:rPr>
                <w:sz w:val="16"/>
                <w:lang w:val="en-US"/>
              </w:rPr>
              <w:t>HA</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id" : "ITEM-2",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2",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mendeley" : { "formattedCitation" : "[63,138]", "plainTextFormattedCitation" : "[63,138]", "previouslyFormattedCitation" : "[63,138]" }, "properties" : {  }, "schema" : "https://github.com/citation-style-language/schema/raw/master/csl-citation.json" }</w:instrText>
            </w:r>
            <w:r>
              <w:rPr>
                <w:sz w:val="16"/>
                <w:lang w:val="en-US"/>
              </w:rPr>
              <w:fldChar w:fldCharType="separate"/>
            </w:r>
            <w:r w:rsidRPr="00557E79">
              <w:rPr>
                <w:noProof/>
                <w:sz w:val="16"/>
                <w:lang w:val="en-US"/>
              </w:rPr>
              <w:t>[63,138]</w:t>
            </w:r>
            <w:r>
              <w:rPr>
                <w:sz w:val="16"/>
                <w:lang w:val="en-US"/>
              </w:rPr>
              <w:fldChar w:fldCharType="end"/>
            </w:r>
          </w:p>
        </w:tc>
      </w:tr>
      <w:tr w:rsidR="009E2256" w:rsidRPr="00821E37"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Align w:val="center"/>
            <w:hideMark/>
          </w:tcPr>
          <w:p w:rsidR="009E2256" w:rsidRPr="009D4167" w:rsidRDefault="009E2256" w:rsidP="00DE3E61">
            <w:pPr>
              <w:jc w:val="center"/>
              <w:rPr>
                <w:b/>
                <w:bCs/>
                <w:sz w:val="16"/>
                <w:lang w:val="en-US"/>
              </w:rPr>
            </w:pPr>
            <w:r w:rsidRPr="009D4167">
              <w:rPr>
                <w:b/>
                <w:bCs/>
                <w:sz w:val="16"/>
                <w:lang w:val="en-US"/>
              </w:rPr>
              <w:t>H10N8</w:t>
            </w:r>
          </w:p>
        </w:tc>
        <w:tc>
          <w:tcPr>
            <w:tcW w:w="1691" w:type="pct"/>
            <w:noWrap/>
            <w:vAlign w:val="center"/>
            <w:hideMark/>
          </w:tcPr>
          <w:p w:rsidR="009E2256" w:rsidRPr="009D4167" w:rsidRDefault="009E2256" w:rsidP="00DE3E61">
            <w:pPr>
              <w:jc w:val="center"/>
              <w:rPr>
                <w:sz w:val="16"/>
                <w:lang w:val="en-US"/>
              </w:rPr>
            </w:pPr>
            <w:r w:rsidRPr="009D4167">
              <w:rPr>
                <w:sz w:val="16"/>
                <w:lang w:val="en-US"/>
              </w:rPr>
              <w:t>A/Jiangxi/IPB13a/2013</w:t>
            </w:r>
          </w:p>
        </w:tc>
        <w:tc>
          <w:tcPr>
            <w:tcW w:w="487" w:type="pct"/>
            <w:noWrap/>
            <w:vAlign w:val="center"/>
            <w:hideMark/>
          </w:tcPr>
          <w:p w:rsidR="009E2256" w:rsidRPr="009D4167" w:rsidRDefault="009E2256" w:rsidP="00DE3E61">
            <w:pPr>
              <w:jc w:val="center"/>
              <w:rPr>
                <w:sz w:val="16"/>
                <w:lang w:val="en-US"/>
              </w:rPr>
            </w:pPr>
            <w:r w:rsidRPr="009D4167">
              <w:rPr>
                <w:sz w:val="16"/>
                <w:lang w:val="en-US"/>
              </w:rPr>
              <w:t>HA</w:t>
            </w:r>
          </w:p>
        </w:tc>
        <w:tc>
          <w:tcPr>
            <w:tcW w:w="1556" w:type="pct"/>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mendeley" : { "formattedCitation" : "[63]", "plainTextFormattedCitation" : "[63]", "previouslyFormattedCitation" : "[63]" }, "properties" : {  }, "schema" : "https://github.com/citation-style-language/schema/raw/master/csl-citation.json" }</w:instrText>
            </w:r>
            <w:r>
              <w:rPr>
                <w:sz w:val="16"/>
                <w:lang w:val="en-US"/>
              </w:rPr>
              <w:fldChar w:fldCharType="separate"/>
            </w:r>
            <w:r w:rsidRPr="006D412B">
              <w:rPr>
                <w:noProof/>
                <w:sz w:val="16"/>
                <w:lang w:val="en-US"/>
              </w:rPr>
              <w:t>[63]</w:t>
            </w:r>
            <w:r>
              <w:rPr>
                <w:sz w:val="16"/>
                <w:lang w:val="en-US"/>
              </w:rPr>
              <w:fldChar w:fldCharType="end"/>
            </w:r>
          </w:p>
        </w:tc>
      </w:tr>
      <w:tr w:rsidR="009E2256" w:rsidRPr="00821E37" w:rsidTr="00DE3E61">
        <w:trPr>
          <w:cantSplit/>
          <w:trHeight w:val="198"/>
        </w:trPr>
        <w:tc>
          <w:tcPr>
            <w:tcW w:w="230" w:type="pct"/>
            <w:vMerge/>
            <w:vAlign w:val="center"/>
            <w:hideMark/>
          </w:tcPr>
          <w:p w:rsidR="009E2256" w:rsidRPr="009D4167" w:rsidRDefault="009E2256" w:rsidP="00DE3E61">
            <w:pPr>
              <w:jc w:val="center"/>
              <w:rPr>
                <w:b/>
                <w:bCs/>
                <w:sz w:val="16"/>
                <w:lang w:val="en-US"/>
              </w:rPr>
            </w:pPr>
          </w:p>
        </w:tc>
        <w:tc>
          <w:tcPr>
            <w:tcW w:w="487" w:type="pct"/>
            <w:vMerge/>
            <w:vAlign w:val="center"/>
            <w:hideMark/>
          </w:tcPr>
          <w:p w:rsidR="009E2256" w:rsidRPr="009D4167" w:rsidRDefault="009E2256" w:rsidP="00DE3E61">
            <w:pPr>
              <w:jc w:val="center"/>
              <w:rPr>
                <w:b/>
                <w:bCs/>
                <w:sz w:val="16"/>
                <w:lang w:val="en-US"/>
              </w:rPr>
            </w:pPr>
          </w:p>
        </w:tc>
        <w:tc>
          <w:tcPr>
            <w:tcW w:w="549" w:type="pct"/>
            <w:vMerge w:val="restart"/>
            <w:vAlign w:val="center"/>
            <w:hideMark/>
          </w:tcPr>
          <w:p w:rsidR="009E2256" w:rsidRPr="009D4167" w:rsidRDefault="009E2256" w:rsidP="00DE3E61">
            <w:pPr>
              <w:jc w:val="center"/>
              <w:rPr>
                <w:b/>
                <w:bCs/>
                <w:sz w:val="16"/>
                <w:lang w:val="en-US"/>
              </w:rPr>
            </w:pPr>
            <w:r w:rsidRPr="009D4167">
              <w:rPr>
                <w:b/>
                <w:bCs/>
                <w:sz w:val="16"/>
                <w:lang w:val="en-US"/>
              </w:rPr>
              <w:t>B</w:t>
            </w:r>
          </w:p>
        </w:tc>
        <w:tc>
          <w:tcPr>
            <w:tcW w:w="1691" w:type="pct"/>
            <w:noWrap/>
            <w:vAlign w:val="center"/>
          </w:tcPr>
          <w:p w:rsidR="009E2256" w:rsidRPr="009D4167" w:rsidRDefault="009E2256" w:rsidP="00DE3E61">
            <w:pPr>
              <w:jc w:val="center"/>
              <w:rPr>
                <w:sz w:val="16"/>
                <w:lang w:val="en-US"/>
              </w:rPr>
            </w:pPr>
            <w:r w:rsidRPr="009D4167">
              <w:rPr>
                <w:sz w:val="16"/>
                <w:lang w:val="en-US"/>
              </w:rPr>
              <w:t>B/Shanghai/361/2002</w:t>
            </w:r>
          </w:p>
        </w:tc>
        <w:tc>
          <w:tcPr>
            <w:tcW w:w="487" w:type="pct"/>
            <w:noWrap/>
            <w:vAlign w:val="center"/>
          </w:tcPr>
          <w:p w:rsidR="009E2256" w:rsidRPr="009D4167" w:rsidRDefault="009E2256" w:rsidP="00DE3E61">
            <w:pPr>
              <w:jc w:val="center"/>
              <w:rPr>
                <w:sz w:val="16"/>
                <w:lang w:val="en-US"/>
              </w:rPr>
            </w:pPr>
            <w:r w:rsidRPr="009D4167">
              <w:rPr>
                <w:sz w:val="16"/>
                <w:lang w:val="en-US"/>
              </w:rPr>
              <w:t>HA</w:t>
            </w:r>
          </w:p>
        </w:tc>
        <w:tc>
          <w:tcPr>
            <w:tcW w:w="1556" w:type="pct"/>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mendeley" : { "formattedCitation" : "[136]", "plainTextFormattedCitation" : "[136]", "previouslyFormattedCitation" : "[136]" }, "properties" : {  }, "schema" : "https://github.com/citation-style-language/schema/raw/master/csl-citation.json" }</w:instrText>
            </w:r>
            <w:r>
              <w:rPr>
                <w:sz w:val="16"/>
                <w:lang w:val="en-US"/>
              </w:rPr>
              <w:fldChar w:fldCharType="separate"/>
            </w:r>
            <w:r w:rsidRPr="00557E79">
              <w:rPr>
                <w:noProof/>
                <w:sz w:val="16"/>
                <w:lang w:val="en-US"/>
              </w:rPr>
              <w:t>[136]</w:t>
            </w:r>
            <w:r>
              <w:rPr>
                <w:sz w:val="16"/>
                <w:lang w:val="en-US"/>
              </w:rPr>
              <w:fldChar w:fldCharType="end"/>
            </w:r>
          </w:p>
        </w:tc>
      </w:tr>
      <w:tr w:rsidR="009E2256" w:rsidRPr="00DB30B4" w:rsidTr="00DE3E61">
        <w:trPr>
          <w:cantSplit/>
          <w:trHeight w:val="198"/>
        </w:trPr>
        <w:tc>
          <w:tcPr>
            <w:tcW w:w="230" w:type="pct"/>
            <w:vMerge/>
            <w:vAlign w:val="center"/>
          </w:tcPr>
          <w:p w:rsidR="009E2256" w:rsidRPr="00821E37" w:rsidRDefault="009E2256" w:rsidP="00DE3E61">
            <w:pPr>
              <w:jc w:val="center"/>
              <w:rPr>
                <w:b/>
                <w:bCs/>
                <w:sz w:val="16"/>
                <w:lang w:val="en-US"/>
              </w:rPr>
            </w:pPr>
          </w:p>
        </w:tc>
        <w:tc>
          <w:tcPr>
            <w:tcW w:w="487" w:type="pct"/>
            <w:vMerge/>
            <w:vAlign w:val="center"/>
          </w:tcPr>
          <w:p w:rsidR="009E2256" w:rsidRPr="00821E37" w:rsidRDefault="009E2256" w:rsidP="00DE3E61">
            <w:pPr>
              <w:jc w:val="center"/>
              <w:rPr>
                <w:b/>
                <w:bCs/>
                <w:sz w:val="16"/>
                <w:lang w:val="en-US"/>
              </w:rPr>
            </w:pPr>
          </w:p>
        </w:tc>
        <w:tc>
          <w:tcPr>
            <w:tcW w:w="549" w:type="pct"/>
            <w:vMerge/>
            <w:vAlign w:val="center"/>
          </w:tcPr>
          <w:p w:rsidR="009E2256" w:rsidRPr="00821E37" w:rsidRDefault="009E2256" w:rsidP="00DE3E61">
            <w:pPr>
              <w:jc w:val="center"/>
              <w:rPr>
                <w:b/>
                <w:bCs/>
                <w:sz w:val="16"/>
                <w:lang w:val="en-US"/>
              </w:rPr>
            </w:pPr>
          </w:p>
        </w:tc>
        <w:tc>
          <w:tcPr>
            <w:tcW w:w="1691" w:type="pct"/>
            <w:noWrap/>
            <w:vAlign w:val="center"/>
          </w:tcPr>
          <w:p w:rsidR="009E2256" w:rsidRPr="001D1BAC" w:rsidRDefault="009E2256" w:rsidP="00DE3E61">
            <w:pPr>
              <w:jc w:val="center"/>
              <w:rPr>
                <w:sz w:val="16"/>
                <w:lang w:val="en-US"/>
              </w:rPr>
            </w:pPr>
            <w:r w:rsidRPr="009D4167">
              <w:rPr>
                <w:sz w:val="16"/>
                <w:lang w:val="en-US"/>
              </w:rPr>
              <w:t>B/Yamagata/16/1988</w:t>
            </w:r>
          </w:p>
        </w:tc>
        <w:tc>
          <w:tcPr>
            <w:tcW w:w="487" w:type="pct"/>
            <w:noWrap/>
            <w:vAlign w:val="center"/>
          </w:tcPr>
          <w:p w:rsidR="009E2256" w:rsidRPr="001D1BAC" w:rsidRDefault="009E2256" w:rsidP="00DE3E61">
            <w:pPr>
              <w:jc w:val="center"/>
              <w:rPr>
                <w:sz w:val="16"/>
                <w:lang w:val="en-US"/>
              </w:rPr>
            </w:pPr>
            <w:r w:rsidRPr="009D4167">
              <w:rPr>
                <w:sz w:val="16"/>
                <w:lang w:val="en-US"/>
              </w:rPr>
              <w:t>NA</w:t>
            </w:r>
          </w:p>
        </w:tc>
        <w:tc>
          <w:tcPr>
            <w:tcW w:w="1556"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371/journal.pone.0051559", "ISBN" : "2662007001", "ISSN" : "1932-6203", "PMID" : "23236516", "abstract" : "Influenza virus-like particles are currently evaluated in clinical trials as vaccine candidates for influenza viruses. Most commonly they are produced in baculovirus- or mammalian- expression systems. Here we used different vaccination schemes in order to systematically compare virus-like particle preparations generated in the two systems. Our work shows significant differences in immunogenicity between the two, and indicates superior and broader immune responses induced by the baculovirus-derived constructs. We demonstrate that these differences critically influence protection and survival in a mouse model of influenza virus infection. Finally, we show that the enhanced immunogenicity of the baculovirus-derived virus-like particles is caused by contamination with residual baculovirus which activates the innate immune response at the site of inoculation.", "author" : [ { "dropping-particle" : "", "family" : "Margine", "given" : "Irina", "non-dropping-particle" : "", "parse-names" : false, "suffix" : "" }, { "dropping-particle" : "", "family" : "Martinez-Gil", "given" : "Luis", "non-dropping-particle" : "", "parse-names" : false, "suffix" : "" }, { "dropping-particle" : "", "family" : "Chou", "given" : "Yi-Ying", "non-dropping-particle" : "", "parse-names" : false, "suffix" : "" }, { "dropping-particle" : "", "family" : "Krammer", "given" : "Florian", "non-dropping-particle" : "", "parse-names" : false, "suffix" : "" } ], "container-title" : "PLoS ONE", "editor" : [ { "dropping-particle" : "", "family" : "Zhou", "given" : "Paul", "non-dropping-particle" : "", "parse-names" : false, "suffix" : "" } ], "id" : "ITEM-1", "issue" : "12", "issued" : { "date-parts" : [ [ "2012", "12", "7" ] ] }, "page" : "e51559", "title" : "Residual Baculovirus in Insect Cell-Derived Influenza Virus-Like Particle Preparations Enhances Immunogenicity", "type" : "article-journal", "volume" : "7" }, "uris" : [ "http://www.mendeley.com/documents/?uuid=0af89404-2eab-4063-9da2-650efbb3ae32" ] } ], "mendeley" : { "formattedCitation" : "[21]", "plainTextFormattedCitation" : "[21]", "previouslyFormattedCitation" : "[21]" }, "properties" : {  }, "schema" : "https://github.com/citation-style-language/schema/raw/master/csl-citation.json" }</w:instrText>
            </w:r>
            <w:r>
              <w:rPr>
                <w:sz w:val="16"/>
                <w:lang w:val="en-US"/>
              </w:rPr>
              <w:fldChar w:fldCharType="separate"/>
            </w:r>
            <w:r w:rsidRPr="006D412B">
              <w:rPr>
                <w:noProof/>
                <w:sz w:val="16"/>
                <w:lang w:val="en-US"/>
              </w:rPr>
              <w:t>[21]</w:t>
            </w:r>
            <w:r>
              <w:rPr>
                <w:sz w:val="16"/>
                <w:lang w:val="en-US"/>
              </w:rPr>
              <w:fldChar w:fldCharType="end"/>
            </w:r>
          </w:p>
        </w:tc>
      </w:tr>
      <w:bookmarkEnd w:id="0"/>
    </w:tbl>
    <w:p w:rsidR="009E2256" w:rsidRPr="00410EA4" w:rsidRDefault="009E2256" w:rsidP="009E2256">
      <w:pPr>
        <w:rPr>
          <w:lang w:val="en-US"/>
        </w:rPr>
      </w:pPr>
    </w:p>
    <w:tbl>
      <w:tblPr>
        <w:tblStyle w:val="TableGrid"/>
        <w:tblpPr w:leftFromText="141" w:rightFromText="141" w:vertAnchor="text" w:horzAnchor="margin" w:tblpY="156"/>
        <w:tblW w:w="4682" w:type="pct"/>
        <w:tblLook w:val="04A0" w:firstRow="1" w:lastRow="0" w:firstColumn="1" w:lastColumn="0" w:noHBand="0" w:noVBand="1"/>
      </w:tblPr>
      <w:tblGrid>
        <w:gridCol w:w="571"/>
        <w:gridCol w:w="1367"/>
        <w:gridCol w:w="1441"/>
        <w:gridCol w:w="4464"/>
        <w:gridCol w:w="1294"/>
        <w:gridCol w:w="4179"/>
      </w:tblGrid>
      <w:tr w:rsidR="009E2256" w:rsidTr="00DE3E61">
        <w:trPr>
          <w:cantSplit/>
          <w:trHeight w:val="198"/>
        </w:trPr>
        <w:tc>
          <w:tcPr>
            <w:tcW w:w="214" w:type="pct"/>
            <w:vMerge w:val="restart"/>
            <w:textDirection w:val="btLr"/>
            <w:vAlign w:val="center"/>
          </w:tcPr>
          <w:p w:rsidR="009E2256" w:rsidRPr="009D4167" w:rsidRDefault="009E2256" w:rsidP="00DE3E61">
            <w:pPr>
              <w:ind w:left="113" w:right="113"/>
              <w:jc w:val="center"/>
              <w:rPr>
                <w:b/>
                <w:bCs/>
                <w:sz w:val="20"/>
                <w:lang w:val="en-US"/>
              </w:rPr>
            </w:pPr>
            <w:r w:rsidRPr="00714669">
              <w:rPr>
                <w:b/>
                <w:bCs/>
                <w:lang w:val="en-US"/>
              </w:rPr>
              <w:t>OTHER INFLUENZA VIRUSES</w:t>
            </w:r>
          </w:p>
        </w:tc>
        <w:tc>
          <w:tcPr>
            <w:tcW w:w="513" w:type="pct"/>
            <w:vMerge w:val="restart"/>
            <w:vAlign w:val="center"/>
          </w:tcPr>
          <w:p w:rsidR="009E2256" w:rsidRPr="009D4167" w:rsidRDefault="009E2256" w:rsidP="00DE3E61">
            <w:pPr>
              <w:jc w:val="center"/>
              <w:rPr>
                <w:b/>
                <w:bCs/>
                <w:sz w:val="16"/>
                <w:lang w:val="en-US"/>
              </w:rPr>
            </w:pPr>
            <w:r>
              <w:rPr>
                <w:b/>
                <w:bCs/>
                <w:sz w:val="16"/>
                <w:lang w:val="en-US"/>
              </w:rPr>
              <w:t>Avian</w:t>
            </w:r>
          </w:p>
        </w:tc>
        <w:tc>
          <w:tcPr>
            <w:tcW w:w="541" w:type="pct"/>
            <w:shd w:val="clear" w:color="auto" w:fill="FFFFFF" w:themeFill="background1"/>
            <w:noWrap/>
            <w:vAlign w:val="center"/>
          </w:tcPr>
          <w:p w:rsidR="009E2256" w:rsidRPr="009D4167" w:rsidRDefault="009E2256" w:rsidP="00DE3E61">
            <w:pPr>
              <w:jc w:val="center"/>
              <w:rPr>
                <w:b/>
                <w:bCs/>
                <w:sz w:val="16"/>
                <w:lang w:val="en-US"/>
              </w:rPr>
            </w:pPr>
            <w:r>
              <w:rPr>
                <w:b/>
                <w:bCs/>
                <w:sz w:val="16"/>
                <w:lang w:val="en-US"/>
              </w:rPr>
              <w:t>H3N8</w:t>
            </w:r>
          </w:p>
        </w:tc>
        <w:tc>
          <w:tcPr>
            <w:tcW w:w="1676" w:type="pct"/>
            <w:shd w:val="clear" w:color="auto" w:fill="FFFFFF" w:themeFill="background1"/>
            <w:noWrap/>
            <w:vAlign w:val="center"/>
          </w:tcPr>
          <w:p w:rsidR="009E2256" w:rsidRPr="009D4167" w:rsidRDefault="009E2256" w:rsidP="00DE3E61">
            <w:pPr>
              <w:jc w:val="center"/>
              <w:rPr>
                <w:sz w:val="16"/>
                <w:lang w:val="en-US"/>
              </w:rPr>
            </w:pPr>
            <w:r w:rsidRPr="005A22C7">
              <w:rPr>
                <w:sz w:val="16"/>
                <w:lang w:val="en-US"/>
              </w:rPr>
              <w:t>A/pintail/Ohio/339/1987</w:t>
            </w:r>
          </w:p>
        </w:tc>
        <w:tc>
          <w:tcPr>
            <w:tcW w:w="486" w:type="pct"/>
            <w:shd w:val="clear" w:color="auto" w:fill="FFFFFF" w:themeFill="background1"/>
            <w:noWrap/>
            <w:vAlign w:val="center"/>
          </w:tcPr>
          <w:p w:rsidR="009E2256" w:rsidRPr="009D4167" w:rsidRDefault="009E2256" w:rsidP="00DE3E61">
            <w:pPr>
              <w:jc w:val="center"/>
              <w:rPr>
                <w:sz w:val="16"/>
                <w:lang w:val="en-US"/>
              </w:rPr>
            </w:pPr>
            <w:r>
              <w:rPr>
                <w:sz w:val="16"/>
                <w:lang w:val="en-US"/>
              </w:rPr>
              <w:t>HA</w:t>
            </w:r>
          </w:p>
        </w:tc>
        <w:tc>
          <w:tcPr>
            <w:tcW w:w="1569" w:type="pct"/>
            <w:shd w:val="clear" w:color="auto" w:fill="FFFFFF" w:themeFill="background1"/>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1", "issue" : "4", "issued" : { "date-parts" : [ [ "2015" ] ] }, "page" : "1-9", "title" : "An Intranasal Virus-Like Particle Vaccine Broadly Protects Mice from Multiple Subtypes of Influenza A Virus", "type" : "article-journal", "volume" : "6" }, "uris" : [ "http://www.mendeley.com/documents/?uuid=5f29081e-2bc2-4b7a-b7c9-7031507ea7b3" ] } ], "mendeley" : { "formattedCitation" : "[133]", "plainTextFormattedCitation" : "[133]", "previouslyFormattedCitation" : "[133]" }, "properties" : {  }, "schema" : "https://github.com/citation-style-language/schema/raw/master/csl-citation.json" }</w:instrText>
            </w:r>
            <w:r>
              <w:rPr>
                <w:sz w:val="16"/>
                <w:lang w:val="en-US"/>
              </w:rPr>
              <w:fldChar w:fldCharType="separate"/>
            </w:r>
            <w:r w:rsidRPr="00557E79">
              <w:rPr>
                <w:noProof/>
                <w:sz w:val="16"/>
                <w:lang w:val="en-US"/>
              </w:rPr>
              <w:t>[133]</w:t>
            </w:r>
            <w:r>
              <w:rPr>
                <w:sz w:val="16"/>
                <w:lang w:val="en-US"/>
              </w:rPr>
              <w:fldChar w:fldCharType="end"/>
            </w:r>
          </w:p>
        </w:tc>
      </w:tr>
      <w:tr w:rsidR="009E2256" w:rsidRPr="009D4167" w:rsidTr="00DE3E61">
        <w:trPr>
          <w:cantSplit/>
          <w:trHeight w:val="198"/>
        </w:trPr>
        <w:tc>
          <w:tcPr>
            <w:tcW w:w="214" w:type="pct"/>
            <w:vMerge/>
            <w:textDirection w:val="btLr"/>
            <w:vAlign w:val="center"/>
          </w:tcPr>
          <w:p w:rsidR="009E2256" w:rsidRPr="009D4167" w:rsidRDefault="009E2256" w:rsidP="00DE3E61">
            <w:pPr>
              <w:ind w:left="113" w:right="113"/>
              <w:jc w:val="center"/>
              <w:rPr>
                <w:b/>
                <w:bCs/>
                <w:sz w:val="16"/>
                <w:lang w:val="en-US"/>
              </w:rPr>
            </w:pPr>
          </w:p>
        </w:tc>
        <w:tc>
          <w:tcPr>
            <w:tcW w:w="513" w:type="pct"/>
            <w:vMerge/>
            <w:vAlign w:val="center"/>
          </w:tcPr>
          <w:p w:rsidR="009E2256" w:rsidRPr="009D4167" w:rsidRDefault="009E2256" w:rsidP="00DE3E61">
            <w:pPr>
              <w:jc w:val="center"/>
              <w:rPr>
                <w:b/>
                <w:bCs/>
                <w:sz w:val="16"/>
                <w:lang w:val="en-US"/>
              </w:rPr>
            </w:pPr>
          </w:p>
        </w:tc>
        <w:tc>
          <w:tcPr>
            <w:tcW w:w="541" w:type="pct"/>
            <w:vMerge w:val="restart"/>
            <w:shd w:val="clear" w:color="auto" w:fill="EEECE1" w:themeFill="background2"/>
            <w:noWrap/>
            <w:vAlign w:val="center"/>
          </w:tcPr>
          <w:p w:rsidR="009E2256" w:rsidRPr="009D4167" w:rsidRDefault="009E2256" w:rsidP="00DE3E61">
            <w:pPr>
              <w:jc w:val="center"/>
              <w:rPr>
                <w:b/>
                <w:bCs/>
                <w:sz w:val="16"/>
                <w:lang w:val="en-US"/>
              </w:rPr>
            </w:pPr>
            <w:r w:rsidRPr="009D4167">
              <w:rPr>
                <w:b/>
                <w:bCs/>
                <w:sz w:val="16"/>
                <w:lang w:val="en-US"/>
              </w:rPr>
              <w:t>H5N1</w:t>
            </w:r>
          </w:p>
        </w:tc>
        <w:tc>
          <w:tcPr>
            <w:tcW w:w="1676" w:type="pct"/>
            <w:shd w:val="clear" w:color="auto" w:fill="EEECE1" w:themeFill="background2"/>
            <w:noWrap/>
            <w:vAlign w:val="center"/>
          </w:tcPr>
          <w:p w:rsidR="009E2256" w:rsidRPr="009D4167" w:rsidRDefault="009E2256" w:rsidP="00DE3E61">
            <w:pPr>
              <w:jc w:val="center"/>
              <w:rPr>
                <w:sz w:val="16"/>
                <w:lang w:val="en-US"/>
              </w:rPr>
            </w:pPr>
            <w:r w:rsidRPr="005A22C7">
              <w:rPr>
                <w:sz w:val="16"/>
                <w:lang w:val="en-US"/>
              </w:rPr>
              <w:t>A/mallard/Maryland/802/2007</w:t>
            </w:r>
          </w:p>
        </w:tc>
        <w:tc>
          <w:tcPr>
            <w:tcW w:w="486" w:type="pct"/>
            <w:shd w:val="clear" w:color="auto" w:fill="EEECE1" w:themeFill="background2"/>
            <w:noWrap/>
            <w:vAlign w:val="center"/>
          </w:tcPr>
          <w:p w:rsidR="009E2256" w:rsidRPr="009D4167" w:rsidRDefault="009E2256" w:rsidP="00DE3E61">
            <w:pPr>
              <w:jc w:val="center"/>
              <w:rPr>
                <w:sz w:val="16"/>
                <w:lang w:val="en-US"/>
              </w:rPr>
            </w:pPr>
            <w:r>
              <w:rPr>
                <w:sz w:val="16"/>
                <w:lang w:val="en-US"/>
              </w:rPr>
              <w:t>HA</w:t>
            </w:r>
          </w:p>
        </w:tc>
        <w:tc>
          <w:tcPr>
            <w:tcW w:w="1569" w:type="pct"/>
            <w:shd w:val="clear" w:color="auto" w:fill="EEECE1" w:themeFill="background2"/>
            <w:noWrap/>
            <w:vAlign w:val="center"/>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1", "issue" : "4", "issued" : { "date-parts" : [ [ "2015" ] ] }, "page" : "1-9", "title" : "An Intranasal Virus-Like Particle Vaccine Broadly Protects Mice from Multiple Subtypes of Influenza A Virus", "type" : "article-journal", "volume" : "6" }, "uris" : [ "http://www.mendeley.com/documents/?uuid=5f29081e-2bc2-4b7a-b7c9-7031507ea7b3" ] } ], "mendeley" : { "formattedCitation" : "[133]", "plainTextFormattedCitation" : "[133]", "previouslyFormattedCitation" : "[133]" }, "properties" : {  }, "schema" : "https://github.com/citation-style-language/schema/raw/master/csl-citation.json" }</w:instrText>
            </w:r>
            <w:r>
              <w:rPr>
                <w:sz w:val="16"/>
                <w:lang w:val="en-US"/>
              </w:rPr>
              <w:fldChar w:fldCharType="separate"/>
            </w:r>
            <w:r w:rsidRPr="00557E79">
              <w:rPr>
                <w:noProof/>
                <w:sz w:val="16"/>
                <w:lang w:val="en-US"/>
              </w:rPr>
              <w:t>[133]</w:t>
            </w:r>
            <w:r>
              <w:rPr>
                <w:sz w:val="16"/>
                <w:lang w:val="en-US"/>
              </w:rPr>
              <w:fldChar w:fldCharType="end"/>
            </w:r>
          </w:p>
        </w:tc>
      </w:tr>
      <w:tr w:rsidR="009E2256" w:rsidRPr="009314E3" w:rsidTr="00DE3E61">
        <w:trPr>
          <w:cantSplit/>
          <w:trHeight w:val="198"/>
        </w:trPr>
        <w:tc>
          <w:tcPr>
            <w:tcW w:w="214" w:type="pct"/>
            <w:vMerge/>
            <w:textDirection w:val="btLr"/>
            <w:vAlign w:val="center"/>
            <w:hideMark/>
          </w:tcPr>
          <w:p w:rsidR="009E2256" w:rsidRPr="009D4167" w:rsidRDefault="009E2256" w:rsidP="00DE3E61">
            <w:pPr>
              <w:ind w:left="113" w:right="113"/>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noWrap/>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tcPr>
          <w:p w:rsidR="009E2256" w:rsidRPr="009D4167" w:rsidRDefault="009E2256" w:rsidP="00DE3E61">
            <w:pPr>
              <w:jc w:val="center"/>
              <w:rPr>
                <w:sz w:val="16"/>
                <w:lang w:val="en-US"/>
              </w:rPr>
            </w:pPr>
            <w:r w:rsidRPr="009D4167">
              <w:rPr>
                <w:sz w:val="16"/>
                <w:lang w:val="en-US"/>
              </w:rPr>
              <w:t>A/duck/Hokkaido/Vac-1/2004</w:t>
            </w:r>
          </w:p>
        </w:tc>
        <w:tc>
          <w:tcPr>
            <w:tcW w:w="486" w:type="pct"/>
            <w:shd w:val="clear" w:color="auto" w:fill="EEECE1" w:themeFill="background2"/>
            <w:noWrap/>
            <w:vAlign w:val="center"/>
          </w:tcPr>
          <w:p w:rsidR="009E2256" w:rsidRPr="009D4167" w:rsidRDefault="009E2256" w:rsidP="00DE3E61">
            <w:pPr>
              <w:jc w:val="center"/>
              <w:rPr>
                <w:sz w:val="16"/>
                <w:lang w:val="en-US"/>
              </w:rPr>
            </w:pPr>
            <w:r w:rsidRPr="009D4167">
              <w:rPr>
                <w:sz w:val="16"/>
                <w:lang w:val="en-US"/>
              </w:rPr>
              <w:t>HA, NA, M1</w:t>
            </w:r>
          </w:p>
        </w:tc>
        <w:tc>
          <w:tcPr>
            <w:tcW w:w="1569" w:type="pct"/>
            <w:shd w:val="clear" w:color="auto" w:fill="EEECE1" w:themeFill="background2"/>
            <w:noWrap/>
            <w:vAlign w:val="center"/>
          </w:tcPr>
          <w:p w:rsidR="009E2256" w:rsidRPr="009314E3"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4172/2157-7560.1000201", "ISSN" : "21577560", "author" : [ { "dropping-particle" : "", "family" : "Satomi Yanase", "given" : "Motofumi Shimizu", "non-dropping-particle" : "", "parse-names" : false, "suffix" : "" }, { "dropping-particle" : "", "family" : "Masatoshi Okamatsu", "given" : "Chang Myint OO", "non-dropping-particle" : "", "parse-names" : false, "suffix" : "" } ], "container-title" : "Journal of Vaccines &amp; Vaccination", "id" : "ITEM-1", "issue" : "06", "issued" : { "date-parts" : [ [ "2013" ] ] }, "page" : "1-7", "title" : "Influenza Virus-like Particles Containing HA, NA, and M1 Induced Protection in Chickens against a Lethal Challenge with the Highly Pathogenic H5N1 Avian Influenza Virus", "type" : "article-journal", "volume" : "04" }, "uris" : [ "http://www.mendeley.com/documents/?uuid=87636a7e-6e75-4bb0-a2f3-005e078ff1b9" ] } ], "mendeley" : { "formattedCitation" : "[135]", "plainTextFormattedCitation" : "[135]", "previouslyFormattedCitation" : "[135]" }, "properties" : {  }, "schema" : "https://github.com/citation-style-language/schema/raw/master/csl-citation.json" }</w:instrText>
            </w:r>
            <w:r>
              <w:rPr>
                <w:sz w:val="16"/>
                <w:lang w:val="en-US"/>
              </w:rPr>
              <w:fldChar w:fldCharType="separate"/>
            </w:r>
            <w:r w:rsidRPr="00557E79">
              <w:rPr>
                <w:noProof/>
                <w:sz w:val="16"/>
                <w:lang w:val="en-US"/>
              </w:rPr>
              <w:t>[135]</w:t>
            </w:r>
            <w:r>
              <w:rPr>
                <w:sz w:val="16"/>
                <w:lang w:val="en-US"/>
              </w:rPr>
              <w:fldChar w:fldCharType="end"/>
            </w:r>
          </w:p>
        </w:tc>
      </w:tr>
      <w:tr w:rsidR="009E2256" w:rsidRPr="009D4167" w:rsidTr="00DE3E61">
        <w:trPr>
          <w:cantSplit/>
          <w:trHeight w:val="198"/>
        </w:trPr>
        <w:tc>
          <w:tcPr>
            <w:tcW w:w="214" w:type="pct"/>
            <w:vMerge/>
            <w:vAlign w:val="center"/>
            <w:hideMark/>
          </w:tcPr>
          <w:p w:rsidR="009E2256" w:rsidRPr="009314E3" w:rsidRDefault="009E2256" w:rsidP="00DE3E61">
            <w:pPr>
              <w:jc w:val="center"/>
              <w:rPr>
                <w:b/>
                <w:bCs/>
                <w:sz w:val="16"/>
                <w:lang w:val="en-US"/>
              </w:rPr>
            </w:pPr>
          </w:p>
        </w:tc>
        <w:tc>
          <w:tcPr>
            <w:tcW w:w="513" w:type="pct"/>
            <w:vMerge/>
            <w:vAlign w:val="center"/>
            <w:hideMark/>
          </w:tcPr>
          <w:p w:rsidR="009E2256" w:rsidRPr="009314E3" w:rsidRDefault="009E2256" w:rsidP="00DE3E61">
            <w:pPr>
              <w:jc w:val="center"/>
              <w:rPr>
                <w:b/>
                <w:bCs/>
                <w:sz w:val="16"/>
                <w:lang w:val="en-US"/>
              </w:rPr>
            </w:pPr>
          </w:p>
        </w:tc>
        <w:tc>
          <w:tcPr>
            <w:tcW w:w="541" w:type="pct"/>
            <w:vMerge w:val="restart"/>
            <w:shd w:val="clear" w:color="auto" w:fill="EEECE1" w:themeFill="background2"/>
            <w:vAlign w:val="center"/>
            <w:hideMark/>
          </w:tcPr>
          <w:p w:rsidR="009E2256" w:rsidRPr="009D4167" w:rsidRDefault="009E2256" w:rsidP="00DE3E61">
            <w:pPr>
              <w:jc w:val="center"/>
              <w:rPr>
                <w:b/>
                <w:bCs/>
                <w:sz w:val="16"/>
                <w:lang w:val="en-US"/>
              </w:rPr>
            </w:pPr>
            <w:r w:rsidRPr="009D4167">
              <w:rPr>
                <w:b/>
                <w:bCs/>
                <w:sz w:val="16"/>
                <w:lang w:val="en-US"/>
              </w:rPr>
              <w:t>HPAI H5N1</w:t>
            </w: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w:t>
            </w:r>
            <w:r>
              <w:rPr>
                <w:sz w:val="16"/>
                <w:lang w:val="en-US"/>
              </w:rPr>
              <w:t>g</w:t>
            </w:r>
            <w:r w:rsidRPr="009D4167">
              <w:rPr>
                <w:sz w:val="16"/>
                <w:lang w:val="en-US"/>
              </w:rPr>
              <w:t>oose/Guangdong/1/96</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M1</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1", "issue" : "Pt 9", "issued" : { "date-parts" : [ [ "2010", "9" ] ] }, "page" : "2022-2030", "title" : "Formation of virus-like particles from human cell lines exclusively expressing influenza neuraminidase", "type" : "article-journal", "volume" : "91" }, "uris" : [ "http://www.mendeley.com/documents/?uuid=c99149db-e1f7-4745-9bce-770c983b0d46" ] } ], "mendeley" : { "formattedCitation" : "[31]", "plainTextFormattedCitation" : "[31]", "previouslyFormattedCitation" : "[31]" }, "properties" : {  }, "schema" : "https://github.com/citation-style-language/schema/raw/master/csl-citation.json" }</w:instrText>
            </w:r>
            <w:r>
              <w:rPr>
                <w:sz w:val="16"/>
                <w:lang w:val="en-US"/>
              </w:rPr>
              <w:fldChar w:fldCharType="separate"/>
            </w:r>
            <w:r w:rsidRPr="006D412B">
              <w:rPr>
                <w:noProof/>
                <w:sz w:val="16"/>
                <w:lang w:val="en-US"/>
              </w:rPr>
              <w:t>[31]</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311199" w:rsidRDefault="009E2256" w:rsidP="00DE3E61">
            <w:pPr>
              <w:jc w:val="center"/>
              <w:rPr>
                <w:sz w:val="16"/>
                <w:lang w:val="en-US"/>
              </w:rPr>
            </w:pPr>
            <w:r w:rsidRPr="00042472">
              <w:rPr>
                <w:sz w:val="16"/>
                <w:lang w:val="en-US"/>
              </w:rPr>
              <w:t>A/chicken/</w:t>
            </w:r>
            <w:proofErr w:type="spellStart"/>
            <w:r w:rsidRPr="00042472">
              <w:rPr>
                <w:sz w:val="16"/>
                <w:lang w:val="en-US"/>
              </w:rPr>
              <w:t>WestJava</w:t>
            </w:r>
            <w:proofErr w:type="spellEnd"/>
            <w:r w:rsidRPr="00042472">
              <w:rPr>
                <w:sz w:val="16"/>
                <w:lang w:val="en-US"/>
              </w:rPr>
              <w:t>(</w:t>
            </w:r>
            <w:proofErr w:type="spellStart"/>
            <w:r w:rsidRPr="00042472">
              <w:rPr>
                <w:sz w:val="16"/>
                <w:lang w:val="en-US"/>
              </w:rPr>
              <w:t>Sbg</w:t>
            </w:r>
            <w:proofErr w:type="spellEnd"/>
            <w:r w:rsidRPr="00042472">
              <w:rPr>
                <w:sz w:val="16"/>
                <w:lang w:val="en-US"/>
              </w:rPr>
              <w:t>)/29/2007</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6.02.011", "ISBN" : "1873-2518\r0264-410X", "ISSN" : "0264410X", "author" : [ { "dropping-particle" : "", "family" : "Kapczynski", "given" : "Darrell R.", "non-dropping-particle" : "", "parse-names" : false, "suffix" : "" }, { "dropping-particle" : "", "family" : "Tumpey", "given" : "Terrence M.",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retyakova", "given" : "Irina", "non-dropping-particle" : "", "parse-names" : false, "suffix" : "" }, { "dropping-particle" : "", "family" : "Pushko", "given" : "Peter", "non-dropping-particle" : "", "parse-names" : false, "suffix" : "" } ], "container-title" : "Vaccine", "id" : "ITEM-1", "issued" : { "date-parts" : [ [ "2016" ] ] }, "page" : "1-7", "publisher" : "Elsevier Ltd", "title" : "Vaccination with virus-like particles containing H5 antigens from three H5N1 clades protects chickens from H5N1 and H5N8 influenza viruses", "type" : "article-journal" }, "uris" : [ "http://www.mendeley.com/documents/?uuid=0e86fff5-336e-4e89-9182-990a25737439" ] }, { "id" : "ITEM-2", "itemData" : { "DOI" : "10.1016/j.virol.2016.12.001", "ISBN" : "1096-0341 (Electronic)\r0042-6822 (Linking)", "ISSN" : "00426822", "PMID" : "27936463", "author" : [ { "dropping-particle" : "", "family" : "Pushko", "given" : "Peter", "non-dropping-particle" : "", "parse-names" : false, "suffix" : "" }, { "dropping-particle" : "", "family" : "Tretyakova", "given" : "Irina",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umpey", "given" : "Terrence M.", "non-dropping-particle" : "", "parse-names" : false, "suffix" : "" }, { "dropping-particle" : "", "family" : "Kapczynski", "given" : "Darrell R.", "non-dropping-particle" : "", "parse-names" : false, "suffix" : "" } ], "container-title" : "Virology", "id" : "ITEM-2", "issue" : "November 2016", "issued" : { "date-parts" : [ [ "2017" ] ] }, "page" : "176-182", "publisher" : "Elsevier", "title" : "Virus-like particles displaying H5, H7, H9 hemagglutinins and N1 neuraminidase elicit protective immunity to heterologous avian influenza viruses in chickens", "type" : "article-journal", "volume" : "501" }, "uris" : [ "http://www.mendeley.com/documents/?uuid=f7501650-87fc-4243-acaf-be9f086f576c" ] } ], "mendeley" : { "formattedCitation" : "[64,139]", "plainTextFormattedCitation" : "[64,139]", "previouslyFormattedCitation" : "[64,139]" }, "properties" : {  }, "schema" : "https://github.com/citation-style-language/schema/raw/master/csl-citation.json" }</w:instrText>
            </w:r>
            <w:r>
              <w:rPr>
                <w:sz w:val="16"/>
                <w:lang w:val="en-US"/>
              </w:rPr>
              <w:fldChar w:fldCharType="separate"/>
            </w:r>
            <w:r w:rsidRPr="00557E79">
              <w:rPr>
                <w:noProof/>
                <w:sz w:val="16"/>
                <w:lang w:val="en-US"/>
              </w:rPr>
              <w:t>[64,139]</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chicken/Egypt/121/2012</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 NA</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6.02.011", "ISBN" : "1873-2518\r0264-410X", "ISSN" : "0264410X", "author" : [ { "dropping-particle" : "", "family" : "Kapczynski", "given" : "Darrell R.", "non-dropping-particle" : "", "parse-names" : false, "suffix" : "" }, { "dropping-particle" : "", "family" : "Tumpey", "given" : "Terrence M.",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retyakova", "given" : "Irina", "non-dropping-particle" : "", "parse-names" : false, "suffix" : "" }, { "dropping-particle" : "", "family" : "Pushko", "given" : "Peter", "non-dropping-particle" : "", "parse-names" : false, "suffix" : "" } ], "container-title" : "Vaccine", "id" : "ITEM-1", "issued" : { "date-parts" : [ [ "2016" ] ] }, "page" : "1-7", "publisher" : "Elsevier Ltd", "title" : "Vaccination with virus-like particles containing H5 antigens from three H5N1 clades protects chickens from H5N1 and H5N8 influenza viruses", "type" : "article-journal" }, "uris" : [ "http://www.mendeley.com/documents/?uuid=0e86fff5-336e-4e89-9182-990a25737439" ] }, { "id" : "ITEM-2", "itemData" : { "DOI" : "10.1016/j.virol.2016.12.001", "ISBN" : "1096-0341 (Electronic)\r0042-6822 (Linking)", "ISSN" : "00426822", "PMID" : "27936463", "author" : [ { "dropping-particle" : "", "family" : "Pushko", "given" : "Peter", "non-dropping-particle" : "", "parse-names" : false, "suffix" : "" }, { "dropping-particle" : "", "family" : "Tretyakova", "given" : "Irina",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umpey", "given" : "Terrence M.", "non-dropping-particle" : "", "parse-names" : false, "suffix" : "" }, { "dropping-particle" : "", "family" : "Kapczynski", "given" : "Darrell R.", "non-dropping-particle" : "", "parse-names" : false, "suffix" : "" } ], "container-title" : "Virology", "id" : "ITEM-2", "issue" : "November 2016", "issued" : { "date-parts" : [ [ "2017" ] ] }, "page" : "176-182", "publisher" : "Elsevier", "title" : "Virus-like particles displaying H5, H7, H9 hemagglutinins and N1 neuraminidase elicit protective immunity to heterologous avian influenza viruses in chickens", "type" : "article-journal", "volume" : "501" }, "uris" : [ "http://www.mendeley.com/documents/?uuid=f7501650-87fc-4243-acaf-be9f086f576c" ] } ], "mendeley" : { "formattedCitation" : "[64,139]", "plainTextFormattedCitation" : "[64,139]", "previouslyFormattedCitation" : "[64,139]" }, "properties" : {  }, "schema" : "https://github.com/citation-style-language/schema/raw/master/csl-citation.json" }</w:instrText>
            </w:r>
            <w:r>
              <w:rPr>
                <w:sz w:val="16"/>
                <w:lang w:val="en-US"/>
              </w:rPr>
              <w:fldChar w:fldCharType="separate"/>
            </w:r>
            <w:r w:rsidRPr="00557E79">
              <w:rPr>
                <w:noProof/>
                <w:sz w:val="16"/>
                <w:lang w:val="en-US"/>
              </w:rPr>
              <w:t>[64,139]</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chicken/Korea/</w:t>
            </w:r>
            <w:proofErr w:type="spellStart"/>
            <w:r w:rsidRPr="009D4167">
              <w:rPr>
                <w:sz w:val="16"/>
                <w:lang w:val="en-US"/>
              </w:rPr>
              <w:t>Gimje</w:t>
            </w:r>
            <w:proofErr w:type="spellEnd"/>
            <w:r w:rsidRPr="009D4167">
              <w:rPr>
                <w:sz w:val="16"/>
                <w:lang w:val="en-US"/>
              </w:rPr>
              <w:t>/2008</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 M1</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etmic.2012.11.035", "ISBN" : "0378-1135 1873-2542", "ISSN" : "03781135", "PMID" : "23265240", "abstract" : "Since 2003, the highly pathogenic avian influenza (HPAI) H5N1 has become a serious problem in animals and an increasing threat to public health. To develop effective vaccines for H5 HPAI in chickens, virus-like particles (VLP) were produced using a baculovirus expression system. The particles comprised hemagglutinin (HA) alone (HA-VLP) or HA in combination with a matrix protein (M1; HAM-VLP) derived from a recent clade 2.3.2.1 H5N1 HPAI virus. To compare the immunogenicity and protective efficacy of these VLPs, 10. ??g HAM-VLP, the equivalent amounts of HA incorporated HA-VLP or whole inactivated virus (WIV), were emulsified with mineral oil and used to immunize chickens. The serum hemagglutination inhibition antibody levels induced by HA-VLP and HAM-VLP were comparable to WIV. Antibodies to nucleoprotein were detected only in the WIV group. Immunized chickens in each group survived and were protected against a lethal homologous virus challenge, showing no clinical signs of infection. The challenge virus was detected intermittently in some oropharyngeal swabs, but not in cloacal swabs or various organs, which means that VLPs and WIV provide protection against systemic but not local virus replication in chickens. After the challenge, the HA-VLP group showed significantly increased serum antibody levels compared to the HAM-VLP and WIV groups, and some chickens in the HA-VLP group seroconverted with respect to nucleoprotein. Taken together, these results suggest that VLPs may be an effective method for controlling HPAI in chickens. They could be applied to a differentiating infected from vaccinated animals (DIVA) strategy. In addition, it is likely that HAM-VLP is more efficacious than HA-VLP in chickens. ?? 2012 Elsevier B.V..", "author" : [ { "dropping-particle" : "", "family" : "Choi", "given" : "Jun Gu", "non-dropping-particle" : "", "parse-names" : false, "suffix" : "" }, { "dropping-particle" : "", "family" : "Kim", "given" : "Min Chul", "non-dropping-particle" : "", "parse-names" : false, "suffix" : "" }, { "dropping-particle" : "", "family" : "Kang", "given" : "Hyun Mi", "non-dropping-particle" : "", "parse-names" : false, "suffix" : "" }, { "dropping-particle" : "Il", "family" : "Kim", "given" : "Kwang", "non-dropping-particle" : "", "parse-names" : false, "suffix" : "" }, { "dropping-particle" : "", "family" : "Lee", "given" : "Kyu Jun", "non-dropping-particle" : "", "parse-names" : false, "suffix" : "" }, { "dropping-particle" : "", "family" : "Park", "given" : "Choi Kyu", "non-dropping-particle" : "", "parse-names" : false, "suffix" : "" }, { "dropping-particle" : "", "family" : "Kwon", "given" : "Jun Hun", "non-dropping-particle" : "", "parse-names" : false, "suffix" : "" }, { "dropping-particle" : "", "family" : "Kim", "given" : "Jae Hong", "non-dropping-particle" : "", "parse-names" : false, "suffix" : "" }, { "dropping-particle" : "", "family" : "Lee", "given" : "Youn Jeong", "non-dropping-particle" : "", "parse-names" : false, "suffix" : "" } ], "container-title" : "Veterinary Microbiology", "id" : "ITEM-1", "issue" : "2-4", "issued" : { "date-parts" : [ [ "2013" ] ] }, "page" : "623-630", "publisher" : "Elsevier B.V.", "title" : "Protective efficacy of baculovirus-derived influenza virus-like particles bearing H5 HA alone or in combination with M1 in chickens", "type" : "article-journal", "volume" : "162" }, "uris" : [ "http://www.mendeley.com/documents/?uuid=8c4d5077-eeb2-49dd-8b14-13937e90b7ee" ] } ], "mendeley" : { "formattedCitation" : "[59]", "plainTextFormattedCitation" : "[59]", "previouslyFormattedCitation" : "[59]" }, "properties" : {  }, "schema" : "https://github.com/citation-style-language/schema/raw/master/csl-citation.json" }</w:instrText>
            </w:r>
            <w:r>
              <w:rPr>
                <w:sz w:val="16"/>
                <w:lang w:val="en-US"/>
              </w:rPr>
              <w:fldChar w:fldCharType="separate"/>
            </w:r>
            <w:r w:rsidRPr="00523681">
              <w:rPr>
                <w:noProof/>
                <w:sz w:val="16"/>
                <w:lang w:val="en-US"/>
              </w:rPr>
              <w:t>[59]</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chicken/Germany/2014</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6.02.011", "ISBN" : "1873-2518\r0264-410X", "ISSN" : "0264410X", "author" : [ { "dropping-particle" : "", "family" : "Kapczynski", "given" : "Darrell R.", "non-dropping-particle" : "", "parse-names" : false, "suffix" : "" }, { "dropping-particle" : "", "family" : "Tumpey", "given" : "Terrence M.",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retyakova", "given" : "Irina", "non-dropping-particle" : "", "parse-names" : false, "suffix" : "" }, { "dropping-particle" : "", "family" : "Pushko", "given" : "Peter", "non-dropping-particle" : "", "parse-names" : false, "suffix" : "" } ], "container-title" : "Vaccine", "id" : "ITEM-1", "issued" : { "date-parts" : [ [ "2016" ] ] }, "page" : "1-7", "publisher" : "Elsevier Ltd", "title" : "Vaccination with virus-like particles containing H5 antigens from three H5N1 clades protects chickens from H5N1 and H5N8 influenza viruses", "type" : "article-journal" }, "uris" : [ "http://www.mendeley.com/documents/?uuid=0e86fff5-336e-4e89-9182-990a25737439" ] } ], "mendeley" : { "formattedCitation" : "[64]", "plainTextFormattedCitation" : "[64]", "previouslyFormattedCitation" : "[64]" }, "properties" : {  }, "schema" : "https://github.com/citation-style-language/schema/raw/master/csl-citation.json" }</w:instrText>
            </w:r>
            <w:r>
              <w:rPr>
                <w:sz w:val="16"/>
                <w:lang w:val="en-US"/>
              </w:rPr>
              <w:fldChar w:fldCharType="separate"/>
            </w:r>
            <w:r w:rsidRPr="006D412B">
              <w:rPr>
                <w:noProof/>
                <w:sz w:val="16"/>
                <w:lang w:val="en-US"/>
              </w:rPr>
              <w:t>[64]</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chicken/Korea/ES/2003</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 NA, M1</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111/j.1750-2659.2012.00396.x", "ISBN" : "1750-2659 (Electronic)\\r1750-2640 (Linking)", "ISSN" : "17502640", "PMID" : "22716302", "abstract" : "BACKGROUND: Currently, Asian lineage highly pathogenic avian influenza (HPAI) H5N1 has become widespread across continents. These viruses are persistently circulating among poultry populations in endemic regions, causing huge economic losses, and raising concerns about an H5N1 pandemic. To control HPAI H5N1, effective vaccines for poultry are urgently needed.\\n\\nOBJECTIVE: In this study, we developed HPAI virus-like particle (VLP) vaccine as a candidate poultry vaccine and evaluated its protective efficacy and possible application for differentiating infected from vaccinated animals (DIVA).\\n\\nMETHODS: Specific pathogen-free chickens received a single injection of HPAI H5N1 VLP vaccine generated using baculovirus expression vector system. Immunogenicity of VLP vaccines was determined using hemagglutination inhibition (HI), neuraminidase inhibition (NI), and ELISA test. Challenge study was performed to evaluate efficacy of VLP vaccines.\\n\\nRESULTS AND CONCLUSIONS: A single immunization with HPAI H5N1 VLP vaccine induced high levels of HI and NI antibodies and protected chickens from a lethal challenge of wild-type HPAI H5N1 virus. Viral excretion from the vaccinated and challenged group was strongly reduced compared with a mock-vaccinated control group. Furthermore, we were able to differentiate VLP-vaccinated chickens from vaccinated and then infected chickens with a commercial ELISA test kit, which offers a promising strategy for the application of DIVA concept.", "author" : [ { "dropping-particle" : "", "family" : "Park", "given" : "Jae Keun", "non-dropping-particle" : "", "parse-names" : false, "suffix" : "" }, { "dropping-particle" : "", "family" : "Lee", "given" : "Dong Hun", "non-dropping-particle" : "", "parse-names" : false, "suffix" : "" }, { "dropping-particle" : "", "family" : "Youn", "given" : "Ha Na", "non-dropping-particle" : "", "parse-names" : false, "suffix" : "" }, { "dropping-particle" : "", "family" : "Kim", "given" : "Myeong Seob", "non-dropping-particle" : "", "parse-names" : false, "suffix" : "" }, { "dropping-particle" : "", "family" : "Lee", "given" : "Yu Na", "non-dropping-particle" : "", "parse-names" : false, "suffix" : "" }, { "dropping-particle" : "", "family" : "Yuk", "given" : "Seong Su", "non-dropping-particle" : "", "parse-names" : false, "suffix" : "" }, { "dropping-particle" : "", "family" : "Lim", "given" : "Tae Hyun", "non-dropping-particle" : "", "parse-names" : false, "suffix" : "" }, { "dropping-particle" : "", "family" : "Jang", "given" : "Jun Hyuk", "non-dropping-particle" : "", "parse-names" : false, "suffix" : "" }, { "dropping-particle" : "", "family" : "Kwon", "given" : "Jung Hoon", "non-dropping-particle" : "", "parse-names" : false, "suffix" : "" }, { "dropping-particle" : "", "family" : "Kim", "given" : "Byoung Yoon", "non-dropping-particle" : "", "parse-names" : false, "suffix" : "" }, { "dropping-particle" : "", "family" : "Kang", "given" : "Sang Moo", "non-dropping-particle" : "", "parse-names" : false, "suffix" : "" }, { "dropping-particle" : "", "family" : "Seong", "given" : "Baik Lin", "non-dropping-particle" : "", "parse-names" : false, "suffix" : "" }, { "dropping-particle" : "", "family" : "Lee", "given" : "Joong Bok", "non-dropping-particle" : "", "parse-names" : false, "suffix" : "" }, { "dropping-particle" : "", "family" : "Park", "given" : "Seung Yong", "non-dropping-particle" : "", "parse-names" : false, "suffix" : "" }, { "dropping-particle" : "", "family" : "Choi", "given" : "In Soo", "non-dropping-particle" : "", "parse-names" : false, "suffix" : "" }, { "dropping-particle" : "", "family" : "Song", "given" : "Chang Seon", "non-dropping-particle" : "", "parse-names" : false, "suffix" : "" } ], "container-title" : "Influenza and other Respiratory Viruses", "id" : "ITEM-1", "issue" : "3", "issued" : { "date-parts" : [ [ "2013" ] ] }, "page" : "340-348", "title" : "Protective efficacy of crude virus-like particle vaccine against HPAI H5N1 in chickens and its application on DIVA strategy", "type" : "article-journal", "volume" : "7" }, "uris" : [ "http://www.mendeley.com/documents/?uuid=386cce2a-4aa8-45a1-a18e-cec97f5c8840" ] } ], "mendeley" : { "formattedCitation" : "[101]", "plainTextFormattedCitation" : "[101]", "previouslyFormattedCitation" : "[101]" }, "properties" : {  }, "schema" : "https://github.com/citation-style-language/schema/raw/master/csl-citation.json" }</w:instrText>
            </w:r>
            <w:r>
              <w:rPr>
                <w:sz w:val="16"/>
                <w:lang w:val="en-US"/>
              </w:rPr>
              <w:fldChar w:fldCharType="separate"/>
            </w:r>
            <w:r w:rsidRPr="00A10F79">
              <w:rPr>
                <w:noProof/>
                <w:sz w:val="16"/>
                <w:lang w:val="en-US"/>
              </w:rPr>
              <w:t>[101]</w:t>
            </w:r>
            <w:r>
              <w:rPr>
                <w:sz w:val="16"/>
                <w:lang w:val="en-US"/>
              </w:rPr>
              <w:fldChar w:fldCharType="end"/>
            </w:r>
          </w:p>
        </w:tc>
      </w:tr>
      <w:tr w:rsidR="009E2256" w:rsidRPr="009D4167"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Merge/>
            <w:shd w:val="clear" w:color="auto" w:fill="EEECE1" w:themeFill="background2"/>
            <w:vAlign w:val="center"/>
            <w:hideMark/>
          </w:tcPr>
          <w:p w:rsidR="009E2256" w:rsidRPr="009D4167" w:rsidRDefault="009E2256" w:rsidP="00DE3E61">
            <w:pPr>
              <w:jc w:val="center"/>
              <w:rPr>
                <w:b/>
                <w:bCs/>
                <w:sz w:val="16"/>
                <w:lang w:val="en-US"/>
              </w:rPr>
            </w:pPr>
          </w:p>
        </w:tc>
        <w:tc>
          <w:tcPr>
            <w:tcW w:w="167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A/chicken/Hubei/489/2004</w:t>
            </w:r>
          </w:p>
        </w:tc>
        <w:tc>
          <w:tcPr>
            <w:tcW w:w="486" w:type="pct"/>
            <w:shd w:val="clear" w:color="auto" w:fill="EEECE1" w:themeFill="background2"/>
            <w:noWrap/>
            <w:vAlign w:val="center"/>
            <w:hideMark/>
          </w:tcPr>
          <w:p w:rsidR="009E2256" w:rsidRPr="009D4167" w:rsidRDefault="009E2256" w:rsidP="00DE3E61">
            <w:pPr>
              <w:jc w:val="center"/>
              <w:rPr>
                <w:sz w:val="16"/>
                <w:lang w:val="en-US"/>
              </w:rPr>
            </w:pPr>
            <w:r w:rsidRPr="009D4167">
              <w:rPr>
                <w:sz w:val="16"/>
                <w:lang w:val="en-US"/>
              </w:rPr>
              <w:t>HA, NA, M1</w:t>
            </w:r>
          </w:p>
        </w:tc>
        <w:tc>
          <w:tcPr>
            <w:tcW w:w="1569" w:type="pct"/>
            <w:shd w:val="clear" w:color="auto" w:fill="EEECE1" w:themeFill="background2"/>
            <w:noWrap/>
            <w:vAlign w:val="center"/>
            <w:hideMark/>
          </w:tcPr>
          <w:p w:rsidR="009E2256" w:rsidRPr="009D4167"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89/vim.2009.0017", "ISBN" : "1557-8976 (Electronic). 0882-8245 (Linking)", "ISSN" : "1557-8976", "PMID" : "19594398", "abstract" : "Highly pathogenic avian influenza H5N1 virus represents a growing threat for an influenza pandemic. Development of effective vaccines for H5N1 is a priority for pandemic preparedness. Focusing on influenza virus-like particles (VLPs) has been suggested as a promising vaccine approach. Recent VLP vaccination efforts have been concentrated on the H5N1 strains isolated from humans. Because all confirmed cases of human H5N1 infection were directly transmitted from infected poultry, it is of interest to develop VLP vaccines comprised of antigenic proteins of avian H5N1 strains in order to compare their efficacy in fighting diverse H5N1 strains with vaccines developed using human isolates. In this study, we generated a VLP vaccine composed of the HA, NA, and M1 proteins of the avian H5N1 influenza virus isolate A/chicken/Hubei/489/2004, which seems to occupy a unique phylogenetic position; it belongs to neither clade 1 nor clade 2. Upon infection of Sf9 insect cells using recombinant baculoviruses, the co-expressed HA, NA, and M1 proteins self-assembled and released into the culture medium as VLPs. In a mouse model, purified VLPs elicited an effective antibody response and conferred complete protection against heterologous human H5N1 influenza virus, as well as a homologous avian H5N1 influenza virus isolate. Our work provides further evidence that vaccination with influenza VLPs may be a productive approach to achieve protection against diverse H5N1 strains.", "author" : [ { "dropping-particle" : "", "family" : "Tao", "given" : "Pan", "non-dropping-particle" : "", "parse-names" : false, "suffix" : "" }, { "dropping-particle" : "", "family" : "Luo", "given" : "Mengcheng", "non-dropping-particle" : "", "parse-names" : false, "suffix" : "" }, { "dropping-particle" : "", "family" : "Zhu", "given" : "Dandan", "non-dropping-particle" : "", "parse-names" : false, "suffix" : "" }, { "dropping-particle" : "", "family" : "Qu", "given" : "Sanfu", "non-dropping-particle" : "", "parse-names" : false, "suffix" : "" }, { "dropping-particle" : "", "family" : "Yang", "given" : "Zhenhua", "non-dropping-particle" : "", "parse-names" : false, "suffix" : "" }, { "dropping-particle" : "", "family" : "Gao", "given" : "Meng", "non-dropping-particle" : "", "parse-names" : false, "suffix" : "" }, { "dropping-particle" : "", "family" : "Guo", "given" : "Deyin", "non-dropping-particle" : "", "parse-names" : false, "suffix" : "" }, { "dropping-particle" : "", "family" : "Pan", "given" : "Zishu", "non-dropping-particle" : "", "parse-names" : false, "suffix" : "" } ], "container-title" : "Viral immunology", "id" : "ITEM-1", "issue" : "4", "issued" : { "date-parts" : [ [ "2009" ] ] }, "page" : "273-81", "title" : "Virus-like particle vaccine comprised of the HA, NA, and M1 proteins of an avian isolated H5N1 influenza virus induces protective immunity against homologous and heterologous strains in mice.", "type" : "article-journal", "volume" : "22" }, "uris" : [ "http://www.mendeley.com/documents/?uuid=f97e2288-4407-4c98-8c3f-45875dd011df" ] } ], "mendeley" : { "formattedCitation" : "[126]", "plainTextFormattedCitation" : "[126]", "previouslyFormattedCitation" : "[126]" }, "properties" : {  }, "schema" : "https://github.com/citation-style-language/schema/raw/master/csl-citation.json" }</w:instrText>
            </w:r>
            <w:r>
              <w:rPr>
                <w:sz w:val="16"/>
                <w:lang w:val="en-US"/>
              </w:rPr>
              <w:fldChar w:fldCharType="separate"/>
            </w:r>
            <w:r w:rsidRPr="00557E79">
              <w:rPr>
                <w:noProof/>
                <w:sz w:val="16"/>
                <w:lang w:val="en-US"/>
              </w:rPr>
              <w:t>[126]</w:t>
            </w:r>
            <w:r>
              <w:rPr>
                <w:sz w:val="16"/>
                <w:lang w:val="en-US"/>
              </w:rPr>
              <w:fldChar w:fldCharType="end"/>
            </w:r>
          </w:p>
        </w:tc>
      </w:tr>
      <w:tr w:rsidR="009E2256" w:rsidRPr="0013708A" w:rsidTr="00DE3E61">
        <w:trPr>
          <w:cantSplit/>
          <w:trHeight w:val="198"/>
        </w:trPr>
        <w:tc>
          <w:tcPr>
            <w:tcW w:w="214" w:type="pct"/>
            <w:vMerge/>
            <w:vAlign w:val="center"/>
            <w:hideMark/>
          </w:tcPr>
          <w:p w:rsidR="009E2256" w:rsidRPr="009D4167" w:rsidRDefault="009E2256" w:rsidP="00DE3E61">
            <w:pPr>
              <w:jc w:val="center"/>
              <w:rPr>
                <w:b/>
                <w:bCs/>
                <w:sz w:val="16"/>
                <w:lang w:val="en-US"/>
              </w:rPr>
            </w:pPr>
          </w:p>
        </w:tc>
        <w:tc>
          <w:tcPr>
            <w:tcW w:w="513" w:type="pct"/>
            <w:vMerge/>
            <w:vAlign w:val="center"/>
            <w:hideMark/>
          </w:tcPr>
          <w:p w:rsidR="009E2256" w:rsidRPr="009D4167" w:rsidRDefault="009E2256" w:rsidP="00DE3E61">
            <w:pPr>
              <w:jc w:val="center"/>
              <w:rPr>
                <w:b/>
                <w:bCs/>
                <w:sz w:val="16"/>
                <w:lang w:val="en-US"/>
              </w:rPr>
            </w:pPr>
          </w:p>
        </w:tc>
        <w:tc>
          <w:tcPr>
            <w:tcW w:w="541" w:type="pct"/>
            <w:vAlign w:val="center"/>
            <w:hideMark/>
          </w:tcPr>
          <w:p w:rsidR="009E2256" w:rsidRPr="009D4167" w:rsidRDefault="009E2256" w:rsidP="00DE3E61">
            <w:pPr>
              <w:jc w:val="center"/>
              <w:rPr>
                <w:b/>
                <w:bCs/>
                <w:sz w:val="16"/>
                <w:lang w:val="en-US"/>
              </w:rPr>
            </w:pPr>
            <w:r w:rsidRPr="009D4167">
              <w:rPr>
                <w:b/>
                <w:bCs/>
                <w:sz w:val="16"/>
                <w:lang w:val="en-US"/>
              </w:rPr>
              <w:t>H5N3</w:t>
            </w:r>
          </w:p>
        </w:tc>
        <w:tc>
          <w:tcPr>
            <w:tcW w:w="1676" w:type="pct"/>
            <w:noWrap/>
            <w:vAlign w:val="center"/>
            <w:hideMark/>
          </w:tcPr>
          <w:p w:rsidR="009E2256" w:rsidRPr="006E3F4D" w:rsidRDefault="009E2256" w:rsidP="00DE3E61">
            <w:pPr>
              <w:jc w:val="center"/>
              <w:rPr>
                <w:sz w:val="16"/>
                <w:lang w:val="en-US"/>
              </w:rPr>
            </w:pPr>
            <w:r w:rsidRPr="009D4167">
              <w:rPr>
                <w:sz w:val="16"/>
                <w:lang w:val="en-US"/>
              </w:rPr>
              <w:t>A/</w:t>
            </w:r>
            <w:r>
              <w:rPr>
                <w:sz w:val="16"/>
                <w:lang w:val="en-US"/>
              </w:rPr>
              <w:t>d</w:t>
            </w:r>
            <w:r w:rsidRPr="009D4167">
              <w:rPr>
                <w:sz w:val="16"/>
                <w:lang w:val="en-US"/>
              </w:rPr>
              <w:t>uck/France/02166/20</w:t>
            </w:r>
            <w:r w:rsidRPr="006E3F4D">
              <w:rPr>
                <w:sz w:val="16"/>
                <w:lang w:val="en-US"/>
              </w:rPr>
              <w:t>02</w:t>
            </w:r>
          </w:p>
        </w:tc>
        <w:tc>
          <w:tcPr>
            <w:tcW w:w="486" w:type="pct"/>
            <w:noWrap/>
            <w:vAlign w:val="center"/>
            <w:hideMark/>
          </w:tcPr>
          <w:p w:rsidR="009E2256" w:rsidRPr="006E3F4D" w:rsidRDefault="009E2256" w:rsidP="00DE3E61">
            <w:pPr>
              <w:jc w:val="center"/>
              <w:rPr>
                <w:sz w:val="16"/>
                <w:lang w:val="en-US"/>
              </w:rPr>
            </w:pPr>
            <w:r w:rsidRPr="006E3F4D">
              <w:rPr>
                <w:sz w:val="16"/>
                <w:lang w:val="en-US"/>
              </w:rPr>
              <w:t>HA, NA</w:t>
            </w:r>
          </w:p>
        </w:tc>
        <w:tc>
          <w:tcPr>
            <w:tcW w:w="1569" w:type="pct"/>
            <w:noWrap/>
            <w:vAlign w:val="center"/>
            <w:hideMark/>
          </w:tcPr>
          <w:p w:rsidR="009E2256" w:rsidRPr="0013708A"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637/7683-072106R.1", "ISSN" : "0005-2086", "PMID" : "17494615", "abstract" : "In Asia, domestic ducks have been shown to play a pivotal role in H5 high-pathogenicity avian influenza virus transmission. We have also observed that the same situation may exist for H5 low-pathogenicity avian influenza (LPAI) virus. No data are available regarding the protection afforded by commercial inactivated vaccines against H5 LPAI virus infection in ducks, and two preliminary experiments using commercial inactivated vaccines gave poor results. Virus-like particles (VLPs) have been shown to be immunogenic in different species. With regard to the influenza model, the matrix (M) protein has been shown to be necessary for the formation of VLPs. In order to attempt to develop a VLP influenza vaccine expressing hemagglutinin and neuraminidase (NA) of interest, we generated a triple recombinant baculovirus (rB) expressing three structural proteins: H5, N3, and M, derived from a recent French LPAI virus strain. Although the three proteins were successfully expressed in rB-infected cells and displayed the expected biological activity, no VLPs were observed. Despite this result, the protection afforded to ducks by rB-infected cell lysates was assessed and was compared with the protection afforded by an inactivated commercial H5N9 vaccine. For this purpose, specific-pathogen-free Muscovy ducks (15 per group) received rB-infected cell lysates (3 wk apart), while a second group received the H5N9 vaccine. Ten days after the boost, a homologous virus challenge was implemented. Both vaccines induced positive hemagglutination inhibition titers and M immune response, whereas lysates of rB-infected cells elicited NA immune response. Tracheal and cloacal sheddings were measured using M-based real-time-reverse transcription-polymerase chain reaction and were compared with the sheddings of vaccinated and unvaccinated infected controls. Lysates of rB-infected cells afforded a significant decrease of cloacal shedding and a delayed peak of tracheal shedding, whereas the inactivated commercial vaccine afforded a significant decrease of tracheal shedding only.", "author" : [ { "dropping-particle" : "", "family" : "Prel", "given" : "Anne", "non-dropping-particle" : "", "parse-names" : false, "suffix" : "" }, { "dropping-particle" : "", "family" : "Gall-Recul\u00e9", "given" : "Ghislaine", "non-dropping-particle" : "Le", "parse-names" : false, "suffix" : "" }, { "dropping-particle" : "", "family" : "Cherbonnel", "given" : "Martine", "non-dropping-particle" : "", "parse-names" : false, "suffix" : "" }, { "dropping-particle" : "", "family" : "Grasland", "given" : "B\u00e9atrice", "non-dropping-particle" : "", "parse-names" : false, "suffix" : "" }, { "dropping-particle" : "", "family" : "Amelot", "given" : "Michel", "non-dropping-particle" : "", "parse-names" : false, "suffix" : "" }, { "dropping-particle" : "", "family" : "Jestin", "given" : "V\u00e9ronique", "non-dropping-particle" : "", "parse-names" : false, "suffix" : "" } ], "container-title" : "Avian diseases", "id" : "ITEM-1", "issue" : "1 Suppl", "issued" : { "date-parts" : [ [ "2007", "3" ] ] }, "page" : "484-9", "title" : "Assessment of the protection afforded by triple baculovirus recombinant coexpressing H5, N3, M1 proteins against a homologous H5N3 low-pathogenicity avian influenza virus challenge in Muscovy ducks.", "type" : "article-journal", "volume" : "51" }, "uris" : [ "http://www.mendeley.com/documents/?uuid=49794d8e-c638-433b-8fe1-d217ad775340" ] } ], "mendeley" : { "formattedCitation" : "[127]", "plainTextFormattedCitation" : "[127]", "previouslyFormattedCitation" : "[127]" }, "properties" : {  }, "schema" : "https://github.com/citation-style-language/schema/raw/master/csl-citation.json" }</w:instrText>
            </w:r>
            <w:r>
              <w:rPr>
                <w:sz w:val="16"/>
                <w:lang w:val="en-US"/>
              </w:rPr>
              <w:fldChar w:fldCharType="separate"/>
            </w:r>
            <w:r w:rsidRPr="00557E79">
              <w:rPr>
                <w:noProof/>
                <w:sz w:val="16"/>
                <w:lang w:val="en-US"/>
              </w:rPr>
              <w:t>[127]</w:t>
            </w:r>
            <w:r>
              <w:rPr>
                <w:sz w:val="16"/>
                <w:lang w:val="en-US"/>
              </w:rPr>
              <w:fldChar w:fldCharType="end"/>
            </w:r>
          </w:p>
        </w:tc>
      </w:tr>
      <w:tr w:rsidR="009E2256" w:rsidTr="00DE3E61">
        <w:trPr>
          <w:cantSplit/>
          <w:trHeight w:val="198"/>
        </w:trPr>
        <w:tc>
          <w:tcPr>
            <w:tcW w:w="214" w:type="pct"/>
            <w:vMerge/>
            <w:vAlign w:val="center"/>
          </w:tcPr>
          <w:p w:rsidR="009E2256" w:rsidRPr="00B052F5" w:rsidRDefault="009E2256" w:rsidP="00DE3E61">
            <w:pPr>
              <w:jc w:val="center"/>
              <w:rPr>
                <w:b/>
                <w:bCs/>
                <w:sz w:val="16"/>
                <w:lang w:val="en-US"/>
              </w:rPr>
            </w:pPr>
          </w:p>
        </w:tc>
        <w:tc>
          <w:tcPr>
            <w:tcW w:w="513" w:type="pct"/>
            <w:vMerge/>
            <w:vAlign w:val="center"/>
          </w:tcPr>
          <w:p w:rsidR="009E2256" w:rsidRPr="00B052F5" w:rsidRDefault="009E2256" w:rsidP="00DE3E61">
            <w:pPr>
              <w:jc w:val="center"/>
              <w:rPr>
                <w:b/>
                <w:bCs/>
                <w:sz w:val="16"/>
                <w:lang w:val="en-US"/>
              </w:rPr>
            </w:pPr>
          </w:p>
        </w:tc>
        <w:tc>
          <w:tcPr>
            <w:tcW w:w="541" w:type="pct"/>
            <w:vAlign w:val="center"/>
          </w:tcPr>
          <w:p w:rsidR="009E2256" w:rsidRPr="00B052F5" w:rsidRDefault="009E2256" w:rsidP="00DE3E61">
            <w:pPr>
              <w:jc w:val="center"/>
              <w:rPr>
                <w:b/>
                <w:bCs/>
                <w:sz w:val="16"/>
                <w:lang w:val="en-US"/>
              </w:rPr>
            </w:pPr>
            <w:r>
              <w:rPr>
                <w:b/>
                <w:bCs/>
                <w:sz w:val="16"/>
                <w:lang w:val="en-US"/>
              </w:rPr>
              <w:t>H5N8</w:t>
            </w:r>
          </w:p>
        </w:tc>
        <w:tc>
          <w:tcPr>
            <w:tcW w:w="1676" w:type="pct"/>
            <w:noWrap/>
            <w:vAlign w:val="center"/>
          </w:tcPr>
          <w:p w:rsidR="009E2256" w:rsidRPr="00B052F5" w:rsidRDefault="009E2256" w:rsidP="00DE3E61">
            <w:pPr>
              <w:jc w:val="center"/>
              <w:rPr>
                <w:sz w:val="16"/>
                <w:lang w:val="en-US"/>
              </w:rPr>
            </w:pPr>
            <w:r w:rsidRPr="004A7C4A">
              <w:rPr>
                <w:sz w:val="16"/>
                <w:lang w:val="en-US"/>
              </w:rPr>
              <w:t>A/mallard/Korea/W452/2014</w:t>
            </w:r>
          </w:p>
        </w:tc>
        <w:tc>
          <w:tcPr>
            <w:tcW w:w="486" w:type="pct"/>
            <w:noWrap/>
            <w:vAlign w:val="center"/>
          </w:tcPr>
          <w:p w:rsidR="009E2256" w:rsidRPr="00B052F5" w:rsidRDefault="009E2256" w:rsidP="00DE3E61">
            <w:pPr>
              <w:jc w:val="center"/>
              <w:rPr>
                <w:sz w:val="16"/>
                <w:lang w:val="en-US"/>
              </w:rPr>
            </w:pPr>
            <w:r>
              <w:rPr>
                <w:sz w:val="16"/>
                <w:lang w:val="en-US"/>
              </w:rPr>
              <w:t>HA, NA</w:t>
            </w:r>
          </w:p>
        </w:tc>
        <w:tc>
          <w:tcPr>
            <w:tcW w:w="1569"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7774/cevr.2017.6.1.61", "ISSN" : "2287-3651", "PMID" : "28168175", "abstract" : "PURPOSE Nitrocellulose membrane-based filtration system (NCFS) is widely used for protein concentration. In this study, we applied NCFS for production of virus-like particle (VLP) as a vaccine candidate and evaluated yield property and immunogenicity. MATERIALS AND METHODS Influenza VLPs were generated by baculovirus-insect cell protein expression system. NCFS and sucrose gradient ultracentrifugation were used for purification of VLP. Immunogenicity of VLP was evaluated by animal experiment. RESULTS Influenza VLPs expressing hemagglutinin (HA) and neuraminidase proteins derived from highly pathogenic influenza virus (H5N8) were effectively produced and purified by NCFS. HA activity of VLP which correlated with antigenicity was well conserved during multiple purification steps. This NCFS based purified VLPs induced influenza virus-specific antibody responses. CONCLUSION Our results indicate that the influenza VLP vaccine could be prepared by NCFS without loss of immunogenicity and elicit antigen-specific immune responses.", "author" : [ { "dropping-particle" : "", "family" : "Park", "given" : "Young Chan", "non-dropping-particle" : "", "parse-names" : false, "suffix" : "" }, { "dropping-particle" : "", "family" : "Song", "given" : "Jae Min", "non-dropping-particle" : "", "parse-names" : false, "suffix" : "" } ], "container-title" : "Clinical and experimental vaccine research", "id" : "ITEM-1", "issue" : "1", "issued" : { "date-parts" : [ [ "2017" ] ] }, "page" : "61-66", "title" : "Preparation and immunogenicity of influenza virus-like particles using nitrocellulose membrane filtration.", "type" : "article-journal", "volume" : "6" }, "uris" : [ "http://www.mendeley.com/documents/?uuid=526c18e9-7d9e-45b3-800d-478350c986da" ] } ], "mendeley" : { "formattedCitation" : "[100]", "plainTextFormattedCitation" : "[100]", "previouslyFormattedCitation" : "[100]" }, "properties" : {  }, "schema" : "https://github.com/citation-style-language/schema/raw/master/csl-citation.json" }</w:instrText>
            </w:r>
            <w:r>
              <w:rPr>
                <w:sz w:val="16"/>
                <w:lang w:val="en-US"/>
              </w:rPr>
              <w:fldChar w:fldCharType="separate"/>
            </w:r>
            <w:r w:rsidRPr="00A10F79">
              <w:rPr>
                <w:noProof/>
                <w:sz w:val="16"/>
                <w:lang w:val="en-US"/>
              </w:rPr>
              <w:t>[100]</w:t>
            </w:r>
            <w:r>
              <w:rPr>
                <w:sz w:val="16"/>
                <w:lang w:val="en-US"/>
              </w:rPr>
              <w:fldChar w:fldCharType="end"/>
            </w:r>
          </w:p>
        </w:tc>
      </w:tr>
      <w:tr w:rsidR="009E2256" w:rsidTr="00DE3E61">
        <w:trPr>
          <w:cantSplit/>
          <w:trHeight w:val="198"/>
        </w:trPr>
        <w:tc>
          <w:tcPr>
            <w:tcW w:w="214" w:type="pct"/>
            <w:vMerge/>
            <w:vAlign w:val="center"/>
          </w:tcPr>
          <w:p w:rsidR="009E2256" w:rsidRPr="00B052F5" w:rsidRDefault="009E2256" w:rsidP="00DE3E61">
            <w:pPr>
              <w:jc w:val="center"/>
              <w:rPr>
                <w:b/>
                <w:bCs/>
                <w:sz w:val="16"/>
                <w:lang w:val="en-US"/>
              </w:rPr>
            </w:pPr>
          </w:p>
        </w:tc>
        <w:tc>
          <w:tcPr>
            <w:tcW w:w="513" w:type="pct"/>
            <w:vMerge/>
            <w:vAlign w:val="center"/>
          </w:tcPr>
          <w:p w:rsidR="009E2256" w:rsidRPr="00B052F5" w:rsidRDefault="009E2256" w:rsidP="00DE3E61">
            <w:pPr>
              <w:jc w:val="center"/>
              <w:rPr>
                <w:b/>
                <w:bCs/>
                <w:sz w:val="16"/>
                <w:lang w:val="en-US"/>
              </w:rPr>
            </w:pPr>
          </w:p>
        </w:tc>
        <w:tc>
          <w:tcPr>
            <w:tcW w:w="541" w:type="pct"/>
            <w:vAlign w:val="center"/>
          </w:tcPr>
          <w:p w:rsidR="009E2256" w:rsidRPr="00B052F5" w:rsidRDefault="009E2256" w:rsidP="00DE3E61">
            <w:pPr>
              <w:jc w:val="center"/>
              <w:rPr>
                <w:b/>
                <w:bCs/>
                <w:sz w:val="16"/>
                <w:lang w:val="en-US"/>
              </w:rPr>
            </w:pPr>
            <w:r w:rsidRPr="00B052F5">
              <w:rPr>
                <w:b/>
                <w:bCs/>
                <w:sz w:val="16"/>
                <w:lang w:val="en-US"/>
              </w:rPr>
              <w:t>H6N1</w:t>
            </w:r>
          </w:p>
        </w:tc>
        <w:tc>
          <w:tcPr>
            <w:tcW w:w="1676" w:type="pct"/>
            <w:noWrap/>
            <w:vAlign w:val="center"/>
          </w:tcPr>
          <w:p w:rsidR="009E2256" w:rsidRPr="00B052F5" w:rsidRDefault="009E2256" w:rsidP="00DE3E61">
            <w:pPr>
              <w:jc w:val="center"/>
              <w:rPr>
                <w:sz w:val="16"/>
                <w:lang w:val="en-US"/>
              </w:rPr>
            </w:pPr>
            <w:r w:rsidRPr="00B052F5">
              <w:rPr>
                <w:sz w:val="16"/>
                <w:lang w:val="en-US"/>
              </w:rPr>
              <w:t>A/partridge/Taiwan/LU1/99</w:t>
            </w:r>
          </w:p>
        </w:tc>
        <w:tc>
          <w:tcPr>
            <w:tcW w:w="486" w:type="pct"/>
            <w:noWrap/>
            <w:vAlign w:val="center"/>
          </w:tcPr>
          <w:p w:rsidR="009E2256" w:rsidRPr="00B052F5" w:rsidRDefault="009E2256" w:rsidP="00DE3E61">
            <w:pPr>
              <w:jc w:val="center"/>
              <w:rPr>
                <w:sz w:val="16"/>
                <w:lang w:val="en-US"/>
              </w:rPr>
            </w:pPr>
            <w:r w:rsidRPr="00B052F5">
              <w:rPr>
                <w:sz w:val="16"/>
                <w:lang w:val="en-US"/>
              </w:rPr>
              <w:t>M1</w:t>
            </w:r>
          </w:p>
        </w:tc>
        <w:tc>
          <w:tcPr>
            <w:tcW w:w="1569"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procbio.2011.02.019", "ISSN" : "13595113", "author" : [ { "dropping-particle" : "", "family" : "Chang", "given" : "Gary Ro-Lin", "non-dropping-particle" : "", "parse-names" : false, "suffix" : "" }, { "dropping-particle" : "", "family" : "Lai", "given" : "Su-Yuan", "non-dropping-particle" : "", "parse-names" : false, "suffix" : "" }, { "dropping-particle" : "", "family" : "Chang", "given" : "Poa-Chun", "non-dropping-particle" : "", "parse-names" : false, "suffix" : "" }, { "dropping-particle" : "", "family" : "Wang", "given" : "Min-Ying", "non-dropping-particle" : "", "parse-names" : false, "suffix" : "" } ], "container-title" : "Process Biochemistry", "id" : "ITEM-1", "issue" : "6", "issued" : { "date-parts" : [ [ "2011", "6" ] ] }, "page" : "1292-1298", "publisher" : "Elsevier Ltd", "title" : "Production of immunogenic one-component avian H7-subtype influenza virus-like particles", "type" : "article-journal", "volume" : "46" }, "uris" : [ "http://www.mendeley.com/documents/?uuid=3ec61139-ede6-48ab-8469-4ccb4864e301" ] } ], "mendeley" : { "formattedCitation" : "[152]", "plainTextFormattedCitation" : "[152]", "previouslyFormattedCitation" : "[152]" }, "properties" : {  }, "schema" : "https://github.com/citation-style-language/schema/raw/master/csl-citation.json" }</w:instrText>
            </w:r>
            <w:r>
              <w:rPr>
                <w:sz w:val="16"/>
                <w:lang w:val="en-US"/>
              </w:rPr>
              <w:fldChar w:fldCharType="separate"/>
            </w:r>
            <w:r w:rsidRPr="00557E79">
              <w:rPr>
                <w:noProof/>
                <w:sz w:val="16"/>
                <w:lang w:val="en-US"/>
              </w:rPr>
              <w:t>[152]</w:t>
            </w:r>
            <w:r>
              <w:rPr>
                <w:sz w:val="16"/>
                <w:lang w:val="en-US"/>
              </w:rPr>
              <w:fldChar w:fldCharType="end"/>
            </w:r>
          </w:p>
        </w:tc>
      </w:tr>
      <w:tr w:rsidR="009E2256" w:rsidRPr="006E3F4D" w:rsidTr="00DE3E61">
        <w:trPr>
          <w:cantSplit/>
          <w:trHeight w:val="198"/>
        </w:trPr>
        <w:tc>
          <w:tcPr>
            <w:tcW w:w="214" w:type="pct"/>
            <w:vMerge/>
            <w:vAlign w:val="center"/>
            <w:hideMark/>
          </w:tcPr>
          <w:p w:rsidR="009E2256" w:rsidRPr="006E3F4D" w:rsidRDefault="009E2256" w:rsidP="00DE3E61">
            <w:pPr>
              <w:jc w:val="center"/>
              <w:rPr>
                <w:b/>
                <w:bCs/>
                <w:sz w:val="16"/>
                <w:lang w:val="en-US"/>
              </w:rPr>
            </w:pPr>
          </w:p>
        </w:tc>
        <w:tc>
          <w:tcPr>
            <w:tcW w:w="513" w:type="pct"/>
            <w:vMerge/>
            <w:vAlign w:val="center"/>
            <w:hideMark/>
          </w:tcPr>
          <w:p w:rsidR="009E2256" w:rsidRPr="006E3F4D" w:rsidRDefault="009E2256" w:rsidP="00DE3E61">
            <w:pPr>
              <w:jc w:val="center"/>
              <w:rPr>
                <w:b/>
                <w:bCs/>
                <w:sz w:val="16"/>
                <w:lang w:val="en-US"/>
              </w:rPr>
            </w:pPr>
          </w:p>
        </w:tc>
        <w:tc>
          <w:tcPr>
            <w:tcW w:w="541" w:type="pct"/>
            <w:vMerge w:val="restart"/>
            <w:vAlign w:val="center"/>
            <w:hideMark/>
          </w:tcPr>
          <w:p w:rsidR="009E2256" w:rsidRPr="006E3F4D" w:rsidRDefault="009E2256" w:rsidP="00DE3E61">
            <w:pPr>
              <w:jc w:val="center"/>
              <w:rPr>
                <w:b/>
                <w:bCs/>
                <w:sz w:val="16"/>
                <w:lang w:val="en-US"/>
              </w:rPr>
            </w:pPr>
            <w:r w:rsidRPr="006E3F4D">
              <w:rPr>
                <w:b/>
                <w:bCs/>
                <w:sz w:val="16"/>
                <w:lang w:val="en-US"/>
              </w:rPr>
              <w:t>H7N1</w:t>
            </w:r>
          </w:p>
        </w:tc>
        <w:tc>
          <w:tcPr>
            <w:tcW w:w="1676" w:type="pct"/>
            <w:noWrap/>
            <w:vAlign w:val="center"/>
            <w:hideMark/>
          </w:tcPr>
          <w:p w:rsidR="009E2256" w:rsidRPr="006E3F4D" w:rsidRDefault="009E2256" w:rsidP="00DE3E61">
            <w:pPr>
              <w:jc w:val="center"/>
              <w:rPr>
                <w:sz w:val="16"/>
                <w:lang w:val="en-US"/>
              </w:rPr>
            </w:pPr>
            <w:r w:rsidRPr="006E3F4D">
              <w:rPr>
                <w:sz w:val="16"/>
                <w:lang w:val="en-US"/>
              </w:rPr>
              <w:t>A/</w:t>
            </w:r>
            <w:r>
              <w:rPr>
                <w:sz w:val="16"/>
                <w:lang w:val="en-US"/>
              </w:rPr>
              <w:t>c</w:t>
            </w:r>
            <w:r w:rsidRPr="006E3F4D">
              <w:rPr>
                <w:sz w:val="16"/>
                <w:lang w:val="en-US"/>
              </w:rPr>
              <w:t>hicken/FPV/Rostock/1934</w:t>
            </w:r>
          </w:p>
        </w:tc>
        <w:tc>
          <w:tcPr>
            <w:tcW w:w="486" w:type="pct"/>
            <w:noWrap/>
            <w:vAlign w:val="center"/>
            <w:hideMark/>
          </w:tcPr>
          <w:p w:rsidR="009E2256" w:rsidRPr="006E3F4D" w:rsidRDefault="009E2256" w:rsidP="00DE3E61">
            <w:pPr>
              <w:jc w:val="center"/>
              <w:rPr>
                <w:sz w:val="16"/>
                <w:lang w:val="en-US"/>
              </w:rPr>
            </w:pPr>
            <w:r w:rsidRPr="006E3F4D">
              <w:rPr>
                <w:sz w:val="16"/>
                <w:lang w:val="en-US"/>
              </w:rPr>
              <w:t>HA, NA, M2</w:t>
            </w:r>
          </w:p>
        </w:tc>
        <w:tc>
          <w:tcPr>
            <w:tcW w:w="1569" w:type="pct"/>
            <w:noWrap/>
            <w:vAlign w:val="center"/>
            <w:hideMark/>
          </w:tcPr>
          <w:p w:rsidR="009E2256" w:rsidRPr="006E3F4D"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1",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mendeley" : { "formattedCitation" : "[34]", "plainTextFormattedCitation" : "[34]", "previouslyFormattedCitation" : "[34]" }, "properties" : {  }, "schema" : "https://github.com/citation-style-language/schema/raw/master/csl-citation.json" }</w:instrText>
            </w:r>
            <w:r>
              <w:rPr>
                <w:sz w:val="16"/>
                <w:lang w:val="en-US"/>
              </w:rPr>
              <w:fldChar w:fldCharType="separate"/>
            </w:r>
            <w:r w:rsidRPr="006D412B">
              <w:rPr>
                <w:noProof/>
                <w:sz w:val="16"/>
                <w:lang w:val="en-US"/>
              </w:rPr>
              <w:t>[34]</w:t>
            </w:r>
            <w:r>
              <w:rPr>
                <w:sz w:val="16"/>
                <w:lang w:val="en-US"/>
              </w:rPr>
              <w:fldChar w:fldCharType="end"/>
            </w:r>
          </w:p>
        </w:tc>
      </w:tr>
      <w:tr w:rsidR="009E2256" w:rsidRPr="00E87478" w:rsidTr="00DE3E61">
        <w:trPr>
          <w:cantSplit/>
          <w:trHeight w:val="198"/>
        </w:trPr>
        <w:tc>
          <w:tcPr>
            <w:tcW w:w="214" w:type="pct"/>
            <w:vMerge/>
            <w:vAlign w:val="center"/>
            <w:hideMark/>
          </w:tcPr>
          <w:p w:rsidR="009E2256" w:rsidRPr="006E3F4D" w:rsidRDefault="009E2256" w:rsidP="00DE3E61">
            <w:pPr>
              <w:jc w:val="center"/>
              <w:rPr>
                <w:b/>
                <w:bCs/>
                <w:sz w:val="16"/>
                <w:lang w:val="en-US"/>
              </w:rPr>
            </w:pPr>
          </w:p>
        </w:tc>
        <w:tc>
          <w:tcPr>
            <w:tcW w:w="513" w:type="pct"/>
            <w:vMerge/>
            <w:vAlign w:val="center"/>
            <w:hideMark/>
          </w:tcPr>
          <w:p w:rsidR="009E2256" w:rsidRPr="006E3F4D" w:rsidRDefault="009E2256" w:rsidP="00DE3E61">
            <w:pPr>
              <w:jc w:val="center"/>
              <w:rPr>
                <w:b/>
                <w:bCs/>
                <w:sz w:val="16"/>
                <w:lang w:val="en-US"/>
              </w:rPr>
            </w:pPr>
          </w:p>
        </w:tc>
        <w:tc>
          <w:tcPr>
            <w:tcW w:w="541" w:type="pct"/>
            <w:vMerge/>
            <w:vAlign w:val="center"/>
            <w:hideMark/>
          </w:tcPr>
          <w:p w:rsidR="009E2256" w:rsidRPr="006E3F4D" w:rsidRDefault="009E2256" w:rsidP="00DE3E61">
            <w:pPr>
              <w:jc w:val="center"/>
              <w:rPr>
                <w:b/>
                <w:bCs/>
                <w:sz w:val="16"/>
                <w:lang w:val="en-US"/>
              </w:rPr>
            </w:pPr>
          </w:p>
        </w:tc>
        <w:tc>
          <w:tcPr>
            <w:tcW w:w="1676" w:type="pct"/>
            <w:noWrap/>
            <w:vAlign w:val="center"/>
            <w:hideMark/>
          </w:tcPr>
          <w:p w:rsidR="009E2256" w:rsidRPr="006E3F4D" w:rsidRDefault="009E2256" w:rsidP="00DE3E61">
            <w:pPr>
              <w:jc w:val="center"/>
              <w:rPr>
                <w:sz w:val="16"/>
                <w:lang w:val="en-US"/>
              </w:rPr>
            </w:pPr>
            <w:r w:rsidRPr="006E3F4D">
              <w:rPr>
                <w:sz w:val="16"/>
                <w:lang w:val="en-US"/>
              </w:rPr>
              <w:t>A/</w:t>
            </w:r>
            <w:r>
              <w:rPr>
                <w:sz w:val="16"/>
                <w:lang w:val="en-US"/>
              </w:rPr>
              <w:t>c</w:t>
            </w:r>
            <w:r w:rsidRPr="006E3F4D">
              <w:rPr>
                <w:sz w:val="16"/>
                <w:lang w:val="en-US"/>
              </w:rPr>
              <w:t>hicken/Italy/1067/99</w:t>
            </w:r>
          </w:p>
        </w:tc>
        <w:tc>
          <w:tcPr>
            <w:tcW w:w="486" w:type="pct"/>
            <w:noWrap/>
            <w:vAlign w:val="center"/>
            <w:hideMark/>
          </w:tcPr>
          <w:p w:rsidR="009E2256" w:rsidRPr="006E3F4D" w:rsidRDefault="009E2256" w:rsidP="00DE3E61">
            <w:pPr>
              <w:jc w:val="center"/>
              <w:rPr>
                <w:sz w:val="16"/>
                <w:lang w:val="en-US"/>
              </w:rPr>
            </w:pPr>
            <w:r w:rsidRPr="006E3F4D">
              <w:rPr>
                <w:sz w:val="16"/>
                <w:lang w:val="en-US"/>
              </w:rPr>
              <w:t>M</w:t>
            </w:r>
          </w:p>
        </w:tc>
        <w:tc>
          <w:tcPr>
            <w:tcW w:w="1569" w:type="pct"/>
            <w:noWrap/>
            <w:vAlign w:val="center"/>
            <w:hideMark/>
          </w:tcPr>
          <w:p w:rsidR="009E2256" w:rsidRPr="0013708A"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637/7683-072106R.1", "ISSN" : "0005-2086", "PMID" : "17494615", "abstract" : "In Asia, domestic ducks have been shown to play a pivotal role in H5 high-pathogenicity avian influenza virus transmission. We have also observed that the same situation may exist for H5 low-pathogenicity avian influenza (LPAI) virus. No data are available regarding the protection afforded by commercial inactivated vaccines against H5 LPAI virus infection in ducks, and two preliminary experiments using commercial inactivated vaccines gave poor results. Virus-like particles (VLPs) have been shown to be immunogenic in different species. With regard to the influenza model, the matrix (M) protein has been shown to be necessary for the formation of VLPs. In order to attempt to develop a VLP influenza vaccine expressing hemagglutinin and neuraminidase (NA) of interest, we generated a triple recombinant baculovirus (rB) expressing three structural proteins: H5, N3, and M, derived from a recent French LPAI virus strain. Although the three proteins were successfully expressed in rB-infected cells and displayed the expected biological activity, no VLPs were observed. Despite this result, the protection afforded to ducks by rB-infected cell lysates was assessed and was compared with the protection afforded by an inactivated commercial H5N9 vaccine. For this purpose, specific-pathogen-free Muscovy ducks (15 per group) received rB-infected cell lysates (3 wk apart), while a second group received the H5N9 vaccine. Ten days after the boost, a homologous virus challenge was implemented. Both vaccines induced positive hemagglutination inhibition titers and M immune response, whereas lysates of rB-infected cells elicited NA immune response. Tracheal and cloacal sheddings were measured using M-based real-time-reverse transcription-polymerase chain reaction and were compared with the sheddings of vaccinated and unvaccinated infected controls. Lysates of rB-infected cells afforded a significant decrease of cloacal shedding and a delayed peak of tracheal shedding, whereas the inactivated commercial vaccine afforded a significant decrease of tracheal shedding only.", "author" : [ { "dropping-particle" : "", "family" : "Prel", "given" : "Anne", "non-dropping-particle" : "", "parse-names" : false, "suffix" : "" }, { "dropping-particle" : "", "family" : "Gall-Recul\u00e9", "given" : "Ghislaine", "non-dropping-particle" : "Le", "parse-names" : false, "suffix" : "" }, { "dropping-particle" : "", "family" : "Cherbonnel", "given" : "Martine", "non-dropping-particle" : "", "parse-names" : false, "suffix" : "" }, { "dropping-particle" : "", "family" : "Grasland", "given" : "B\u00e9atrice", "non-dropping-particle" : "", "parse-names" : false, "suffix" : "" }, { "dropping-particle" : "", "family" : "Amelot", "given" : "Michel", "non-dropping-particle" : "", "parse-names" : false, "suffix" : "" }, { "dropping-particle" : "", "family" : "Jestin", "given" : "V\u00e9ronique", "non-dropping-particle" : "", "parse-names" : false, "suffix" : "" } ], "container-title" : "Avian diseases", "id" : "ITEM-1", "issue" : "1 Suppl", "issued" : { "date-parts" : [ [ "2007", "3" ] ] }, "page" : "484-9", "title" : "Assessment of the protection afforded by triple baculovirus recombinant coexpressing H5, N3, M1 proteins against a homologous H5N3 low-pathogenicity avian influenza virus challenge in Muscovy ducks.", "type" : "article-journal", "volume" : "51" }, "uris" : [ "http://www.mendeley.com/documents/?uuid=49794d8e-c638-433b-8fe1-d217ad775340" ] } ], "mendeley" : { "formattedCitation" : "[127]", "plainTextFormattedCitation" : "[127]", "previouslyFormattedCitation" : "[127]" }, "properties" : {  }, "schema" : "https://github.com/citation-style-language/schema/raw/master/csl-citation.json" }</w:instrText>
            </w:r>
            <w:r>
              <w:rPr>
                <w:sz w:val="16"/>
                <w:lang w:val="en-US"/>
              </w:rPr>
              <w:fldChar w:fldCharType="separate"/>
            </w:r>
            <w:r w:rsidRPr="00557E79">
              <w:rPr>
                <w:noProof/>
                <w:sz w:val="16"/>
                <w:lang w:val="en-US"/>
              </w:rPr>
              <w:t>[127]</w:t>
            </w:r>
            <w:r>
              <w:rPr>
                <w:sz w:val="16"/>
                <w:lang w:val="en-US"/>
              </w:rPr>
              <w:fldChar w:fldCharType="end"/>
            </w:r>
          </w:p>
        </w:tc>
      </w:tr>
      <w:tr w:rsidR="009E2256" w:rsidRPr="00E87478" w:rsidTr="00DE3E61">
        <w:trPr>
          <w:cantSplit/>
          <w:trHeight w:val="198"/>
        </w:trPr>
        <w:tc>
          <w:tcPr>
            <w:tcW w:w="214" w:type="pct"/>
            <w:vMerge/>
            <w:vAlign w:val="center"/>
          </w:tcPr>
          <w:p w:rsidR="009E2256" w:rsidRPr="00B052F5" w:rsidRDefault="009E2256" w:rsidP="00DE3E61">
            <w:pPr>
              <w:jc w:val="center"/>
              <w:rPr>
                <w:b/>
                <w:bCs/>
                <w:sz w:val="16"/>
                <w:lang w:val="en-US"/>
              </w:rPr>
            </w:pPr>
          </w:p>
        </w:tc>
        <w:tc>
          <w:tcPr>
            <w:tcW w:w="513" w:type="pct"/>
            <w:vMerge/>
            <w:vAlign w:val="center"/>
          </w:tcPr>
          <w:p w:rsidR="009E2256" w:rsidRPr="00B052F5" w:rsidRDefault="009E2256" w:rsidP="00DE3E61">
            <w:pPr>
              <w:jc w:val="center"/>
              <w:rPr>
                <w:b/>
                <w:bCs/>
                <w:sz w:val="16"/>
                <w:lang w:val="en-US"/>
              </w:rPr>
            </w:pPr>
          </w:p>
        </w:tc>
        <w:tc>
          <w:tcPr>
            <w:tcW w:w="541" w:type="pct"/>
            <w:vMerge/>
            <w:vAlign w:val="center"/>
          </w:tcPr>
          <w:p w:rsidR="009E2256" w:rsidRPr="00B052F5" w:rsidRDefault="009E2256" w:rsidP="00DE3E61">
            <w:pPr>
              <w:jc w:val="center"/>
              <w:rPr>
                <w:b/>
                <w:bCs/>
                <w:sz w:val="16"/>
                <w:lang w:val="en-US"/>
              </w:rPr>
            </w:pPr>
          </w:p>
        </w:tc>
        <w:tc>
          <w:tcPr>
            <w:tcW w:w="1676" w:type="pct"/>
            <w:noWrap/>
            <w:vAlign w:val="center"/>
          </w:tcPr>
          <w:p w:rsidR="009E2256" w:rsidRPr="00B052F5" w:rsidRDefault="009E2256" w:rsidP="00DE3E61">
            <w:pPr>
              <w:jc w:val="center"/>
              <w:rPr>
                <w:sz w:val="16"/>
                <w:lang w:val="en-US"/>
              </w:rPr>
            </w:pPr>
            <w:r w:rsidRPr="00B052F5">
              <w:rPr>
                <w:sz w:val="16"/>
                <w:lang w:val="en-US"/>
              </w:rPr>
              <w:t>A/duck/Taiwan(H7N1)</w:t>
            </w:r>
          </w:p>
        </w:tc>
        <w:tc>
          <w:tcPr>
            <w:tcW w:w="486" w:type="pct"/>
            <w:noWrap/>
            <w:vAlign w:val="center"/>
          </w:tcPr>
          <w:p w:rsidR="009E2256" w:rsidRPr="00B052F5" w:rsidRDefault="009E2256" w:rsidP="00DE3E61">
            <w:pPr>
              <w:jc w:val="center"/>
              <w:rPr>
                <w:sz w:val="16"/>
                <w:lang w:val="en-US"/>
              </w:rPr>
            </w:pPr>
            <w:r w:rsidRPr="00B052F5">
              <w:rPr>
                <w:sz w:val="16"/>
                <w:lang w:val="en-US"/>
              </w:rPr>
              <w:t>HA</w:t>
            </w:r>
          </w:p>
        </w:tc>
        <w:tc>
          <w:tcPr>
            <w:tcW w:w="1569" w:type="pct"/>
            <w:noWrap/>
            <w:vAlign w:val="center"/>
          </w:tcPr>
          <w:p w:rsidR="009E2256" w:rsidRPr="0013708A"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procbio.2011.02.019", "ISSN" : "13595113", "author" : [ { "dropping-particle" : "", "family" : "Chang", "given" : "Gary Ro-Lin", "non-dropping-particle" : "", "parse-names" : false, "suffix" : "" }, { "dropping-particle" : "", "family" : "Lai", "given" : "Su-Yuan", "non-dropping-particle" : "", "parse-names" : false, "suffix" : "" }, { "dropping-particle" : "", "family" : "Chang", "given" : "Poa-Chun", "non-dropping-particle" : "", "parse-names" : false, "suffix" : "" }, { "dropping-particle" : "", "family" : "Wang", "given" : "Min-Ying", "non-dropping-particle" : "", "parse-names" : false, "suffix" : "" } ], "container-title" : "Process Biochemistry", "id" : "ITEM-1", "issue" : "6", "issued" : { "date-parts" : [ [ "2011", "6" ] ] }, "page" : "1292-1298", "publisher" : "Elsevier Ltd", "title" : "Production of immunogenic one-component avian H7-subtype influenza virus-like particles", "type" : "article-journal", "volume" : "46" }, "uris" : [ "http://www.mendeley.com/documents/?uuid=3ec61139-ede6-48ab-8469-4ccb4864e301" ] } ], "mendeley" : { "formattedCitation" : "[152]", "plainTextFormattedCitation" : "[152]", "previouslyFormattedCitation" : "[152]" }, "properties" : {  }, "schema" : "https://github.com/citation-style-language/schema/raw/master/csl-citation.json" }</w:instrText>
            </w:r>
            <w:r>
              <w:rPr>
                <w:sz w:val="16"/>
                <w:lang w:val="en-US"/>
              </w:rPr>
              <w:fldChar w:fldCharType="separate"/>
            </w:r>
            <w:r w:rsidRPr="00557E79">
              <w:rPr>
                <w:noProof/>
                <w:sz w:val="16"/>
                <w:lang w:val="en-US"/>
              </w:rPr>
              <w:t>[152]</w:t>
            </w:r>
            <w:r>
              <w:rPr>
                <w:sz w:val="16"/>
                <w:lang w:val="en-US"/>
              </w:rPr>
              <w:fldChar w:fldCharType="end"/>
            </w:r>
          </w:p>
        </w:tc>
      </w:tr>
      <w:tr w:rsidR="009E2256" w:rsidRPr="00BA3E5A" w:rsidTr="00DE3E61">
        <w:trPr>
          <w:cantSplit/>
          <w:trHeight w:val="198"/>
        </w:trPr>
        <w:tc>
          <w:tcPr>
            <w:tcW w:w="214" w:type="pct"/>
            <w:vMerge/>
            <w:vAlign w:val="center"/>
            <w:hideMark/>
          </w:tcPr>
          <w:p w:rsidR="009E2256" w:rsidRPr="00B052F5" w:rsidRDefault="009E2256" w:rsidP="00DE3E61">
            <w:pPr>
              <w:jc w:val="center"/>
              <w:rPr>
                <w:b/>
                <w:bCs/>
                <w:sz w:val="16"/>
                <w:lang w:val="en-US"/>
              </w:rPr>
            </w:pPr>
          </w:p>
        </w:tc>
        <w:tc>
          <w:tcPr>
            <w:tcW w:w="513" w:type="pct"/>
            <w:vMerge/>
            <w:vAlign w:val="center"/>
            <w:hideMark/>
          </w:tcPr>
          <w:p w:rsidR="009E2256" w:rsidRPr="00B052F5" w:rsidRDefault="009E2256" w:rsidP="00DE3E61">
            <w:pPr>
              <w:jc w:val="center"/>
              <w:rPr>
                <w:b/>
                <w:bCs/>
                <w:sz w:val="16"/>
                <w:lang w:val="en-US"/>
              </w:rPr>
            </w:pPr>
          </w:p>
        </w:tc>
        <w:tc>
          <w:tcPr>
            <w:tcW w:w="541" w:type="pct"/>
            <w:vMerge w:val="restart"/>
            <w:vAlign w:val="center"/>
            <w:hideMark/>
          </w:tcPr>
          <w:p w:rsidR="009E2256" w:rsidRPr="006E3F4D" w:rsidRDefault="009E2256" w:rsidP="00DE3E61">
            <w:pPr>
              <w:jc w:val="center"/>
              <w:rPr>
                <w:b/>
                <w:bCs/>
                <w:sz w:val="16"/>
                <w:lang w:val="en-US"/>
              </w:rPr>
            </w:pPr>
            <w:r w:rsidRPr="006E3F4D">
              <w:rPr>
                <w:b/>
                <w:bCs/>
                <w:sz w:val="16"/>
                <w:lang w:val="en-US"/>
              </w:rPr>
              <w:t>H7N3</w:t>
            </w:r>
          </w:p>
        </w:tc>
        <w:tc>
          <w:tcPr>
            <w:tcW w:w="1676" w:type="pct"/>
            <w:noWrap/>
            <w:vAlign w:val="center"/>
            <w:hideMark/>
          </w:tcPr>
          <w:p w:rsidR="009E2256" w:rsidRPr="006E3F4D" w:rsidRDefault="009E2256" w:rsidP="00DE3E61">
            <w:pPr>
              <w:jc w:val="center"/>
              <w:rPr>
                <w:sz w:val="16"/>
                <w:lang w:val="en-US"/>
              </w:rPr>
            </w:pPr>
            <w:r w:rsidRPr="006E3F4D">
              <w:rPr>
                <w:sz w:val="16"/>
                <w:lang w:val="en-US"/>
              </w:rPr>
              <w:t>A/chicken/Jalisco/CPA1/2012</w:t>
            </w:r>
          </w:p>
        </w:tc>
        <w:tc>
          <w:tcPr>
            <w:tcW w:w="486" w:type="pct"/>
            <w:noWrap/>
            <w:vAlign w:val="center"/>
            <w:hideMark/>
          </w:tcPr>
          <w:p w:rsidR="009E2256" w:rsidRPr="00BA3E5A" w:rsidRDefault="009E2256" w:rsidP="00DE3E61">
            <w:pPr>
              <w:jc w:val="center"/>
              <w:rPr>
                <w:sz w:val="16"/>
                <w:lang w:val="en-US"/>
              </w:rPr>
            </w:pPr>
            <w:r w:rsidRPr="00BA3E5A">
              <w:rPr>
                <w:sz w:val="16"/>
                <w:lang w:val="en-US"/>
              </w:rPr>
              <w:t>HA, NA</w:t>
            </w:r>
          </w:p>
        </w:tc>
        <w:tc>
          <w:tcPr>
            <w:tcW w:w="1569" w:type="pct"/>
            <w:noWrap/>
            <w:vAlign w:val="center"/>
            <w:hideMark/>
          </w:tcPr>
          <w:p w:rsidR="009E2256" w:rsidRPr="00BA3E5A"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3.07.043", "ISSN" : "1873-2518", "PMID" : "23891795", "abstract" : "The recent emergence of severe human illness caused by avian-origin influenza A(H7N9) viruses in China has precipitated a global effort to rapidly develop and test vaccine candidates. To date, non-A(H7N9) H7 subtype influenza vaccine candidates have been poorly immunogenic and difficulties in production of A(H7N9) virus seed strains have been encountered. A candidate recombinant A(H7N9) vaccine consisting of full length, unmodified hemagglutinin (HA) and neuraminidase (NA) from the A/Anhui/1/2013 and the matrix 1 (M1) protein from the A/Indonesia/05/2005 (H5N1) were cloned into a baculovirus vector. Baculovirus infected Spodoptera frugiperda (Sf9) insect cells secreted virus like particles (VLP) composed of HA, NA, and M1 that resemble mature influenza virions. Genetic construction of vaccine from acquisition of an H7N9 genomic sequence to production of A(H7N9) VLP occurred in 26 days. The immunogenicity and efficacy of A/Anhui/1/2013 (H7N9) VLP vaccine administered on days 0 and 14 were evaluated in a lethal wild-type challenge Balb/c mouse model. Control groups included a non-homologous H7 vaccine (A/chicken/Jalisco/CPA1/2012 (H7N3)-VLP), and A/Indonesia/05/2005 (H5N1)-VLP, or placebo. All vaccines were administered with or without ISCOMATRIX. A(H7N9) VLP elicited hemagglutination-inhibition (HAI) antibody titers of \u2265 1:64 against the homologous virus, cross-reactive HAI against the heterologous A(H7N3), and 3- to 4-fold higher HAI responses in corresponding ISCOMATRIX subgroups. Similarly, all doses of H7N9 VLP elicited anti-neuraminidase (NA) antibody, with 3- to 4-fold higher responses measured in the corresponding ISCOMATRIX subgroups. The non-homologous H7 vaccine induced both H7N3 and H7N9 HAI but no N9 anti-NA antibodies. A lethal murine wild-type A/Anhui/1/2013 (H7N9) challenge demonstrated 100% survival of all animals receiving A(H7N9) and A(H7N3) vaccine, versus 0% survival in A(H5N1) vaccine and placebo groups. Together, the data demonstrate that recombinant H7N9 vaccine can be rapidly developed that was immunogenic and efficacious supporting testing in man as a pandemic influenza H7N9 vaccine candidate.", "author" : [ { "dropping-particle" : "", "family" : "Smith", "given" : "Gale E", "non-dropping-particle" : "", "parse-names" : false, "suffix" : "" }, { "dropping-particle" : "", "family" : "Flyer", "given" : "David C", "non-dropping-particle" : "", "parse-names" : false, "suffix" : "" }, { "dropping-particle" : "", "family" : "Raghunandan", "given" : "Ramadevi", "non-dropping-particle" : "", "parse-names" : false, "suffix" : "" }, { "dropping-particle" : "", "family" : "Liu", "given" : "Ye", "non-dropping-particle" : "", "parse-names" : false, "suffix" : "" }, { "dropping-particle" : "", "family" : "Wei", "given" : "Ziping", "non-dropping-particle" : "", "parse-names" : false, "suffix" : "" }, { "dropping-particle" : "", "family" : "Wu", "given" : "Yingyun", "non-dropping-particle" : "", "parse-names" : false, "suffix" : "" }, { "dropping-particle" : "", "family" : "Kpamegan", "given" : "Eloi", "non-dropping-particle" : "", "parse-names" : false, "suffix" : "" }, { "dropping-particle" : "", "family" : "Courbron", "given" : "Denise", "non-dropping-particle" : "", "parse-names" : false, "suffix" : "" }, { "dropping-particle" : "", "family" : "Fries", "given" : "Louis F", "non-dropping-particle" : "", "parse-names" : false, "suffix" : "" }, { "dropping-particle" : "", "family" : "Glenn", "given" : "Gregory M", "non-dropping-particle" : "", "parse-names" : false, "suffix" : "" } ], "container-title" : "Vaccine", "id" : "ITEM-1", "issue" : "40", "issued" : { "date-parts" : [ [ "2013", "9", "13" ] ] }, "page" : "4305-13", "publisher" : "Elsevier Ltd", "title" : "Development of influenza H7N9 virus like particle (VLP) vaccine: homologous A/Anhui/1/2013 (H7N9) protection and heterologous A/chicken/Jalisco/CPA1/2012 (H7N3) cross-protection in vaccinated mice challenged with H7N9 virus.", "type" : "article-journal", "volume" : "31" }, "uris" : [ "http://www.mendeley.com/documents/?uuid=fdc5b04f-5cef-40b3-aa4d-af1389ef47f5" ] } ], "mendeley" : { "formattedCitation" : "[119]", "plainTextFormattedCitation" : "[119]", "previouslyFormattedCitation" : "[119]" }, "properties" : {  }, "schema" : "https://github.com/citation-style-language/schema/raw/master/csl-citation.json" }</w:instrText>
            </w:r>
            <w:r>
              <w:rPr>
                <w:sz w:val="16"/>
                <w:lang w:val="en-US"/>
              </w:rPr>
              <w:fldChar w:fldCharType="separate"/>
            </w:r>
            <w:r w:rsidRPr="00557E79">
              <w:rPr>
                <w:noProof/>
                <w:sz w:val="16"/>
                <w:lang w:val="en-US"/>
              </w:rPr>
              <w:t>[119]</w:t>
            </w:r>
            <w:r>
              <w:rPr>
                <w:sz w:val="16"/>
                <w:lang w:val="en-US"/>
              </w:rPr>
              <w:fldChar w:fldCharType="end"/>
            </w:r>
          </w:p>
        </w:tc>
      </w:tr>
      <w:tr w:rsidR="009E2256" w:rsidTr="00DE3E61">
        <w:trPr>
          <w:cantSplit/>
          <w:trHeight w:val="198"/>
        </w:trPr>
        <w:tc>
          <w:tcPr>
            <w:tcW w:w="214" w:type="pct"/>
            <w:vMerge/>
            <w:vAlign w:val="center"/>
          </w:tcPr>
          <w:p w:rsidR="009E2256" w:rsidRPr="00B052F5" w:rsidRDefault="009E2256" w:rsidP="00DE3E61">
            <w:pPr>
              <w:jc w:val="center"/>
              <w:rPr>
                <w:b/>
                <w:bCs/>
                <w:sz w:val="16"/>
                <w:lang w:val="en-US"/>
              </w:rPr>
            </w:pPr>
          </w:p>
        </w:tc>
        <w:tc>
          <w:tcPr>
            <w:tcW w:w="513" w:type="pct"/>
            <w:vMerge/>
            <w:vAlign w:val="center"/>
          </w:tcPr>
          <w:p w:rsidR="009E2256" w:rsidRPr="00B052F5" w:rsidRDefault="009E2256" w:rsidP="00DE3E61">
            <w:pPr>
              <w:jc w:val="center"/>
              <w:rPr>
                <w:b/>
                <w:bCs/>
                <w:sz w:val="16"/>
                <w:lang w:val="en-US"/>
              </w:rPr>
            </w:pPr>
          </w:p>
        </w:tc>
        <w:tc>
          <w:tcPr>
            <w:tcW w:w="541" w:type="pct"/>
            <w:vMerge/>
            <w:vAlign w:val="center"/>
          </w:tcPr>
          <w:p w:rsidR="009E2256" w:rsidRPr="006E3F4D" w:rsidRDefault="009E2256" w:rsidP="00DE3E61">
            <w:pPr>
              <w:jc w:val="center"/>
              <w:rPr>
                <w:b/>
                <w:bCs/>
                <w:sz w:val="16"/>
                <w:lang w:val="en-US"/>
              </w:rPr>
            </w:pPr>
          </w:p>
        </w:tc>
        <w:tc>
          <w:tcPr>
            <w:tcW w:w="1676" w:type="pct"/>
            <w:noWrap/>
            <w:vAlign w:val="center"/>
          </w:tcPr>
          <w:p w:rsidR="009E2256" w:rsidRPr="006E3F4D" w:rsidRDefault="009E2256" w:rsidP="00DE3E61">
            <w:pPr>
              <w:jc w:val="center"/>
              <w:rPr>
                <w:sz w:val="16"/>
                <w:lang w:val="en-US"/>
              </w:rPr>
            </w:pPr>
            <w:r w:rsidRPr="00042472">
              <w:rPr>
                <w:sz w:val="16"/>
                <w:lang w:val="en-US"/>
              </w:rPr>
              <w:t>A/turkey/Oregon/1971</w:t>
            </w:r>
          </w:p>
        </w:tc>
        <w:tc>
          <w:tcPr>
            <w:tcW w:w="486" w:type="pct"/>
            <w:noWrap/>
            <w:vAlign w:val="center"/>
          </w:tcPr>
          <w:p w:rsidR="009E2256" w:rsidRPr="00BA3E5A" w:rsidRDefault="009E2256" w:rsidP="00DE3E61">
            <w:pPr>
              <w:jc w:val="center"/>
              <w:rPr>
                <w:sz w:val="16"/>
                <w:lang w:val="en-US"/>
              </w:rPr>
            </w:pPr>
            <w:r>
              <w:rPr>
                <w:sz w:val="16"/>
                <w:lang w:val="en-US"/>
              </w:rPr>
              <w:t>HA</w:t>
            </w:r>
          </w:p>
        </w:tc>
        <w:tc>
          <w:tcPr>
            <w:tcW w:w="1569"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6.12.001", "ISBN" : "1096-0341 (Electronic)\r0042-6822 (Linking)", "ISSN" : "00426822", "PMID" : "27936463", "author" : [ { "dropping-particle" : "", "family" : "Pushko", "given" : "Peter", "non-dropping-particle" : "", "parse-names" : false, "suffix" : "" }, { "dropping-particle" : "", "family" : "Tretyakova", "given" : "Irina",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umpey", "given" : "Terrence M.", "non-dropping-particle" : "", "parse-names" : false, "suffix" : "" }, { "dropping-particle" : "", "family" : "Kapczynski", "given" : "Darrell R.", "non-dropping-particle" : "", "parse-names" : false, "suffix" : "" } ], "container-title" : "Virology", "id" : "ITEM-1", "issue" : "November 2016", "issued" : { "date-parts" : [ [ "2017" ] ] }, "page" : "176-182", "publisher" : "Elsevier", "title" : "Virus-like particles displaying H5, H7, H9 hemagglutinins and N1 neuraminidase elicit protective immunity to heterologous avian influenza viruses in chickens", "type" : "article-journal", "volume" : "501" }, "uris" : [ "http://www.mendeley.com/documents/?uuid=f7501650-87fc-4243-acaf-be9f086f576c" ] } ], "mendeley" : { "formattedCitation" : "[139]", "plainTextFormattedCitation" : "[139]", "previouslyFormattedCitation" : "[139]" }, "properties" : {  }, "schema" : "https://github.com/citation-style-language/schema/raw/master/csl-citation.json" }</w:instrText>
            </w:r>
            <w:r>
              <w:rPr>
                <w:sz w:val="16"/>
                <w:lang w:val="en-US"/>
              </w:rPr>
              <w:fldChar w:fldCharType="separate"/>
            </w:r>
            <w:r w:rsidRPr="00557E79">
              <w:rPr>
                <w:noProof/>
                <w:sz w:val="16"/>
                <w:lang w:val="en-US"/>
              </w:rPr>
              <w:t>[139]</w:t>
            </w:r>
            <w:r>
              <w:rPr>
                <w:sz w:val="16"/>
                <w:lang w:val="en-US"/>
              </w:rPr>
              <w:fldChar w:fldCharType="end"/>
            </w:r>
          </w:p>
        </w:tc>
      </w:tr>
      <w:tr w:rsidR="009E2256" w:rsidRPr="00BA3E5A" w:rsidTr="00DE3E61">
        <w:trPr>
          <w:cantSplit/>
          <w:trHeight w:val="198"/>
        </w:trPr>
        <w:tc>
          <w:tcPr>
            <w:tcW w:w="214" w:type="pct"/>
            <w:vMerge/>
            <w:vAlign w:val="center"/>
            <w:hideMark/>
          </w:tcPr>
          <w:p w:rsidR="009E2256" w:rsidRPr="00BA3E5A" w:rsidRDefault="009E2256" w:rsidP="00DE3E61">
            <w:pPr>
              <w:jc w:val="center"/>
              <w:rPr>
                <w:b/>
                <w:bCs/>
                <w:sz w:val="16"/>
                <w:lang w:val="en-US"/>
              </w:rPr>
            </w:pPr>
          </w:p>
        </w:tc>
        <w:tc>
          <w:tcPr>
            <w:tcW w:w="513" w:type="pct"/>
            <w:vMerge/>
            <w:vAlign w:val="center"/>
            <w:hideMark/>
          </w:tcPr>
          <w:p w:rsidR="009E2256" w:rsidRPr="00BA3E5A" w:rsidRDefault="009E2256" w:rsidP="00DE3E61">
            <w:pPr>
              <w:jc w:val="center"/>
              <w:rPr>
                <w:b/>
                <w:bCs/>
                <w:sz w:val="16"/>
                <w:lang w:val="en-US"/>
              </w:rPr>
            </w:pPr>
          </w:p>
        </w:tc>
        <w:tc>
          <w:tcPr>
            <w:tcW w:w="541" w:type="pct"/>
            <w:vMerge w:val="restart"/>
            <w:vAlign w:val="center"/>
            <w:hideMark/>
          </w:tcPr>
          <w:p w:rsidR="009E2256" w:rsidRPr="00BA3E5A" w:rsidRDefault="009E2256" w:rsidP="00DE3E61">
            <w:pPr>
              <w:jc w:val="center"/>
              <w:rPr>
                <w:b/>
                <w:bCs/>
                <w:sz w:val="16"/>
                <w:lang w:val="en-US"/>
              </w:rPr>
            </w:pPr>
            <w:r w:rsidRPr="00BA3E5A">
              <w:rPr>
                <w:b/>
                <w:bCs/>
                <w:sz w:val="16"/>
                <w:lang w:val="en-US"/>
              </w:rPr>
              <w:t>H9N2</w:t>
            </w:r>
          </w:p>
        </w:tc>
        <w:tc>
          <w:tcPr>
            <w:tcW w:w="1676" w:type="pct"/>
            <w:noWrap/>
            <w:vAlign w:val="center"/>
            <w:hideMark/>
          </w:tcPr>
          <w:p w:rsidR="009E2256" w:rsidRPr="00BA3E5A" w:rsidRDefault="009E2256" w:rsidP="00DE3E61">
            <w:pPr>
              <w:jc w:val="center"/>
              <w:rPr>
                <w:sz w:val="16"/>
                <w:lang w:val="en-US"/>
              </w:rPr>
            </w:pPr>
            <w:r>
              <w:rPr>
                <w:sz w:val="16"/>
                <w:lang w:val="en-US"/>
              </w:rPr>
              <w:t>A/c</w:t>
            </w:r>
            <w:r w:rsidRPr="00BA3E5A">
              <w:rPr>
                <w:sz w:val="16"/>
                <w:lang w:val="en-US"/>
              </w:rPr>
              <w:t>hicken/Korea/01310/2001</w:t>
            </w:r>
          </w:p>
        </w:tc>
        <w:tc>
          <w:tcPr>
            <w:tcW w:w="486" w:type="pct"/>
            <w:noWrap/>
            <w:vAlign w:val="center"/>
            <w:hideMark/>
          </w:tcPr>
          <w:p w:rsidR="009E2256" w:rsidRPr="00BA3E5A" w:rsidRDefault="009E2256" w:rsidP="00DE3E61">
            <w:pPr>
              <w:jc w:val="center"/>
              <w:rPr>
                <w:sz w:val="16"/>
                <w:lang w:val="en-US"/>
              </w:rPr>
            </w:pPr>
            <w:r w:rsidRPr="00BA3E5A">
              <w:rPr>
                <w:sz w:val="16"/>
                <w:lang w:val="en-US"/>
              </w:rPr>
              <w:t>HA, M1</w:t>
            </w:r>
          </w:p>
        </w:tc>
        <w:tc>
          <w:tcPr>
            <w:tcW w:w="1569" w:type="pct"/>
            <w:noWrap/>
            <w:vAlign w:val="center"/>
            <w:hideMark/>
          </w:tcPr>
          <w:p w:rsidR="009E2256" w:rsidRPr="00BA3E5A"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1.03.067", "ISBN" : "0264-410X", "ISSN" : "0264410X", "PMID" : "21463681", "abstract" : "In the present study, virus-like particles (VLPs) were evaluated as a candidate poultry vaccine against avian influenza virus (AIV) subtype H9N2. Specific pathogen-free chickens received a single injection of the VLP vaccine expressing HA and M1 protein of AIV H9N2 (H9 HA VLP) at escalating doses in the presence or absence of ISA70 water-in-oil adjuvant. At 3 weeks post vaccination, we performed hemagglutination inhibition (HI) test and enzyme-linked immunosorbent assay (ELISA) to determine serological immune responses, and challenge studies using SPF chickens. A single dose of H9 HA VLP vaccine induced high levels of HI antibodies and lowered frequencies of virus isolation after the wild-type virus challenge. The addition of ISA70 adjuvant significantly increased the immunogenicity of H9 HA VLP vaccines. Furthermore, it allows differentiation of AIV-infected chickens from vaccinated chickens with an ELISA using nucleocapsid antigen, which offers a promising strategy to differentiate infected from vaccinated animals (DIVA). These results provide support for continued development of the VLP as an animal vaccine against influenza virus. ?? 2011 Elsevier Ltd.", "author" : [ { "dropping-particle" : "", "family" : "Lee", "given" : "Dong Hun", "non-dropping-particle" : "", "parse-names" : false, "suffix" : "" }, { "dropping-particle" : "", "family" : "Park", "given" : "Jae Keun", "non-dropping-particle" : "", "parse-names" : false, "suffix" : "" }, { "dropping-particle" : "", "family" : "Lee", "given" : "Yu Na", "non-dropping-particle" : "", "parse-names" : false, "suffix" : "" }, { "dropping-particle" : "", "family" : "Song", "given" : "Jae Min", "non-dropping-particle" : "", "parse-names" : false, "suffix" : "" }, { "dropping-particle" : "", "family" : "Kang", "given" : "Sang Moo", "non-dropping-particle" : "", "parse-names" : false, "suffix" : "" }, { "dropping-particle" : "", "family" : "Lee", "given" : "Joong Bok", "non-dropping-particle" : "", "parse-names" : false, "suffix" : "" }, { "dropping-particle" : "", "family" : "Park", "given" : "Seung Yong", "non-dropping-particle" : "", "parse-names" : false, "suffix" : "" }, { "dropping-particle" : "", "family" : "Choi", "given" : "In Soo", "non-dropping-particle" : "", "parse-names" : false, "suffix" : "" }, { "dropping-particle" : "", "family" : "Song", "given" : "Chang Seon", "non-dropping-particle" : "", "parse-names" : false, "suffix" : "" } ], "container-title" : "Vaccine", "id" : "ITEM-1", "issue" : "23", "issued" : { "date-parts" : [ [ "2011" ] ] }, "page" : "4003-4007", "publisher" : "Elsevier Ltd", "title" : "H9N2 avian influenza virus-like particle vaccine provides protective immunity and a strategy for the differentiation of infected from vaccinated animals", "type" : "article-journal", "volume" : "29" }, "uris" : [ "http://www.mendeley.com/documents/?uuid=672f46fa-55fa-4c45-89f4-9a7aa349f06b" ] } ], "mendeley" : { "formattedCitation" : "[67]", "plainTextFormattedCitation" : "[67]", "previouslyFormattedCitation" : "[67]" }, "properties" : {  }, "schema" : "https://github.com/citation-style-language/schema/raw/master/csl-citation.json" }</w:instrText>
            </w:r>
            <w:r>
              <w:rPr>
                <w:sz w:val="16"/>
                <w:lang w:val="en-US"/>
              </w:rPr>
              <w:fldChar w:fldCharType="separate"/>
            </w:r>
            <w:r w:rsidRPr="006D412B">
              <w:rPr>
                <w:noProof/>
                <w:sz w:val="16"/>
                <w:lang w:val="en-US"/>
              </w:rPr>
              <w:t>[67]</w:t>
            </w:r>
            <w:r>
              <w:rPr>
                <w:sz w:val="16"/>
                <w:lang w:val="en-US"/>
              </w:rPr>
              <w:fldChar w:fldCharType="end"/>
            </w:r>
          </w:p>
        </w:tc>
      </w:tr>
      <w:tr w:rsidR="009E2256" w:rsidTr="00DE3E61">
        <w:trPr>
          <w:cantSplit/>
          <w:trHeight w:val="198"/>
        </w:trPr>
        <w:tc>
          <w:tcPr>
            <w:tcW w:w="214" w:type="pct"/>
            <w:vMerge/>
            <w:vAlign w:val="center"/>
          </w:tcPr>
          <w:p w:rsidR="009E2256" w:rsidRPr="00BA3E5A" w:rsidRDefault="009E2256" w:rsidP="00DE3E61">
            <w:pPr>
              <w:jc w:val="center"/>
              <w:rPr>
                <w:b/>
                <w:bCs/>
                <w:sz w:val="16"/>
                <w:lang w:val="en-US"/>
              </w:rPr>
            </w:pPr>
          </w:p>
        </w:tc>
        <w:tc>
          <w:tcPr>
            <w:tcW w:w="513" w:type="pct"/>
            <w:vMerge/>
            <w:vAlign w:val="center"/>
          </w:tcPr>
          <w:p w:rsidR="009E2256" w:rsidRPr="00BA3E5A" w:rsidRDefault="009E2256" w:rsidP="00DE3E61">
            <w:pPr>
              <w:jc w:val="center"/>
              <w:rPr>
                <w:b/>
                <w:bCs/>
                <w:sz w:val="16"/>
                <w:lang w:val="en-US"/>
              </w:rPr>
            </w:pPr>
          </w:p>
        </w:tc>
        <w:tc>
          <w:tcPr>
            <w:tcW w:w="541" w:type="pct"/>
            <w:vMerge/>
            <w:vAlign w:val="center"/>
          </w:tcPr>
          <w:p w:rsidR="009E2256" w:rsidRPr="00BA3E5A" w:rsidDel="00042472" w:rsidRDefault="009E2256" w:rsidP="00DE3E61">
            <w:pPr>
              <w:jc w:val="center"/>
              <w:rPr>
                <w:b/>
                <w:bCs/>
                <w:sz w:val="16"/>
                <w:lang w:val="en-US"/>
              </w:rPr>
            </w:pPr>
          </w:p>
        </w:tc>
        <w:tc>
          <w:tcPr>
            <w:tcW w:w="1676" w:type="pct"/>
            <w:noWrap/>
            <w:vAlign w:val="center"/>
          </w:tcPr>
          <w:p w:rsidR="009E2256" w:rsidRDefault="009E2256" w:rsidP="00DE3E61">
            <w:pPr>
              <w:jc w:val="center"/>
              <w:rPr>
                <w:sz w:val="16"/>
                <w:lang w:val="en-US"/>
              </w:rPr>
            </w:pPr>
            <w:r w:rsidRPr="00042472">
              <w:rPr>
                <w:sz w:val="16"/>
                <w:lang w:val="en-US"/>
              </w:rPr>
              <w:t>A/turkey/Wisconsin/1/1966</w:t>
            </w:r>
          </w:p>
        </w:tc>
        <w:tc>
          <w:tcPr>
            <w:tcW w:w="486" w:type="pct"/>
            <w:noWrap/>
            <w:vAlign w:val="center"/>
          </w:tcPr>
          <w:p w:rsidR="009E2256" w:rsidRPr="00BA3E5A" w:rsidRDefault="009E2256" w:rsidP="00DE3E61">
            <w:pPr>
              <w:jc w:val="center"/>
              <w:rPr>
                <w:sz w:val="16"/>
                <w:lang w:val="en-US"/>
              </w:rPr>
            </w:pPr>
            <w:r>
              <w:rPr>
                <w:sz w:val="16"/>
                <w:lang w:val="en-US"/>
              </w:rPr>
              <w:t>HA</w:t>
            </w:r>
          </w:p>
        </w:tc>
        <w:tc>
          <w:tcPr>
            <w:tcW w:w="1569" w:type="pct"/>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ol.2016.12.001", "ISBN" : "1096-0341 (Electronic)\r0042-6822 (Linking)", "ISSN" : "00426822", "PMID" : "27936463", "author" : [ { "dropping-particle" : "", "family" : "Pushko", "given" : "Peter", "non-dropping-particle" : "", "parse-names" : false, "suffix" : "" }, { "dropping-particle" : "", "family" : "Tretyakova", "given" : "Irina",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umpey", "given" : "Terrence M.", "non-dropping-particle" : "", "parse-names" : false, "suffix" : "" }, { "dropping-particle" : "", "family" : "Kapczynski", "given" : "Darrell R.", "non-dropping-particle" : "", "parse-names" : false, "suffix" : "" } ], "container-title" : "Virology", "id" : "ITEM-1", "issue" : "November 2016", "issued" : { "date-parts" : [ [ "2017" ] ] }, "page" : "176-182", "publisher" : "Elsevier", "title" : "Virus-like particles displaying H5, H7, H9 hemagglutinins and N1 neuraminidase elicit protective immunity to heterologous avian influenza viruses in chickens", "type" : "article-journal", "volume" : "501" }, "uris" : [ "http://www.mendeley.com/documents/?uuid=f7501650-87fc-4243-acaf-be9f086f576c" ] } ], "mendeley" : { "formattedCitation" : "[139]", "plainTextFormattedCitation" : "[139]", "previouslyFormattedCitation" : "[139]" }, "properties" : {  }, "schema" : "https://github.com/citation-style-language/schema/raw/master/csl-citation.json" }</w:instrText>
            </w:r>
            <w:r>
              <w:rPr>
                <w:sz w:val="16"/>
                <w:lang w:val="en-US"/>
              </w:rPr>
              <w:fldChar w:fldCharType="separate"/>
            </w:r>
            <w:r w:rsidRPr="00557E79">
              <w:rPr>
                <w:noProof/>
                <w:sz w:val="16"/>
                <w:lang w:val="en-US"/>
              </w:rPr>
              <w:t>[139]</w:t>
            </w:r>
            <w:r>
              <w:rPr>
                <w:sz w:val="16"/>
                <w:lang w:val="en-US"/>
              </w:rPr>
              <w:fldChar w:fldCharType="end"/>
            </w:r>
          </w:p>
        </w:tc>
      </w:tr>
      <w:tr w:rsidR="009E2256" w:rsidRPr="00F21845" w:rsidTr="00DE3E61">
        <w:trPr>
          <w:cantSplit/>
          <w:trHeight w:val="198"/>
        </w:trPr>
        <w:tc>
          <w:tcPr>
            <w:tcW w:w="214" w:type="pct"/>
            <w:vMerge/>
            <w:vAlign w:val="center"/>
            <w:hideMark/>
          </w:tcPr>
          <w:p w:rsidR="009E2256" w:rsidRPr="00BA3E5A" w:rsidRDefault="009E2256" w:rsidP="00DE3E61">
            <w:pPr>
              <w:jc w:val="center"/>
              <w:rPr>
                <w:b/>
                <w:bCs/>
                <w:sz w:val="16"/>
                <w:lang w:val="en-US"/>
              </w:rPr>
            </w:pPr>
          </w:p>
        </w:tc>
        <w:tc>
          <w:tcPr>
            <w:tcW w:w="513" w:type="pct"/>
            <w:vAlign w:val="center"/>
            <w:hideMark/>
          </w:tcPr>
          <w:p w:rsidR="009E2256" w:rsidRPr="00BA3E5A" w:rsidRDefault="009E2256" w:rsidP="00DE3E61">
            <w:pPr>
              <w:jc w:val="center"/>
              <w:rPr>
                <w:b/>
                <w:bCs/>
                <w:sz w:val="16"/>
                <w:lang w:val="en-US"/>
              </w:rPr>
            </w:pPr>
            <w:r w:rsidRPr="00BA3E5A">
              <w:rPr>
                <w:b/>
                <w:bCs/>
                <w:sz w:val="16"/>
                <w:lang w:val="en-US"/>
              </w:rPr>
              <w:t>Swine</w:t>
            </w:r>
          </w:p>
        </w:tc>
        <w:tc>
          <w:tcPr>
            <w:tcW w:w="541" w:type="pct"/>
            <w:vAlign w:val="center"/>
            <w:hideMark/>
          </w:tcPr>
          <w:p w:rsidR="009E2256" w:rsidRPr="00F21845" w:rsidRDefault="009E2256" w:rsidP="00DE3E61">
            <w:pPr>
              <w:jc w:val="center"/>
              <w:rPr>
                <w:b/>
                <w:bCs/>
                <w:sz w:val="16"/>
                <w:lang w:val="en-US"/>
              </w:rPr>
            </w:pPr>
            <w:r w:rsidRPr="00BA3E5A">
              <w:rPr>
                <w:b/>
                <w:bCs/>
                <w:sz w:val="16"/>
                <w:lang w:val="en-US"/>
              </w:rPr>
              <w:t>H</w:t>
            </w:r>
            <w:r w:rsidRPr="00F21845">
              <w:rPr>
                <w:b/>
                <w:bCs/>
                <w:sz w:val="16"/>
                <w:lang w:val="en-US"/>
              </w:rPr>
              <w:t>2N3</w:t>
            </w:r>
          </w:p>
        </w:tc>
        <w:tc>
          <w:tcPr>
            <w:tcW w:w="1676" w:type="pct"/>
            <w:noWrap/>
            <w:vAlign w:val="center"/>
            <w:hideMark/>
          </w:tcPr>
          <w:p w:rsidR="009E2256" w:rsidRPr="00F21845" w:rsidRDefault="009E2256" w:rsidP="00DE3E61">
            <w:pPr>
              <w:jc w:val="center"/>
              <w:rPr>
                <w:sz w:val="16"/>
                <w:lang w:val="en-US"/>
              </w:rPr>
            </w:pPr>
            <w:r>
              <w:rPr>
                <w:sz w:val="16"/>
                <w:lang w:val="en-US"/>
              </w:rPr>
              <w:t>A/s</w:t>
            </w:r>
            <w:r w:rsidRPr="00F21845">
              <w:rPr>
                <w:sz w:val="16"/>
                <w:lang w:val="en-US"/>
              </w:rPr>
              <w:t>wine/Missouri/4296424/2006</w:t>
            </w:r>
          </w:p>
        </w:tc>
        <w:tc>
          <w:tcPr>
            <w:tcW w:w="486" w:type="pct"/>
            <w:noWrap/>
            <w:vAlign w:val="center"/>
            <w:hideMark/>
          </w:tcPr>
          <w:p w:rsidR="009E2256" w:rsidRPr="00F21845" w:rsidRDefault="009E2256" w:rsidP="00DE3E61">
            <w:pPr>
              <w:jc w:val="center"/>
              <w:rPr>
                <w:sz w:val="16"/>
                <w:lang w:val="en-US"/>
              </w:rPr>
            </w:pPr>
            <w:r w:rsidRPr="00F21845">
              <w:rPr>
                <w:sz w:val="16"/>
                <w:lang w:val="en-US"/>
              </w:rPr>
              <w:t>HA</w:t>
            </w:r>
          </w:p>
        </w:tc>
        <w:tc>
          <w:tcPr>
            <w:tcW w:w="1569" w:type="pct"/>
            <w:noWrap/>
            <w:vAlign w:val="center"/>
            <w:hideMark/>
          </w:tcPr>
          <w:p w:rsidR="009E2256" w:rsidRPr="00F21845"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mendeley" : { "formattedCitation" : "[136]", "plainTextFormattedCitation" : "[136]", "previouslyFormattedCitation" : "[136]" }, "properties" : {  }, "schema" : "https://github.com/citation-style-language/schema/raw/master/csl-citation.json" }</w:instrText>
            </w:r>
            <w:r>
              <w:rPr>
                <w:sz w:val="16"/>
                <w:lang w:val="en-US"/>
              </w:rPr>
              <w:fldChar w:fldCharType="separate"/>
            </w:r>
            <w:r w:rsidRPr="00557E79">
              <w:rPr>
                <w:noProof/>
                <w:sz w:val="16"/>
                <w:lang w:val="en-US"/>
              </w:rPr>
              <w:t>[136]</w:t>
            </w:r>
            <w:r>
              <w:rPr>
                <w:sz w:val="16"/>
                <w:lang w:val="en-US"/>
              </w:rPr>
              <w:fldChar w:fldCharType="end"/>
            </w:r>
          </w:p>
        </w:tc>
      </w:tr>
      <w:tr w:rsidR="009E2256" w:rsidRPr="00F21845" w:rsidTr="00DE3E61">
        <w:trPr>
          <w:cantSplit/>
          <w:trHeight w:val="198"/>
        </w:trPr>
        <w:tc>
          <w:tcPr>
            <w:tcW w:w="214" w:type="pct"/>
            <w:vMerge/>
            <w:vAlign w:val="center"/>
            <w:hideMark/>
          </w:tcPr>
          <w:p w:rsidR="009E2256" w:rsidRPr="00F21845" w:rsidRDefault="009E2256" w:rsidP="00DE3E61">
            <w:pPr>
              <w:jc w:val="center"/>
              <w:rPr>
                <w:b/>
                <w:bCs/>
                <w:sz w:val="16"/>
                <w:lang w:val="en-US"/>
              </w:rPr>
            </w:pPr>
          </w:p>
        </w:tc>
        <w:tc>
          <w:tcPr>
            <w:tcW w:w="513" w:type="pct"/>
            <w:vAlign w:val="center"/>
            <w:hideMark/>
          </w:tcPr>
          <w:p w:rsidR="009E2256" w:rsidRPr="00F21845" w:rsidRDefault="009E2256" w:rsidP="00DE3E61">
            <w:pPr>
              <w:jc w:val="center"/>
              <w:rPr>
                <w:b/>
                <w:bCs/>
                <w:sz w:val="16"/>
                <w:lang w:val="en-US"/>
              </w:rPr>
            </w:pPr>
            <w:r w:rsidRPr="00F21845">
              <w:rPr>
                <w:b/>
                <w:bCs/>
                <w:sz w:val="16"/>
                <w:lang w:val="en-US"/>
              </w:rPr>
              <w:t>Canine</w:t>
            </w:r>
          </w:p>
        </w:tc>
        <w:tc>
          <w:tcPr>
            <w:tcW w:w="541" w:type="pct"/>
            <w:vAlign w:val="center"/>
            <w:hideMark/>
          </w:tcPr>
          <w:p w:rsidR="009E2256" w:rsidRPr="00F21845" w:rsidRDefault="009E2256" w:rsidP="00DE3E61">
            <w:pPr>
              <w:jc w:val="center"/>
              <w:rPr>
                <w:b/>
                <w:bCs/>
                <w:sz w:val="16"/>
                <w:lang w:val="en-US"/>
              </w:rPr>
            </w:pPr>
            <w:r w:rsidRPr="00F21845">
              <w:rPr>
                <w:b/>
                <w:bCs/>
                <w:sz w:val="16"/>
                <w:lang w:val="en-US"/>
              </w:rPr>
              <w:t>H3N2</w:t>
            </w:r>
          </w:p>
        </w:tc>
        <w:tc>
          <w:tcPr>
            <w:tcW w:w="1676" w:type="pct"/>
            <w:noWrap/>
            <w:vAlign w:val="center"/>
            <w:hideMark/>
          </w:tcPr>
          <w:p w:rsidR="009E2256" w:rsidRPr="00F21845" w:rsidRDefault="009E2256" w:rsidP="00DE3E61">
            <w:pPr>
              <w:jc w:val="center"/>
              <w:rPr>
                <w:sz w:val="16"/>
                <w:lang w:val="en-US"/>
              </w:rPr>
            </w:pPr>
            <w:r w:rsidRPr="00F21845">
              <w:rPr>
                <w:sz w:val="16"/>
                <w:lang w:val="en-US"/>
              </w:rPr>
              <w:t>A/canine/Korea/LBM412/2008</w:t>
            </w:r>
          </w:p>
        </w:tc>
        <w:tc>
          <w:tcPr>
            <w:tcW w:w="486" w:type="pct"/>
            <w:noWrap/>
            <w:vAlign w:val="center"/>
            <w:hideMark/>
          </w:tcPr>
          <w:p w:rsidR="009E2256" w:rsidRPr="00F21845" w:rsidRDefault="009E2256" w:rsidP="00DE3E61">
            <w:pPr>
              <w:jc w:val="center"/>
              <w:rPr>
                <w:sz w:val="16"/>
                <w:lang w:val="en-US"/>
              </w:rPr>
            </w:pPr>
            <w:r w:rsidRPr="00F21845">
              <w:rPr>
                <w:sz w:val="16"/>
                <w:lang w:val="en-US"/>
              </w:rPr>
              <w:t>HA, M1</w:t>
            </w:r>
          </w:p>
        </w:tc>
        <w:tc>
          <w:tcPr>
            <w:tcW w:w="1569" w:type="pct"/>
            <w:noWrap/>
            <w:vAlign w:val="center"/>
            <w:hideMark/>
          </w:tcPr>
          <w:p w:rsidR="009E2256" w:rsidRPr="00F21845"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accine.2013.05.023", "ISBN" : "3143627344", "ISSN" : "0264410X", "PMID" : "21959306", "author" : [ { "dropping-particle" : "", "family" : "Lee", "given" : "Dong-Hun", "non-dropping-particle" : "", "parse-names" : false, "suffix" : "" }, { "dropping-particle" : "", "family" : "Bae", "given" : "Sang-Woo", "non-dropping-particle" : "", "parse-names" : false, "suffix" : "" }, { "dropping-particle" : "", "family" : "Park", "given" : "Jae-Keun", "non-dropping-particle" : "", "parse-names" : false, "suffix" : "" }, { "dropping-particle" : "", "family" : "Kwon", "given" : "Jung-Hoon", "non-dropping-particle" : "", "parse-names" : false, "suffix" : "" }, { "dropping-particle" : "", "family" : "Yuk", "given" : "Seong-Su", "non-dropping-particle" : "", "parse-names" : false, "suffix" : "" }, { "dropping-particle" : "", "family" : "Song", "given" : "Jae-Min", "non-dropping-particle" : "", "parse-names" : false, "suffix" : "" }, { "dropping-particle" : "", "family" : "Kang", "given" : "Sang-Moo", "non-dropping-particle" : "", "parse-names" : false, "suffix" : "" }, { "dropping-particle" : "", "family" : "Kwon", "given" : "Yong-Kuk", "non-dropping-particle" : "", "parse-names" : false, "suffix" : "" }, { "dropping-particle" : "", "family" : "Kim", "given" : "Hwi-Yool", "non-dropping-particle" : "", "parse-names" : false, "suffix" : "" }, { "dropping-particle" : "", "family" : "Song", "given" : "Chang-Seon", "non-dropping-particle" : "", "parse-names" : false, "suffix" : "" } ], "container-title" : "Vaccine", "id" : "ITEM-1", "issue" : "32", "issued" : { "date-parts" : [ [ "2013", "7" ] ] }, "page" : "3268-3273", "title" : "Virus-like particle vaccine protects against H3N2 canine influenza virus in dog", "type" : "article-journal", "volume" : "31" }, "uris" : [ "http://www.mendeley.com/documents/?uuid=61b9c388-2152-4f3d-9c00-8d2325c39528" ] } ], "mendeley" : { "formattedCitation" : "[95]", "plainTextFormattedCitation" : "[95]", "previouslyFormattedCitation" : "[95]" }, "properties" : {  }, "schema" : "https://github.com/citation-style-language/schema/raw/master/csl-citation.json" }</w:instrText>
            </w:r>
            <w:r>
              <w:rPr>
                <w:sz w:val="16"/>
                <w:lang w:val="en-US"/>
              </w:rPr>
              <w:fldChar w:fldCharType="separate"/>
            </w:r>
            <w:r w:rsidRPr="00CC2C13">
              <w:rPr>
                <w:noProof/>
                <w:sz w:val="16"/>
                <w:lang w:val="en-US"/>
              </w:rPr>
              <w:t>[95]</w:t>
            </w:r>
            <w:r>
              <w:rPr>
                <w:sz w:val="16"/>
                <w:lang w:val="en-US"/>
              </w:rPr>
              <w:fldChar w:fldCharType="end"/>
            </w:r>
          </w:p>
        </w:tc>
      </w:tr>
      <w:tr w:rsidR="009E2256" w:rsidTr="00DE3E61">
        <w:trPr>
          <w:cantSplit/>
          <w:trHeight w:val="198"/>
        </w:trPr>
        <w:tc>
          <w:tcPr>
            <w:tcW w:w="214" w:type="pct"/>
            <w:vMerge/>
            <w:vAlign w:val="center"/>
          </w:tcPr>
          <w:p w:rsidR="009E2256" w:rsidRPr="00F21845" w:rsidRDefault="009E2256" w:rsidP="00DE3E61">
            <w:pPr>
              <w:jc w:val="center"/>
              <w:rPr>
                <w:b/>
                <w:bCs/>
                <w:sz w:val="16"/>
                <w:lang w:val="en-US"/>
              </w:rPr>
            </w:pPr>
          </w:p>
        </w:tc>
        <w:tc>
          <w:tcPr>
            <w:tcW w:w="513" w:type="pct"/>
            <w:vAlign w:val="center"/>
          </w:tcPr>
          <w:p w:rsidR="009E2256" w:rsidRDefault="009E2256" w:rsidP="00DE3E61">
            <w:pPr>
              <w:jc w:val="center"/>
              <w:rPr>
                <w:b/>
                <w:bCs/>
                <w:sz w:val="16"/>
                <w:lang w:val="en-US"/>
              </w:rPr>
            </w:pPr>
            <w:proofErr w:type="spellStart"/>
            <w:r>
              <w:rPr>
                <w:b/>
                <w:bCs/>
                <w:sz w:val="16"/>
                <w:lang w:val="en-US"/>
              </w:rPr>
              <w:t>Meerkat</w:t>
            </w:r>
            <w:proofErr w:type="spellEnd"/>
          </w:p>
        </w:tc>
        <w:tc>
          <w:tcPr>
            <w:tcW w:w="541" w:type="pct"/>
            <w:shd w:val="clear" w:color="auto" w:fill="EEECE1" w:themeFill="background2"/>
            <w:vAlign w:val="center"/>
          </w:tcPr>
          <w:p w:rsidR="009E2256" w:rsidRDefault="009E2256" w:rsidP="00DE3E61">
            <w:pPr>
              <w:jc w:val="center"/>
              <w:rPr>
                <w:b/>
                <w:bCs/>
                <w:sz w:val="16"/>
                <w:lang w:val="en-US"/>
              </w:rPr>
            </w:pPr>
            <w:r>
              <w:rPr>
                <w:b/>
                <w:bCs/>
                <w:sz w:val="16"/>
                <w:lang w:val="en-US"/>
              </w:rPr>
              <w:t>HPAI H5N1</w:t>
            </w:r>
          </w:p>
        </w:tc>
        <w:tc>
          <w:tcPr>
            <w:tcW w:w="1676" w:type="pct"/>
            <w:shd w:val="clear" w:color="auto" w:fill="EEECE1" w:themeFill="background2"/>
            <w:noWrap/>
            <w:vAlign w:val="center"/>
          </w:tcPr>
          <w:p w:rsidR="009E2256" w:rsidRPr="00D618FE" w:rsidRDefault="009E2256" w:rsidP="00DE3E61">
            <w:pPr>
              <w:jc w:val="center"/>
              <w:rPr>
                <w:sz w:val="16"/>
                <w:lang w:val="en-US"/>
              </w:rPr>
            </w:pPr>
            <w:r w:rsidRPr="00F65763">
              <w:rPr>
                <w:sz w:val="16"/>
                <w:lang w:val="en-US"/>
              </w:rPr>
              <w:t>A/</w:t>
            </w:r>
            <w:proofErr w:type="spellStart"/>
            <w:r w:rsidRPr="00F65763">
              <w:rPr>
                <w:sz w:val="16"/>
                <w:lang w:val="en-US"/>
              </w:rPr>
              <w:t>meerkat</w:t>
            </w:r>
            <w:proofErr w:type="spellEnd"/>
            <w:r w:rsidRPr="00F65763">
              <w:rPr>
                <w:sz w:val="16"/>
                <w:lang w:val="en-US"/>
              </w:rPr>
              <w:t>/Shanghai/SH-1/2012</w:t>
            </w:r>
          </w:p>
        </w:tc>
        <w:tc>
          <w:tcPr>
            <w:tcW w:w="486" w:type="pct"/>
            <w:shd w:val="clear" w:color="auto" w:fill="EEECE1" w:themeFill="background2"/>
            <w:noWrap/>
            <w:vAlign w:val="center"/>
          </w:tcPr>
          <w:p w:rsidR="009E2256" w:rsidRDefault="009E2256" w:rsidP="00DE3E61">
            <w:pPr>
              <w:jc w:val="center"/>
              <w:rPr>
                <w:sz w:val="16"/>
                <w:lang w:val="en-US"/>
              </w:rPr>
            </w:pPr>
            <w:r>
              <w:rPr>
                <w:sz w:val="16"/>
                <w:lang w:val="en-US"/>
              </w:rPr>
              <w:t>HA, NA, M1</w:t>
            </w:r>
          </w:p>
        </w:tc>
        <w:tc>
          <w:tcPr>
            <w:tcW w:w="1569" w:type="pct"/>
            <w:shd w:val="clear" w:color="auto" w:fill="EEECE1" w:themeFill="background2"/>
            <w:noWrap/>
            <w:vAlign w:val="center"/>
          </w:tcPr>
          <w:p w:rsidR="009E2256" w:rsidRDefault="009E2256" w:rsidP="00DE3E61">
            <w:pPr>
              <w:jc w:val="center"/>
              <w:rPr>
                <w:sz w:val="16"/>
                <w:lang w:val="en-US"/>
              </w:rPr>
            </w:pPr>
            <w:r>
              <w:rPr>
                <w:sz w:val="16"/>
                <w:lang w:val="en-US"/>
              </w:rPr>
              <w:fldChar w:fldCharType="begin" w:fldLock="1"/>
            </w:r>
            <w:r>
              <w:rPr>
                <w:sz w:val="16"/>
                <w:lang w:val="en-US"/>
              </w:rPr>
              <w:instrText>ADDIN CSL_CITATION { "citationItems" : [ { "id" : "ITEM-1", "itemData" : { "DOI" : "10.1016/j.virusres.2015.01.007", "ISSN" : "18727492", "abstract" : "The highly pathogenic avian influenza (HPAI) H5N1 virus has become highly enzootic since 2003 and has dynamically evolved to undergo substantial evolution. Clades 2.3.2.1 and 2.3.4 have become the most dominant lineage in recent years, and H5N8 avian influenza outbreaks have been reported Asia. The current approach to generate influenza virus vaccines uses embryonated chicken eggs for large-scale production, although such vaccines have been poorly immunogenic to heterologous virus challenge. In the current study, virus-like particles (VLP) based on A/meerkat/Shanghai/SH-1/2012 (clade 2.3.2.1) and comprising hemagglutinin (HA), neuraminidase (NA), and matrix (M1) were produced using a baculovirus expression system to develop effective protection for different H5 HPAI clade challenges. Mice immunized with VLP demonstrated stronger humoral and cellular immune responses than mice immunized with whole influenza virus (WIV), with 20-fold higher IgG antibody titers against A/meerkat/Shanghai/SH-1/2012 after boost. Notably, the WIV vaccine group showed partial protection (80% survival) to homologous challenge, little protection (40% survival) to heterologous challenge, and 20% survival to H5N8 challenge, whereas all mice in the VLP. +. CFA group survived. These results provide insight for the development of effective prophylactic vaccines based on VLPs with cross-clade protection for the control of current H5 HPAI outbreaks in humans.", "author" : [ { "dropping-particle" : "", "family" : "Ren", "given" : "Zhiguang", "non-dropping-particle" : "", "parse-names" : false, "suffix" : "" }, { "dropping-particle" : "", "family" : "Ji", "given" : "Xianliang", "non-dropping-particle" : "", "parse-names" : false, "suffix" : "" }, { "dropping-particle" : "", "family" : "Meng", "given" : "Lingnan", "non-dropping-particle" : "", "parse-names" : false, "suffix" : "" }, { "dropping-particle" : "", "family" : "Wei", "given" : "Yurong", "non-dropping-particle" : "", "parse-names" : false, "suffix" : "" }, { "dropping-particle" : "", "family" : "Wang", "given" : "Tiecheng", "non-dropping-particle" : "", "parse-names" : false, "suffix" : "" }, { "dropping-particle" : "", "family" : "Feng", "given" : "Na", "non-dropping-particle" : "", "parse-names" : false, "suffix" : "" }, { "dropping-particle" : "", "family" : "Zheng", "given" : "Xuexing", "non-dropping-particle" : "", "parse-names" : false, "suffix" : "" }, { "dropping-particle" : "", "family" : "Wang", "given" : "Hualei", "non-dropping-particle" : "", "parse-names" : false, "suffix" : "" }, { "dropping-particle" : "", "family" : "Li", "given" : "Nan", "non-dropping-particle" : "", "parse-names" : false, "suffix" : "" }, { "dropping-particle" : "", "family" : "Gao", "given" : "Xiaolong", "non-dropping-particle" : "", "parse-names" : false, "suffix" : "" }, { "dropping-particle" : "", "family" : "Jin", "given" : "Hongli", "non-dropping-particle" : "", "parse-names" : false, "suffix" : "" }, { "dropping-particle" : "", "family" : "Zhao", "given" : "Yongkun", "non-dropping-particle" : "", "parse-names" : false, "suffix" : "" }, { "dropping-particle" : "", "family" : "Yang", "given" : "Songtao", "non-dropping-particle" : "", "parse-names" : false, "suffix" : "" }, { "dropping-particle" : "", "family" : "Qin", "given" : "Chuan", "non-dropping-particle" : "", "parse-names" : false, "suffix" : "" }, { "dropping-particle" : "", "family" : "Gao", "given" : "Yuwei", "non-dropping-particle" : "", "parse-names" : false, "suffix" : "" }, { "dropping-particle" : "", "family" : "Xia", "given" : "Xianzhu", "non-dropping-particle" : "", "parse-names" : false, "suffix" : "" } ], "container-title" : "Virus Research", "id" : "ITEM-1", "issue" : "C", "issued" : { "date-parts" : [ [ "2015" ] ] }, "page" : "9-18", "publisher" : "Elsevier B.V.", "title" : "H5N1 influenza virus-like particle vaccine protects mice from heterologous virus challenge better than whole inactivated virus", "type" : "article-journal", "volume" : "200" }, "uris" : [ "http://www.mendeley.com/documents/?uuid=3b0b8043-8e91-4537-b5fa-341c7006bbd2" ] } ], "mendeley" : { "formattedCitation" : "[117]", "plainTextFormattedCitation" : "[117]", "previouslyFormattedCitation" : "[117]" }, "properties" : {  }, "schema" : "https://github.com/citation-style-language/schema/raw/master/csl-citation.json" }</w:instrText>
            </w:r>
            <w:r>
              <w:rPr>
                <w:sz w:val="16"/>
                <w:lang w:val="en-US"/>
              </w:rPr>
              <w:fldChar w:fldCharType="separate"/>
            </w:r>
            <w:r w:rsidRPr="00557E79">
              <w:rPr>
                <w:noProof/>
                <w:sz w:val="16"/>
                <w:lang w:val="en-US"/>
              </w:rPr>
              <w:t>[117]</w:t>
            </w:r>
            <w:r>
              <w:rPr>
                <w:sz w:val="16"/>
                <w:lang w:val="en-US"/>
              </w:rPr>
              <w:fldChar w:fldCharType="end"/>
            </w:r>
          </w:p>
        </w:tc>
      </w:tr>
      <w:tr w:rsidR="009E2256" w:rsidTr="00DE3E61">
        <w:trPr>
          <w:cantSplit/>
          <w:trHeight w:val="198"/>
        </w:trPr>
        <w:tc>
          <w:tcPr>
            <w:tcW w:w="214" w:type="pct"/>
            <w:vMerge/>
            <w:vAlign w:val="center"/>
          </w:tcPr>
          <w:p w:rsidR="009E2256" w:rsidRPr="00F21845" w:rsidRDefault="009E2256" w:rsidP="00DE3E61">
            <w:pPr>
              <w:jc w:val="center"/>
              <w:rPr>
                <w:b/>
                <w:bCs/>
                <w:sz w:val="16"/>
                <w:lang w:val="en-US"/>
              </w:rPr>
            </w:pPr>
          </w:p>
        </w:tc>
        <w:tc>
          <w:tcPr>
            <w:tcW w:w="513" w:type="pct"/>
            <w:vAlign w:val="center"/>
          </w:tcPr>
          <w:p w:rsidR="009E2256" w:rsidRPr="00F21845" w:rsidRDefault="009E2256" w:rsidP="00DE3E61">
            <w:pPr>
              <w:jc w:val="center"/>
              <w:rPr>
                <w:b/>
                <w:bCs/>
                <w:sz w:val="16"/>
                <w:lang w:val="en-US"/>
              </w:rPr>
            </w:pPr>
            <w:r>
              <w:rPr>
                <w:b/>
                <w:bCs/>
                <w:sz w:val="16"/>
                <w:lang w:val="en-US"/>
              </w:rPr>
              <w:t>Other</w:t>
            </w:r>
          </w:p>
        </w:tc>
        <w:tc>
          <w:tcPr>
            <w:tcW w:w="541" w:type="pct"/>
            <w:vAlign w:val="center"/>
          </w:tcPr>
          <w:p w:rsidR="009E2256" w:rsidRPr="00F21845" w:rsidRDefault="009E2256" w:rsidP="00DE3E61">
            <w:pPr>
              <w:jc w:val="center"/>
              <w:rPr>
                <w:b/>
                <w:bCs/>
                <w:sz w:val="16"/>
                <w:lang w:val="en-US"/>
              </w:rPr>
            </w:pPr>
            <w:r>
              <w:rPr>
                <w:b/>
                <w:bCs/>
                <w:sz w:val="16"/>
                <w:lang w:val="en-US"/>
              </w:rPr>
              <w:t>H7N3</w:t>
            </w:r>
          </w:p>
        </w:tc>
        <w:tc>
          <w:tcPr>
            <w:tcW w:w="1676" w:type="pct"/>
            <w:noWrap/>
            <w:vAlign w:val="center"/>
          </w:tcPr>
          <w:p w:rsidR="009E2256" w:rsidRPr="00F21845" w:rsidRDefault="009E2256" w:rsidP="00DE3E61">
            <w:pPr>
              <w:jc w:val="center"/>
              <w:rPr>
                <w:sz w:val="16"/>
                <w:lang w:val="en-US"/>
              </w:rPr>
            </w:pPr>
            <w:r>
              <w:rPr>
                <w:sz w:val="16"/>
                <w:lang w:val="en-US"/>
              </w:rPr>
              <w:t>A/e</w:t>
            </w:r>
            <w:r w:rsidRPr="00D618FE">
              <w:rPr>
                <w:sz w:val="16"/>
                <w:lang w:val="en-US"/>
              </w:rPr>
              <w:t>nvironment/Maryland/261/2006</w:t>
            </w:r>
          </w:p>
        </w:tc>
        <w:tc>
          <w:tcPr>
            <w:tcW w:w="486" w:type="pct"/>
            <w:noWrap/>
            <w:vAlign w:val="center"/>
          </w:tcPr>
          <w:p w:rsidR="009E2256" w:rsidRPr="00F21845" w:rsidRDefault="009E2256" w:rsidP="00DE3E61">
            <w:pPr>
              <w:jc w:val="center"/>
              <w:rPr>
                <w:sz w:val="16"/>
                <w:lang w:val="en-US"/>
              </w:rPr>
            </w:pPr>
            <w:r>
              <w:rPr>
                <w:sz w:val="16"/>
                <w:lang w:val="en-US"/>
              </w:rPr>
              <w:t>HA</w:t>
            </w:r>
          </w:p>
        </w:tc>
        <w:tc>
          <w:tcPr>
            <w:tcW w:w="1569" w:type="pct"/>
            <w:noWrap/>
            <w:vAlign w:val="center"/>
          </w:tcPr>
          <w:p w:rsidR="009E2256" w:rsidRDefault="009E2256" w:rsidP="00DE3E61">
            <w:pPr>
              <w:keepNext/>
              <w:jc w:val="center"/>
              <w:rPr>
                <w:sz w:val="16"/>
                <w:lang w:val="en-US"/>
              </w:rPr>
            </w:pPr>
            <w:r>
              <w:rPr>
                <w:sz w:val="16"/>
                <w:lang w:val="en-US"/>
              </w:rPr>
              <w:fldChar w:fldCharType="begin" w:fldLock="1"/>
            </w:r>
            <w:r>
              <w:rPr>
                <w:sz w:val="16"/>
                <w:lang w:val="en-US"/>
              </w:rPr>
              <w:instrText>ADDIN CSL_CITATION { "citationItems" : [ { "id" : "ITEM-1",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1", "issue" : "4", "issued" : { "date-parts" : [ [ "2015" ] ] }, "page" : "1-9", "title" : "An Intranasal Virus-Like Particle Vaccine Broadly Protects Mice from Multiple Subtypes of Influenza A Virus", "type" : "article-journal", "volume" : "6" }, "uris" : [ "http://www.mendeley.com/documents/?uuid=5f29081e-2bc2-4b7a-b7c9-7031507ea7b3" ] } ], "mendeley" : { "formattedCitation" : "[133]", "plainTextFormattedCitation" : "[133]", "previouslyFormattedCitation" : "[133]" }, "properties" : {  }, "schema" : "https://github.com/citation-style-language/schema/raw/master/csl-citation.json" }</w:instrText>
            </w:r>
            <w:r>
              <w:rPr>
                <w:sz w:val="16"/>
                <w:lang w:val="en-US"/>
              </w:rPr>
              <w:fldChar w:fldCharType="separate"/>
            </w:r>
            <w:r w:rsidRPr="00557E79">
              <w:rPr>
                <w:noProof/>
                <w:sz w:val="16"/>
                <w:lang w:val="en-US"/>
              </w:rPr>
              <w:t>[133]</w:t>
            </w:r>
            <w:r>
              <w:rPr>
                <w:sz w:val="16"/>
                <w:lang w:val="en-US"/>
              </w:rPr>
              <w:fldChar w:fldCharType="end"/>
            </w:r>
          </w:p>
        </w:tc>
      </w:tr>
    </w:tbl>
    <w:p w:rsidR="009E2256" w:rsidRPr="00410EA4" w:rsidRDefault="009E2256" w:rsidP="009E2256">
      <w:pPr>
        <w:rPr>
          <w:lang w:val="en-US"/>
        </w:rPr>
      </w:pPr>
    </w:p>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 w:rsidR="009E2256" w:rsidRDefault="009E2256" w:rsidP="009E2256">
      <w:pPr>
        <w:jc w:val="both"/>
        <w:rPr>
          <w:b/>
          <w:bCs/>
          <w:lang w:val="en-US"/>
        </w:rPr>
      </w:pPr>
    </w:p>
    <w:p w:rsidR="009E2256" w:rsidRDefault="009E2256" w:rsidP="009E2256">
      <w:pPr>
        <w:jc w:val="both"/>
        <w:rPr>
          <w:b/>
          <w:bCs/>
          <w:lang w:val="en-US"/>
        </w:rPr>
      </w:pPr>
    </w:p>
    <w:p w:rsidR="009E2256" w:rsidRDefault="009E2256" w:rsidP="009E2256">
      <w:pPr>
        <w:jc w:val="both"/>
        <w:rPr>
          <w:b/>
          <w:bCs/>
          <w:lang w:val="en-US"/>
        </w:rPr>
      </w:pPr>
    </w:p>
    <w:p w:rsidR="009E2256" w:rsidRDefault="009E2256" w:rsidP="009E2256">
      <w:pPr>
        <w:jc w:val="both"/>
        <w:rPr>
          <w:b/>
          <w:bCs/>
          <w:lang w:val="en-US"/>
        </w:rPr>
      </w:pPr>
    </w:p>
    <w:p w:rsidR="009E2256" w:rsidRDefault="009E2256" w:rsidP="009E2256">
      <w:pPr>
        <w:jc w:val="both"/>
        <w:rPr>
          <w:b/>
          <w:bCs/>
          <w:lang w:val="en-US"/>
        </w:rPr>
      </w:pPr>
    </w:p>
    <w:p w:rsidR="009E2256" w:rsidRDefault="009E2256" w:rsidP="009E2256">
      <w:pPr>
        <w:jc w:val="both"/>
        <w:rPr>
          <w:b/>
          <w:bCs/>
          <w:lang w:val="en-US"/>
        </w:rPr>
        <w:sectPr w:rsidR="009E2256" w:rsidSect="009E2256">
          <w:pgSz w:w="16838" w:h="11906" w:orient="landscape"/>
          <w:pgMar w:top="1417" w:right="1417" w:bottom="1417" w:left="1417" w:header="708" w:footer="708" w:gutter="0"/>
          <w:pgNumType w:start="1"/>
          <w:cols w:space="708"/>
          <w:docGrid w:linePitch="360"/>
        </w:sectPr>
      </w:pPr>
    </w:p>
    <w:p w:rsidR="009E2256" w:rsidRDefault="009E2256" w:rsidP="009E2256">
      <w:pPr>
        <w:spacing w:after="0"/>
        <w:jc w:val="both"/>
        <w:rPr>
          <w:lang w:val="en-US"/>
        </w:rPr>
      </w:pPr>
      <w:r w:rsidRPr="0061335A">
        <w:rPr>
          <w:b/>
          <w:bCs/>
          <w:sz w:val="20"/>
          <w:lang w:val="en-US"/>
        </w:rPr>
        <w:lastRenderedPageBreak/>
        <w:t xml:space="preserve">Supplementary TABLE 2: </w:t>
      </w:r>
      <w:r w:rsidRPr="0061335A">
        <w:rPr>
          <w:sz w:val="20"/>
          <w:lang w:val="en-US"/>
        </w:rPr>
        <w:t> </w:t>
      </w:r>
      <w:r w:rsidRPr="0061335A">
        <w:rPr>
          <w:b/>
          <w:sz w:val="20"/>
          <w:lang w:val="en-US"/>
        </w:rPr>
        <w:t>Vector construction used for influenza VLP production</w:t>
      </w:r>
      <w:r w:rsidRPr="0061335A">
        <w:rPr>
          <w:sz w:val="20"/>
          <w:lang w:val="en-US"/>
        </w:rPr>
        <w:t xml:space="preserve">. </w:t>
      </w:r>
      <w:proofErr w:type="spellStart"/>
      <w:r>
        <w:rPr>
          <w:sz w:val="20"/>
          <w:lang w:val="en-US"/>
        </w:rPr>
        <w:t>Ps</w:t>
      </w:r>
      <w:r w:rsidRPr="0061335A">
        <w:rPr>
          <w:sz w:val="20"/>
          <w:lang w:val="en-US"/>
        </w:rPr>
        <w:t>eudotyp</w:t>
      </w:r>
      <w:r>
        <w:rPr>
          <w:sz w:val="20"/>
          <w:lang w:val="en-US"/>
        </w:rPr>
        <w:t>ing</w:t>
      </w:r>
      <w:proofErr w:type="spellEnd"/>
      <w:r>
        <w:rPr>
          <w:sz w:val="20"/>
          <w:lang w:val="en-US"/>
        </w:rPr>
        <w:t xml:space="preserve"> of influenza-</w:t>
      </w:r>
      <w:proofErr w:type="spellStart"/>
      <w:r>
        <w:rPr>
          <w:sz w:val="20"/>
          <w:lang w:val="en-US"/>
        </w:rPr>
        <w:t>VLPwith</w:t>
      </w:r>
      <w:proofErr w:type="spellEnd"/>
      <w:r>
        <w:rPr>
          <w:sz w:val="20"/>
          <w:lang w:val="en-US"/>
        </w:rPr>
        <w:t xml:space="preserve"> the insertion of other</w:t>
      </w:r>
      <w:r w:rsidRPr="0061335A">
        <w:rPr>
          <w:sz w:val="20"/>
          <w:lang w:val="en-US"/>
        </w:rPr>
        <w:t xml:space="preserve"> viruses structural proteins  : human immunodeficiency virus 1 (HIV-1) gag, friend–murine leukemia virus (MLV) Gag or </w:t>
      </w:r>
      <w:proofErr w:type="spellStart"/>
      <w:r w:rsidRPr="0061335A">
        <w:rPr>
          <w:sz w:val="20"/>
          <w:lang w:val="en-US"/>
        </w:rPr>
        <w:t>GagPol</w:t>
      </w:r>
      <w:proofErr w:type="spellEnd"/>
      <w:r w:rsidRPr="0061335A">
        <w:rPr>
          <w:sz w:val="20"/>
          <w:lang w:val="en-US"/>
        </w:rPr>
        <w:t>, bovine immunodeficiency virus (BIV) gag (</w:t>
      </w:r>
      <w:proofErr w:type="spellStart"/>
      <w:r w:rsidRPr="0061335A">
        <w:rPr>
          <w:sz w:val="20"/>
          <w:lang w:val="en-US"/>
        </w:rPr>
        <w:t>Bgag</w:t>
      </w:r>
      <w:proofErr w:type="spellEnd"/>
      <w:r w:rsidRPr="0061335A">
        <w:rPr>
          <w:sz w:val="20"/>
          <w:lang w:val="en-US"/>
        </w:rPr>
        <w:t>), G protein of vesicular stomatitis virus (VSVG).</w:t>
      </w:r>
      <w:r w:rsidRPr="0061335A" w:rsidDel="000840B0">
        <w:rPr>
          <w:sz w:val="20"/>
          <w:lang w:val="en-US"/>
        </w:rPr>
        <w:t xml:space="preserve"> </w:t>
      </w:r>
    </w:p>
    <w:p w:rsidR="009E2256" w:rsidRDefault="009E2256" w:rsidP="009E2256">
      <w:pPr>
        <w:jc w:val="both"/>
        <w:rPr>
          <w:lang w:val="en-US"/>
        </w:rPr>
      </w:pPr>
    </w:p>
    <w:tbl>
      <w:tblPr>
        <w:tblStyle w:val="Tableausimple22"/>
        <w:tblW w:w="5000" w:type="pct"/>
        <w:tblLayout w:type="fixed"/>
        <w:tblLook w:val="04A0" w:firstRow="1" w:lastRow="0" w:firstColumn="1" w:lastColumn="0" w:noHBand="0" w:noVBand="1"/>
      </w:tblPr>
      <w:tblGrid>
        <w:gridCol w:w="475"/>
        <w:gridCol w:w="933"/>
        <w:gridCol w:w="2717"/>
        <w:gridCol w:w="1501"/>
        <w:gridCol w:w="2017"/>
        <w:gridCol w:w="1599"/>
      </w:tblGrid>
      <w:tr w:rsidR="009E2256" w:rsidTr="00DE3E6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nil"/>
              <w:left w:val="nil"/>
              <w:bottom w:val="single" w:sz="24" w:space="0" w:color="auto"/>
              <w:right w:val="single" w:sz="24" w:space="0" w:color="auto"/>
            </w:tcBorders>
            <w:noWrap/>
            <w:vAlign w:val="center"/>
          </w:tcPr>
          <w:p w:rsidR="009E2256" w:rsidRDefault="009E2256" w:rsidP="00DE3E61">
            <w:pPr>
              <w:widowControl w:val="0"/>
              <w:spacing w:after="160" w:line="259" w:lineRule="auto"/>
              <w:jc w:val="both"/>
              <w:rPr>
                <w:rFonts w:eastAsia="Times New Roman" w:cs="Times New Roman"/>
                <w:color w:val="000000"/>
                <w:lang w:val="en-US" w:eastAsia="fr-FR"/>
              </w:rPr>
            </w:pPr>
          </w:p>
        </w:tc>
        <w:tc>
          <w:tcPr>
            <w:tcW w:w="505" w:type="pct"/>
            <w:vMerge w:val="restart"/>
            <w:tcBorders>
              <w:top w:val="single" w:sz="24" w:space="0" w:color="auto"/>
              <w:left w:val="single" w:sz="24" w:space="0" w:color="auto"/>
              <w:bottom w:val="single" w:sz="24" w:space="0" w:color="auto"/>
              <w:right w:val="nil"/>
            </w:tcBorders>
            <w:shd w:val="clear" w:color="auto" w:fill="DDD9C3" w:themeFill="background2" w:themeFillShade="E6"/>
            <w:noWrap/>
            <w:vAlign w:val="center"/>
            <w:hideMark/>
          </w:tcPr>
          <w:p w:rsidR="009E2256" w:rsidRDefault="009E2256" w:rsidP="00DE3E6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lang w:val="en-US" w:eastAsia="fr-FR"/>
              </w:rPr>
            </w:pPr>
            <w:r>
              <w:rPr>
                <w:rFonts w:eastAsia="Times New Roman" w:cs="Times New Roman"/>
                <w:color w:val="000000"/>
                <w:lang w:val="en-US" w:eastAsia="fr-FR"/>
              </w:rPr>
              <w:t>PROTEIN(S)</w:t>
            </w:r>
          </w:p>
          <w:p w:rsidR="009E2256" w:rsidRDefault="009E2256" w:rsidP="00DE3E6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eastAsia="fr-FR"/>
              </w:rPr>
            </w:pPr>
            <w:r>
              <w:rPr>
                <w:rFonts w:eastAsia="Times New Roman" w:cs="Times New Roman"/>
                <w:color w:val="000000"/>
                <w:lang w:val="en-US" w:eastAsia="fr-FR"/>
              </w:rPr>
              <w:t>NUMBER</w:t>
            </w:r>
          </w:p>
        </w:tc>
        <w:tc>
          <w:tcPr>
            <w:tcW w:w="1470" w:type="pct"/>
            <w:vMerge w:val="restart"/>
            <w:tcBorders>
              <w:top w:val="single" w:sz="24" w:space="0" w:color="auto"/>
              <w:left w:val="nil"/>
              <w:bottom w:val="single" w:sz="24" w:space="0" w:color="auto"/>
              <w:right w:val="nil"/>
            </w:tcBorders>
            <w:shd w:val="clear" w:color="auto" w:fill="DDD9C3" w:themeFill="background2" w:themeFillShade="E6"/>
            <w:noWrap/>
            <w:vAlign w:val="center"/>
            <w:hideMark/>
          </w:tcPr>
          <w:p w:rsidR="009E2256" w:rsidRDefault="009E2256" w:rsidP="00DE3E6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eastAsia="fr-FR"/>
              </w:rPr>
            </w:pPr>
            <w:r>
              <w:rPr>
                <w:rFonts w:eastAsia="Times New Roman" w:cs="Times New Roman"/>
                <w:color w:val="000000"/>
                <w:lang w:val="en-US" w:eastAsia="fr-FR"/>
              </w:rPr>
              <w:t>EXPRESSED INFLUENZA GENES</w:t>
            </w:r>
          </w:p>
        </w:tc>
        <w:tc>
          <w:tcPr>
            <w:tcW w:w="2768" w:type="pct"/>
            <w:gridSpan w:val="3"/>
            <w:tcBorders>
              <w:top w:val="single" w:sz="24" w:space="0" w:color="auto"/>
              <w:left w:val="nil"/>
              <w:bottom w:val="single" w:sz="24" w:space="0" w:color="auto"/>
              <w:right w:val="single" w:sz="24" w:space="0" w:color="auto"/>
            </w:tcBorders>
            <w:shd w:val="clear" w:color="auto" w:fill="DDD9C3" w:themeFill="background2" w:themeFillShade="E6"/>
            <w:noWrap/>
            <w:vAlign w:val="center"/>
            <w:hideMark/>
          </w:tcPr>
          <w:p w:rsidR="009E2256" w:rsidRDefault="009E2256" w:rsidP="00DE3E6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eastAsia="fr-FR"/>
              </w:rPr>
            </w:pPr>
            <w:r>
              <w:rPr>
                <w:rFonts w:eastAsia="Times New Roman" w:cs="Times New Roman"/>
                <w:color w:val="000000"/>
                <w:lang w:val="en-US" w:eastAsia="fr-FR"/>
              </w:rPr>
              <w:t xml:space="preserve">REFERENCES </w:t>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nil"/>
              <w:left w:val="nil"/>
              <w:bottom w:val="single" w:sz="24" w:space="0" w:color="auto"/>
              <w:right w:val="single" w:sz="24"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24" w:space="0" w:color="auto"/>
              <w:bottom w:val="single" w:sz="24"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n-US" w:eastAsia="fr-FR"/>
              </w:rPr>
            </w:pPr>
          </w:p>
        </w:tc>
        <w:tc>
          <w:tcPr>
            <w:tcW w:w="1470" w:type="pct"/>
            <w:vMerge/>
            <w:tcBorders>
              <w:top w:val="single" w:sz="24" w:space="0" w:color="auto"/>
              <w:left w:val="nil"/>
              <w:bottom w:val="single" w:sz="24"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n-US" w:eastAsia="fr-FR"/>
              </w:rPr>
            </w:pPr>
          </w:p>
        </w:tc>
        <w:tc>
          <w:tcPr>
            <w:tcW w:w="812" w:type="pct"/>
            <w:tcBorders>
              <w:top w:val="single" w:sz="24" w:space="0" w:color="auto"/>
              <w:left w:val="nil"/>
              <w:bottom w:val="single" w:sz="24" w:space="0" w:color="auto"/>
              <w:right w:val="nil"/>
            </w:tcBorders>
            <w:shd w:val="clear" w:color="auto" w:fill="DDD9C3" w:themeFill="background2" w:themeFillShade="E6"/>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color w:val="000000"/>
                <w:lang w:val="en-US" w:eastAsia="fr-FR"/>
              </w:rPr>
              <w:t>Recombinant BV / Insect cells</w:t>
            </w:r>
          </w:p>
        </w:tc>
        <w:tc>
          <w:tcPr>
            <w:tcW w:w="1091" w:type="pct"/>
            <w:tcBorders>
              <w:top w:val="single" w:sz="24" w:space="0" w:color="auto"/>
              <w:left w:val="nil"/>
              <w:bottom w:val="single" w:sz="24" w:space="0" w:color="auto"/>
              <w:right w:val="nil"/>
            </w:tcBorders>
            <w:shd w:val="clear" w:color="auto" w:fill="DDD9C3" w:themeFill="background2" w:themeFillShade="E6"/>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proofErr w:type="spellStart"/>
            <w:r>
              <w:rPr>
                <w:rFonts w:eastAsia="Times New Roman" w:cs="Times New Roman"/>
                <w:color w:val="000000"/>
                <w:lang w:val="en-US" w:eastAsia="fr-FR"/>
              </w:rPr>
              <w:t>Bacmam</w:t>
            </w:r>
            <w:proofErr w:type="spellEnd"/>
            <w:r>
              <w:rPr>
                <w:rFonts w:eastAsia="Times New Roman" w:cs="Times New Roman"/>
                <w:color w:val="000000"/>
                <w:lang w:val="en-US" w:eastAsia="fr-FR"/>
              </w:rPr>
              <w:t xml:space="preserve"> or MVA* / Mammalian cells</w:t>
            </w:r>
          </w:p>
        </w:tc>
        <w:tc>
          <w:tcPr>
            <w:tcW w:w="865" w:type="pct"/>
            <w:tcBorders>
              <w:top w:val="single" w:sz="24" w:space="0" w:color="auto"/>
              <w:left w:val="nil"/>
              <w:bottom w:val="single" w:sz="24" w:space="0" w:color="auto"/>
              <w:right w:val="single" w:sz="24" w:space="0" w:color="auto"/>
            </w:tcBorders>
            <w:shd w:val="clear" w:color="auto" w:fill="DDD9C3" w:themeFill="background2" w:themeFillShade="E6"/>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color w:val="000000"/>
                <w:lang w:val="en-US" w:eastAsia="fr-FR"/>
              </w:rPr>
              <w:t>Plasmid / Mammalian cells</w:t>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single" w:sz="24" w:space="0" w:color="auto"/>
              <w:left w:val="single" w:sz="24" w:space="0" w:color="auto"/>
              <w:bottom w:val="single" w:sz="24" w:space="0" w:color="auto"/>
              <w:right w:val="single" w:sz="18" w:space="0" w:color="auto"/>
            </w:tcBorders>
            <w:shd w:val="clear" w:color="auto" w:fill="EEECE1" w:themeFill="background2"/>
            <w:noWrap/>
            <w:textDirection w:val="btLr"/>
            <w:vAlign w:val="center"/>
            <w:hideMark/>
          </w:tcPr>
          <w:p w:rsidR="009E2256" w:rsidRDefault="009E2256" w:rsidP="00DE3E61">
            <w:pPr>
              <w:ind w:left="113" w:right="113"/>
              <w:jc w:val="center"/>
              <w:rPr>
                <w:rFonts w:eastAsia="Times New Roman" w:cs="Times New Roman"/>
                <w:b w:val="0"/>
                <w:color w:val="000000"/>
                <w:lang w:val="en-US" w:eastAsia="fr-FR"/>
              </w:rPr>
            </w:pPr>
            <w:r>
              <w:rPr>
                <w:rFonts w:eastAsia="Times New Roman" w:cs="Times New Roman"/>
                <w:color w:val="000000"/>
                <w:lang w:val="en-US" w:eastAsia="fr-FR"/>
              </w:rPr>
              <w:t>SINGLE EXPRESSION</w:t>
            </w:r>
          </w:p>
        </w:tc>
        <w:tc>
          <w:tcPr>
            <w:tcW w:w="505" w:type="pct"/>
            <w:vMerge w:val="restart"/>
            <w:tcBorders>
              <w:top w:val="single" w:sz="24" w:space="0" w:color="auto"/>
              <w:left w:val="single" w:sz="18" w:space="0" w:color="auto"/>
              <w:bottom w:val="single" w:sz="24"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r>
              <w:rPr>
                <w:rFonts w:eastAsia="Times New Roman" w:cs="Times New Roman"/>
                <w:b/>
                <w:color w:val="000000"/>
                <w:sz w:val="24"/>
                <w:lang w:val="en-US" w:eastAsia="fr-FR"/>
              </w:rPr>
              <w:t>1</w:t>
            </w:r>
          </w:p>
        </w:tc>
        <w:tc>
          <w:tcPr>
            <w:tcW w:w="1470" w:type="pct"/>
            <w:tcBorders>
              <w:top w:val="single" w:sz="24" w:space="0" w:color="auto"/>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w:t>
            </w:r>
          </w:p>
        </w:tc>
        <w:tc>
          <w:tcPr>
            <w:tcW w:w="812" w:type="pct"/>
            <w:tcBorders>
              <w:top w:val="single" w:sz="24" w:space="0" w:color="auto"/>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sz w:val="18"/>
                <w:lang w:val="en-US"/>
              </w:rPr>
              <w:fldChar w:fldCharType="begin" w:fldLock="1"/>
            </w:r>
            <w:r>
              <w:rPr>
                <w:sz w:val="18"/>
                <w:lang w:val="en-US"/>
              </w:rPr>
              <w:instrText>ADDIN CSL_CITATION { "citationItems" : [ { "id" : "ITEM-1", "itemData" : { "DOI" : "10.1128/JVI.75.13.6154", "author" : [ { "dropping-particle" : "", "family" : "Latham", "given" : "Theresa", "non-dropping-particle" : "", "parse-names" : false, "suffix" : "" }, { "dropping-particle" : "", "family" : "Galarza", "given" : "Jose M", "non-dropping-particle" : "", "parse-names" : false, "suffix" : "" } ], "container-title" : "J. Virol.", "id" : "ITEM-1",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id" : "ITEM-2", "itemData" : { "DOI" : "10.1016/j.vetmic.2012.11.035", "ISBN" : "0378-1135 1873-2542", "ISSN" : "03781135", "PMID" : "23265240", "abstract" : "Since 2003, the highly pathogenic avian influenza (HPAI) H5N1 has become a serious problem in animals and an increasing threat to public health. To develop effective vaccines for H5 HPAI in chickens, virus-like particles (VLP) were produced using a baculovirus expression system. The particles comprised hemagglutinin (HA) alone (HA-VLP) or HA in combination with a matrix protein (M1; HAM-VLP) derived from a recent clade 2.3.2.1 H5N1 HPAI virus. To compare the immunogenicity and protective efficacy of these VLPs, 10. ??g HAM-VLP, the equivalent amounts of HA incorporated HA-VLP or whole inactivated virus (WIV), were emulsified with mineral oil and used to immunize chickens. The serum hemagglutination inhibition antibody levels induced by HA-VLP and HAM-VLP were comparable to WIV. Antibodies to nucleoprotein were detected only in the WIV group. Immunized chickens in each group survived and were protected against a lethal homologous virus challenge, showing no clinical signs of infection. The challenge virus was detected intermittently in some oropharyngeal swabs, but not in cloacal swabs or various organs, which means that VLPs and WIV provide protection against systemic but not local virus replication in chickens. After the challenge, the HA-VLP group showed significantly increased serum antibody levels compared to the HAM-VLP and WIV groups, and some chickens in the HA-VLP group seroconverted with respect to nucleoprotein. Taken together, these results suggest that VLPs may be an effective method for controlling HPAI in chickens. They could be applied to a differentiating infected from vaccinated animals (DIVA) strategy. In addition, it is likely that HAM-VLP is more efficacious than HA-VLP in chickens. ?? 2012 Elsevier B.V..", "author" : [ { "dropping-particle" : "", "family" : "Choi", "given" : "Jun Gu", "non-dropping-particle" : "", "parse-names" : false, "suffix" : "" }, { "dropping-particle" : "", "family" : "Kim", "given" : "Min Chul", "non-dropping-particle" : "", "parse-names" : false, "suffix" : "" }, { "dropping-particle" : "", "family" : "Kang", "given" : "Hyun Mi", "non-dropping-particle" : "", "parse-names" : false, "suffix" : "" }, { "dropping-particle" : "Il", "family" : "Kim", "given" : "Kwang", "non-dropping-particle" : "", "parse-names" : false, "suffix" : "" }, { "dropping-particle" : "", "family" : "Lee", "given" : "Kyu Jun", "non-dropping-particle" : "", "parse-names" : false, "suffix" : "" }, { "dropping-particle" : "", "family" : "Park", "given" : "Choi Kyu", "non-dropping-particle" : "", "parse-names" : false, "suffix" : "" }, { "dropping-particle" : "", "family" : "Kwon", "given" : "Jun Hun", "non-dropping-particle" : "", "parse-names" : false, "suffix" : "" }, { "dropping-particle" : "", "family" : "Kim", "given" : "Jae Hong", "non-dropping-particle" : "", "parse-names" : false, "suffix" : "" }, { "dropping-particle" : "", "family" : "Lee", "given" : "Youn Jeong", "non-dropping-particle" : "", "parse-names" : false, "suffix" : "" } ], "container-title" : "Veterinary Microbiology", "id" : "ITEM-2", "issue" : "2-4", "issued" : { "date-parts" : [ [ "2013" ] ] }, "page" : "623-630", "publisher" : "Elsevier B.V.", "title" : "Protective efficacy of baculovirus-derived influenza virus-like particles bearing H5 HA alone or in combination with M1 in chickens", "type" : "article-journal", "volume" : "162" }, "uris" : [ "http://www.mendeley.com/documents/?uuid=8c4d5077-eeb2-49dd-8b14-13937e90b7ee" ] }, { "id" : "ITEM-3", "itemData" : { "DOI" : "10.1016/j.procbio.2011.02.019", "ISSN" : "13595113", "author" : [ { "dropping-particle" : "", "family" : "Chang", "given" : "Gary Ro-Lin", "non-dropping-particle" : "", "parse-names" : false, "suffix" : "" }, { "dropping-particle" : "", "family" : "Lai", "given" : "Su-Yuan", "non-dropping-particle" : "", "parse-names" : false, "suffix" : "" }, { "dropping-particle" : "", "family" : "Chang", "given" : "Poa-Chun", "non-dropping-particle" : "", "parse-names" : false, "suffix" : "" }, { "dropping-particle" : "", "family" : "Wang", "given" : "Min-Ying", "non-dropping-particle" : "", "parse-names" : false, "suffix" : "" } ], "container-title" : "Process Biochemistry", "id" : "ITEM-3", "issue" : "6", "issued" : { "date-parts" : [ [ "2011", "6" ] ] }, "page" : "1292-1298", "publisher" : "Elsevier Ltd", "title" : "Production of immunogenic one-component avian H7-subtype influenza virus-like particles", "type" : "article-journal", "volume" : "46" }, "uris" : [ "http://www.mendeley.com/documents/?uuid=3ec61139-ede6-48ab-8469-4ccb4864e301" ] } ], "mendeley" : { "formattedCitation" : "[15,59,152]", "plainTextFormattedCitation" : "[15,59,152]", "previouslyFormattedCitation" : "[15,59,152]" }, "properties" : {  }, "schema" : "https://github.com/citation-style-language/schema/raw/master/csl-citation.json" }</w:instrText>
            </w:r>
            <w:r w:rsidRPr="001915BC">
              <w:rPr>
                <w:sz w:val="18"/>
                <w:lang w:val="en-US"/>
              </w:rPr>
              <w:fldChar w:fldCharType="separate"/>
            </w:r>
            <w:r w:rsidRPr="00557E79">
              <w:rPr>
                <w:noProof/>
                <w:sz w:val="18"/>
                <w:lang w:val="en-US"/>
              </w:rPr>
              <w:t>[15,59,152]</w:t>
            </w:r>
            <w:r w:rsidRPr="001915BC">
              <w:rPr>
                <w:sz w:val="18"/>
                <w:lang w:val="en-US"/>
              </w:rPr>
              <w:fldChar w:fldCharType="end"/>
            </w:r>
          </w:p>
        </w:tc>
        <w:tc>
          <w:tcPr>
            <w:tcW w:w="1091" w:type="pct"/>
            <w:tcBorders>
              <w:top w:val="single" w:sz="24" w:space="0" w:color="auto"/>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top w:val="single" w:sz="24" w:space="0" w:color="auto"/>
              <w:left w:val="nil"/>
              <w:bottom w:val="nil"/>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sz w:val="18"/>
                <w:vertAlign w:val="superscript"/>
                <w:lang w:val="en-US"/>
              </w:rPr>
              <w:fldChar w:fldCharType="begin" w:fldLock="1"/>
            </w:r>
            <w:r>
              <w:rPr>
                <w:sz w:val="18"/>
                <w:vertAlign w:val="superscript"/>
                <w:lang w:val="en-US"/>
              </w:rPr>
              <w:instrText>ADDIN CSL_CITATION { "citationItems" : [ { "id" : "ITEM-1",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1",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 "plainTextFormattedCitation" : "[35]", "previouslyFormattedCitation" : "[35]" }, "properties" : {  }, "schema" : "https://github.com/citation-style-language/schema/raw/master/csl-citation.json" }</w:instrText>
            </w:r>
            <w:r w:rsidRPr="001915BC">
              <w:rPr>
                <w:sz w:val="18"/>
                <w:vertAlign w:val="superscript"/>
                <w:lang w:val="en-US"/>
              </w:rPr>
              <w:fldChar w:fldCharType="separate"/>
            </w:r>
            <w:r w:rsidRPr="001915BC">
              <w:rPr>
                <w:noProof/>
                <w:sz w:val="18"/>
                <w:lang w:val="en-US"/>
              </w:rPr>
              <w:t>[35]</w:t>
            </w:r>
            <w:r w:rsidRPr="001915BC">
              <w:rPr>
                <w:sz w:val="18"/>
                <w:vertAlign w:val="superscript"/>
                <w:lang w:val="en-US"/>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24"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NA</w:t>
            </w:r>
          </w:p>
        </w:tc>
        <w:tc>
          <w:tcPr>
            <w:tcW w:w="812" w:type="pct"/>
            <w:tcBorders>
              <w:left w:val="nil"/>
              <w:right w:val="nil"/>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b/>
                <w:sz w:val="18"/>
                <w:lang w:val="en-US"/>
              </w:rPr>
            </w:pPr>
            <w:r w:rsidRPr="001915BC">
              <w:rPr>
                <w:b/>
                <w:sz w:val="18"/>
                <w:lang w:val="en-US"/>
              </w:rPr>
              <w:fldChar w:fldCharType="begin" w:fldLock="1"/>
            </w:r>
            <w:r>
              <w:rPr>
                <w:b/>
                <w:sz w:val="18"/>
                <w:lang w:val="en-US"/>
              </w:rPr>
              <w:instrText>ADDIN CSL_CITATION { "citationItems" : [ { "id" : "ITEM-1", "itemData" : { "DOI" : "10.1128/JVI.75.13.6154", "author" : [ { "dropping-particle" : "", "family" : "Latham", "given" : "Theresa", "non-dropping-particle" : "", "parse-names" : false, "suffix" : "" }, { "dropping-particle" : "", "family" : "Galarza", "given" : "Jose M", "non-dropping-particle" : "", "parse-names" : false, "suffix" : "" } ], "container-title" : "J. Virol.", "id" : "ITEM-1",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mendeley" : { "formattedCitation" : "[15]", "plainTextFormattedCitation" : "[15]", "previouslyFormattedCitation" : "[15]" }, "properties" : {  }, "schema" : "https://github.com/citation-style-language/schema/raw/master/csl-citation.json" }</w:instrText>
            </w:r>
            <w:r w:rsidRPr="001915BC">
              <w:rPr>
                <w:b/>
                <w:sz w:val="18"/>
                <w:lang w:val="en-US"/>
              </w:rPr>
              <w:fldChar w:fldCharType="separate"/>
            </w:r>
            <w:r w:rsidRPr="001915BC">
              <w:rPr>
                <w:noProof/>
                <w:sz w:val="18"/>
                <w:lang w:val="en-US"/>
              </w:rPr>
              <w:t>[15]</w:t>
            </w:r>
            <w:r w:rsidRPr="001915BC">
              <w:rPr>
                <w:b/>
                <w:sz w:val="18"/>
                <w:lang w:val="en-US"/>
              </w:rPr>
              <w:fldChar w:fldCharType="end"/>
            </w:r>
          </w:p>
        </w:tc>
        <w:tc>
          <w:tcPr>
            <w:tcW w:w="1091" w:type="pct"/>
            <w:tcBorders>
              <w:left w:val="nil"/>
              <w:right w:val="nil"/>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b/>
                <w:sz w:val="18"/>
                <w:lang w:val="en-US"/>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left w:val="nil"/>
              <w:right w:val="single" w:sz="24" w:space="0" w:color="auto"/>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b/>
                <w:sz w:val="18"/>
                <w:lang w:val="en-US"/>
              </w:rPr>
            </w:pPr>
            <w:r w:rsidRPr="001915BC">
              <w:rPr>
                <w:b/>
                <w:sz w:val="18"/>
                <w:lang w:val="en-US"/>
              </w:rPr>
              <w:fldChar w:fldCharType="begin" w:fldLock="1"/>
            </w:r>
            <w:r>
              <w:rPr>
                <w:b/>
                <w:sz w:val="18"/>
                <w:lang w:val="en-US"/>
              </w:rPr>
              <w:instrText>ADDIN CSL_CITATION { "citationItems" : [ { "id" : "ITEM-1",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1", "issue" : "Pt 9", "issued" : { "date-parts" : [ [ "2010", "9" ] ] }, "page" : "2022-2030", "title" : "Formation of virus-like particles from human cell lines exclusively expressing influenza neuraminidase", "type" : "article-journal", "volume" : "91" }, "uris" : [ "http://www.mendeley.com/documents/?uuid=c99149db-e1f7-4745-9bce-770c983b0d46" ] } ], "mendeley" : { "formattedCitation" : "[31]", "plainTextFormattedCitation" : "[31]", "previouslyFormattedCitation" : "[31]" }, "properties" : {  }, "schema" : "https://github.com/citation-style-language/schema/raw/master/csl-citation.json" }</w:instrText>
            </w:r>
            <w:r w:rsidRPr="001915BC">
              <w:rPr>
                <w:b/>
                <w:sz w:val="18"/>
                <w:lang w:val="en-US"/>
              </w:rPr>
              <w:fldChar w:fldCharType="separate"/>
            </w:r>
            <w:r w:rsidRPr="001915BC">
              <w:rPr>
                <w:noProof/>
                <w:sz w:val="18"/>
                <w:lang w:val="en-US"/>
              </w:rPr>
              <w:t>[31]</w:t>
            </w:r>
            <w:r w:rsidRPr="001915BC">
              <w:rPr>
                <w:b/>
                <w:sz w:val="18"/>
                <w:lang w:val="en-US"/>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24"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single" w:sz="24"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M1</w:t>
            </w:r>
          </w:p>
        </w:tc>
        <w:tc>
          <w:tcPr>
            <w:tcW w:w="812" w:type="pct"/>
            <w:tcBorders>
              <w:top w:val="nil"/>
              <w:left w:val="nil"/>
              <w:bottom w:val="single" w:sz="24" w:space="0" w:color="auto"/>
              <w:right w:val="nil"/>
            </w:tcBorders>
            <w:noWrap/>
            <w:vAlign w:val="center"/>
            <w:hideMark/>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b/>
                <w:sz w:val="18"/>
              </w:rPr>
            </w:pPr>
            <w:r w:rsidRPr="001915BC">
              <w:rPr>
                <w:b/>
                <w:sz w:val="18"/>
                <w:lang w:val="en-US"/>
              </w:rPr>
              <w:fldChar w:fldCharType="begin" w:fldLock="1"/>
            </w:r>
            <w:r>
              <w:rPr>
                <w:b/>
                <w:sz w:val="18"/>
                <w:lang w:val="en-US"/>
              </w:rPr>
              <w:instrText>ADDIN CSL_CITATION { "citationItems" : [ { "id" : "ITEM-1", "itemData" : { "DOI" : "10.1016/j.vaccine.2013.11.036", "ISBN" : "1873-2518 (Electronic)\\r0264-410X (Linking)", "ISSN" : "0264410X", "PMID" : "24262313", "abstract" : "Human infections with a novel influenza A H7N9 subtype virus were reported in China recently. The virus caused severe disease with high mortality rates and it raised concerns over its pandemic potential. Here, we assessed in the mouse model protective efficacy of single immunisations with low vaccine doses of insect cell-derived H7 virus-like particles, consisting of hemagglutinin and matrix protein. Vaccinated mice were fully protected and survived a stringent lethal challenge (100. mLD50) with H7N9, even after a single, unadjuvanted, low vaccine dose (0.03. \u03bcg). Serum analysis revealed broad reactivity and hemagglutination inhibition activity across a panel of divergent H7 strains. Moreover, we detected significant levels of cross-reactivity to related group 2 hemagglutinins. These data demonstrate that virus-like particle vaccines have the potential to induce broadly protective immunity against the novel H7N9 virus and a variety of other H7 strains. \u00a9 2013 The Author.", "author" : [ { "dropping-particle" : "", "family" : "Klausberger", "given" : "Miriam", "non-dropping-particle" : "", "parse-names" : false, "suffix" : "" }, { "dropping-particle" : "", "family" : "Wilde", "given" : "Monika", "non-dropping-particle" : "", "parse-names" : false, "suffix" : "" }, { "dropping-particle" : "", "family" : "Palmberger", "given" : "Dieter", "non-dropping-particle" : "", "parse-names" : false, "suffix" : "" }, { "dropping-particle" : "", "family" : "Hai", "given" : "Rong", "non-dropping-particle" : "", "parse-names" : false, "suffix" : "" }, { "dropping-particle" : "", "family" : "Albrecht", "given" : "Randy A.", "non-dropping-particle" : "", "parse-names" : false, "suffix" : "" }, { "dropping-particle" : "", "family" : "Margine", "given" : "Irina", "non-dropping-particle" : "", "parse-names" : false, "suffix" : "" }, { "dropping-particle" : "", "family" : "Hirsh", "given" : "Ariana", "non-dropping-particle" : "", "parse-names" : false, "suffix" : "" }, { "dropping-particle" : "", "family" : "Garc\u00eda-Sastre", "given" : "Adolfo", "non-dropping-particle" : "", "parse-names" : false, "suffix" : "" }, { "dropping-particle" : "", "family" : "Grabherr", "given" : "Reingard", "non-dropping-particle" : "", "parse-names" : false, "suffix" : "" }, { "dropping-particle" : "", "family" : "Krammer", "given" : "Florian", "non-dropping-particle" : "", "parse-names" : false, "suffix" : "" } ], "container-title" : "Vaccine", "id" : "ITEM-1", "issue" : "3", "issued" : { "date-parts" : [ [ "2014" ] ] }, "page" : "355-362", "publisher" : "Elsevier Ltd", "title" : "One-shot vaccination with an insect cell-derived low-dose influenza A H7 virus-like particle preparation protects mice against H7N9 challenge", "type" : "article-journal", "volume" : "32" }, "uris" : [ "http://www.mendeley.com/documents/?uuid=430fac76-762b-4535-8bd3-5dbb223ac68f" ] }, { "id" : "ITEM-2", "itemData" : { "DOI" : "10.4172/2157-7560.1000201", "ISSN" : "21577560", "author" : [ { "dropping-particle" : "", "family" : "Satomi Yanase", "given" : "Motofumi Shimizu", "non-dropping-particle" : "", "parse-names" : false, "suffix" : "" }, { "dropping-particle" : "", "family" : "Masatoshi Okamatsu", "given" : "Chang Myint OO", "non-dropping-particle" : "", "parse-names" : false, "suffix" : "" } ], "container-title" : "Journal of Vaccines &amp; Vaccination", "id" : "ITEM-2", "issue" : "06", "issued" : { "date-parts" : [ [ "2013" ] ] }, "page" : "1-7", "title" : "Influenza Virus-like Particles Containing HA, NA, and M1 Induced Protection in Chickens against a Lethal Challenge with the Highly Pathogenic H5N1 Avian Influenza Virus", "type" : "article-journal", "volume" : "04" }, "uris" : [ "http://www.mendeley.com/documents/?uuid=87636a7e-6e75-4bb0-a2f3-005e078ff1b9" ] }, { "id" : "ITEM-3", "itemData" : { "DOI" : "10.1128/JVI.75.13.6154", "author" : [ { "dropping-particle" : "", "family" : "Latham", "given" : "Theresa", "non-dropping-particle" : "", "parse-names" : false, "suffix" : "" }, { "dropping-particle" : "", "family" : "Galarza", "given" : "Jose M", "non-dropping-particle" : "", "parse-names" : false, "suffix" : "" } ], "container-title" : "J. Virol.", "id" : "ITEM-3",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mendeley" : { "formattedCitation" : "[15,24,135]", "plainTextFormattedCitation" : "[15,24,135]", "previouslyFormattedCitation" : "[15,24,135]" }, "properties" : {  }, "schema" : "https://github.com/citation-style-language/schema/raw/master/csl-citation.json" }</w:instrText>
            </w:r>
            <w:r w:rsidRPr="001915BC">
              <w:rPr>
                <w:b/>
                <w:sz w:val="18"/>
                <w:lang w:val="en-US"/>
              </w:rPr>
              <w:fldChar w:fldCharType="separate"/>
            </w:r>
            <w:r w:rsidRPr="00557E79">
              <w:rPr>
                <w:noProof/>
                <w:sz w:val="18"/>
              </w:rPr>
              <w:t>[15,24,135]</w:t>
            </w:r>
            <w:r w:rsidRPr="001915BC">
              <w:rPr>
                <w:b/>
                <w:sz w:val="18"/>
                <w:lang w:val="en-US"/>
              </w:rPr>
              <w:fldChar w:fldCharType="end"/>
            </w:r>
          </w:p>
        </w:tc>
        <w:tc>
          <w:tcPr>
            <w:tcW w:w="1091" w:type="pct"/>
            <w:tcBorders>
              <w:top w:val="nil"/>
              <w:left w:val="nil"/>
              <w:bottom w:val="single" w:sz="24" w:space="0" w:color="auto"/>
              <w:right w:val="nil"/>
            </w:tcBorders>
            <w:noWrap/>
            <w:vAlign w:val="center"/>
            <w:hideMark/>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b/>
                <w:sz w:val="18"/>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top w:val="nil"/>
              <w:left w:val="nil"/>
              <w:bottom w:val="single" w:sz="24" w:space="0" w:color="auto"/>
              <w:right w:val="single" w:sz="24" w:space="0" w:color="auto"/>
            </w:tcBorders>
            <w:noWrap/>
            <w:vAlign w:val="center"/>
            <w:hideMark/>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b/>
                <w:sz w:val="18"/>
                <w:lang w:val="en-US"/>
              </w:rPr>
            </w:pPr>
            <w:r w:rsidRPr="001915BC">
              <w:rPr>
                <w:b/>
                <w:sz w:val="18"/>
                <w:lang w:val="en-US"/>
              </w:rPr>
              <w:fldChar w:fldCharType="begin" w:fldLock="1"/>
            </w:r>
            <w:r>
              <w:rPr>
                <w:b/>
                <w:sz w:val="18"/>
              </w:rPr>
              <w:instrText>ADDIN CSL_CITATION { "citationItems" : [ { "id" : "ITEM-1", "itemData" : { "DOI" : "10.1128/JVI.02306-09", "ISSN" : "1098-5514", "PMID" : "20181696", "abstract" : "The matrix protein (M1) of influenza A virus is generally viewed as a key orchestrator in the release of influenza virions from the plasma membrane during infection. In contrast to this model, recent studies have indicated that influenza virus requires expression of the envelope proteins for budding of intracellular M1 into virus particles. Here we explored the mechanisms that control M1 budding. Similarly to previous studies, we found that M1 by itself fails to form virus-like-particles (VLPs). We further demonstrated that M1, in the absence of other viral proteins, was preferentially targeted to the nucleus/perinuclear region rather than to the plasma membrane, where influenza virions bud. Remarkably, we showed that a 10-residue membrane targeting peptide from either the Fyn or Lck oncoprotein appended to M1 at the N terminus redirected M1 to the plasma membrane and allowed M1 particle budding without additional viral envelope proteins. To further identify a functional link between plasma membrane targeting and VLP formation, we took advantage of the fact that M1 can interact with M2, unless the cytoplasmic tail is absent. Notably, native M2 but not mutant M2 effectively targeted M1 to the plasma membrane and produced extracellular M1 VLPs. Our results suggest that influenza virus M1 may not possess an inherent membrane targeting signal. Thus, the lack of efficient plasma membrane targeting is responsible for the failure of M1 in budding. This study highlights the fact that interactions of M1 with viral envelope proteins are essential to direct M1 to the plasma membrane for influenza virus particle release.", "author" : [ { "dropping-particle" : "", "family" : "Wang", "given" : "Dan", "non-dropping-particle" : "", "parse-names" : false, "suffix" : "" }, { "dropping-particle" : "", "family" : "Harmon", "given" : "Aaron", "non-dropping-particle" : "", "parse-names" : false, "suffix" : "" }, { "dropping-particle" : "", "family" : "Jin", "given" : "Jing", "non-dropping-particle" : "", "parse-names" : false, "suffix" : "" }, { "dropping-particle" : "", "family" : "Francis", "given" : "David H", "non-dropping-particle" : "", "parse-names" : false, "suffix" : "" }, { "dropping-particle" : "", "family" : "Christopher-Hennings", "given" : "Jane", "non-dropping-particle" : "", "parse-names" : false, "suffix" : "" }, { "dropping-particle" : "", "family" : "Nelson", "given" : "Eric", "non-dropping-particle" : "", "parse-names" : false, "suffix" : "" }, { "dropping-particle" : "", "family" : "Montelaro", "given" : "Ronald C", "non-dropping-particle" : "", "parse-names" : false, "suffix" : "" }, { "dropping-particle" : "", "family" : "Li", "given" : "Feng", "non-dropping-particle" : "", "parse-names" : false, "suffix" : "" } ], "container-title" : "Journal of virology", "id" : "ITEM-1", "issue" : "9", "issued" : { "date-parts" : [ [ "2010", "5" ] ] }, "page" : "4673-81", "title" : "The lack of an inherent membrane targeting signal is responsible for the failure of the matrix (M1) protein of influenza A virus to bud into virus-like particles.", "type" : "article-journal", "volume" : "84" }, "uris" : [ "http://www.mendeley.com/documents/?uuid=96328014-7601-4295-a64f-24866b2b69dd" ] } ], "mendeley" : { "formattedCitation" : "[41]", "plainTextFormattedCitation" : "[41]", "previouslyFormattedCitation" : "[41]" }, "properties" : {  }, "schema" : "https://github.com/citation-style-language/schema/raw/master/csl-citation.json" }</w:instrText>
            </w:r>
            <w:r w:rsidRPr="001915BC">
              <w:rPr>
                <w:b/>
                <w:sz w:val="18"/>
                <w:lang w:val="en-US"/>
              </w:rPr>
              <w:fldChar w:fldCharType="separate"/>
            </w:r>
            <w:r w:rsidRPr="001915BC">
              <w:rPr>
                <w:noProof/>
                <w:sz w:val="18"/>
                <w:lang w:val="en-US"/>
              </w:rPr>
              <w:t>[41]</w:t>
            </w:r>
            <w:r w:rsidRPr="001915BC">
              <w:rPr>
                <w:b/>
                <w:sz w:val="18"/>
                <w:lang w:val="en-US"/>
              </w:rPr>
              <w:fldChar w:fldCharType="end"/>
            </w:r>
            <w:r w:rsidRPr="001915BC">
              <w:rPr>
                <w:b/>
                <w:sz w:val="18"/>
                <w:lang w:val="en-US"/>
              </w:rPr>
              <w:t xml:space="preserve"> </w:t>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single" w:sz="24" w:space="0" w:color="auto"/>
              <w:left w:val="single" w:sz="24" w:space="0" w:color="auto"/>
              <w:bottom w:val="single" w:sz="24" w:space="0" w:color="auto"/>
              <w:right w:val="single" w:sz="18" w:space="0" w:color="auto"/>
            </w:tcBorders>
            <w:shd w:val="clear" w:color="auto" w:fill="EEECE1" w:themeFill="background2"/>
            <w:noWrap/>
            <w:textDirection w:val="btLr"/>
            <w:vAlign w:val="center"/>
            <w:hideMark/>
          </w:tcPr>
          <w:p w:rsidR="009E2256" w:rsidRDefault="009E2256" w:rsidP="00DE3E61">
            <w:pPr>
              <w:ind w:left="113" w:right="113"/>
              <w:jc w:val="center"/>
              <w:rPr>
                <w:rFonts w:eastAsia="Times New Roman" w:cs="Times New Roman"/>
                <w:b w:val="0"/>
                <w:color w:val="000000"/>
                <w:lang w:val="en-US" w:eastAsia="fr-FR"/>
              </w:rPr>
            </w:pPr>
            <w:r>
              <w:rPr>
                <w:rFonts w:eastAsia="Times New Roman" w:cs="Times New Roman"/>
                <w:color w:val="000000"/>
                <w:lang w:val="en-US" w:eastAsia="fr-FR"/>
              </w:rPr>
              <w:t>CO-EXPRESSION</w:t>
            </w:r>
          </w:p>
        </w:tc>
        <w:tc>
          <w:tcPr>
            <w:tcW w:w="505" w:type="pct"/>
            <w:vMerge w:val="restart"/>
            <w:tcBorders>
              <w:top w:val="single" w:sz="24" w:space="0" w:color="auto"/>
              <w:left w:val="single" w:sz="18" w:space="0" w:color="auto"/>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r>
              <w:rPr>
                <w:rFonts w:eastAsia="Times New Roman" w:cs="Times New Roman"/>
                <w:b/>
                <w:color w:val="000000"/>
                <w:sz w:val="24"/>
                <w:lang w:val="en-US" w:eastAsia="fr-FR"/>
              </w:rPr>
              <w:t>2</w:t>
            </w:r>
          </w:p>
        </w:tc>
        <w:tc>
          <w:tcPr>
            <w:tcW w:w="1470" w:type="pct"/>
            <w:tcBorders>
              <w:top w:val="single" w:sz="24" w:space="0" w:color="auto"/>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M1</w:t>
            </w:r>
          </w:p>
        </w:tc>
        <w:tc>
          <w:tcPr>
            <w:tcW w:w="812" w:type="pct"/>
            <w:tcBorders>
              <w:top w:val="single" w:sz="24" w:space="0" w:color="auto"/>
              <w:left w:val="nil"/>
              <w:right w:val="nil"/>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sz w:val="18"/>
              </w:rPr>
            </w:pPr>
            <w:r w:rsidRPr="001915BC">
              <w:rPr>
                <w:sz w:val="18"/>
                <w:lang w:val="en-US"/>
              </w:rPr>
              <w:fldChar w:fldCharType="begin" w:fldLock="1"/>
            </w:r>
            <w:r>
              <w:rPr>
                <w:sz w:val="18"/>
                <w:lang w:val="en-US"/>
              </w:rPr>
              <w:instrText>ADDIN CSL_CITATION { "citationItems" : [ { "id" : "ITEM-1", "itemData" : { "DOI" : "10.1016/j.virol.2010.05.034", "ISBN" : "1096-0341 (Electronic)\\r0042-6822 (Linking)", "PMID" : "20580392", "abstract" : "We generated influenza virus-like particles (VLPs) containing the wild type (WT) H5 hemagglutinin (HA) from A/Viet Nam/1203/04 virus or a mutant H5 HA with a deletion of the multibasic cleavage motif. VLPs containing mutant H5 HA were found to be as immunogenic as VLPs containing WT HA. A single intramuscular vaccination with either type of H5 VLPs provided complete protection against lethal challenge. In contrast, the recombinant H5 HA vaccine was less immunogenic and vaccination even with a 5 fold higher dose did not induce protective immunity. VLP vaccines were superior to the recombinant HA in inducing T helper type 1 immune responses, hemagglutination inhibition titers, and antibody secreting cells, which significantly contribute to inducing protective immunity after a single dose vaccination. This study provides insights into the potential mechanisms of improved immunogenicity by H5 VLP vaccines as an approach to improve the protective efficacy against potential pandemic viruses.", "author" : [ { "dropping-particle" : "", "family" : "Song", "given" : "J M", "non-dropping-particle" : "", "parse-names" : false, "suffix" : "" }, { "dropping-particle" : "", "family" : "Hossain", "given" : "J", "non-dropping-particle" : "", "parse-names" : false, "suffix" : "" }, { "dropping-particle" : "", "family" : "Yoo", "given" : "D G", "non-dropping-particle" : "", "parse-names" : false, "suffix" : "" }, { "dropping-particle" : "", "family" : "Lipatov", "given" : "A S", "non-dropping-particle" : "", "parse-names" : false, "suffix" : "" }, { "dropping-particle" : "", "family" : "Davis", "given" : "C T", "non-dropping-particle" : "", "parse-names" : false, "suffix" : "" }, { "dropping-particle" : "", "family" : "Quan", "given" : "F S", "non-dropping-particle" : "", "parse-names" : false, "suffix" : "" }, { "dropping-particle" : "", "family" : "Chen", "given" : "L M", "non-dropping-particle" : "", "parse-names" : false, "suffix" : "" }, { "dropping-particle" : "", "family" : "Hogan", "given" : "R J", "non-dropping-particle" : "", "parse-names" : false, "suffix" : "" }, { "dropping-particle" : "", "family" : "Donis", "given" : "R O", "non-dropping-particle" : "", "parse-names" : false, "suffix" : "" }, { "dropping-particle" : "", "family" : "Compans", "given" : "R W", "non-dropping-particle" : "", "parse-names" : false, "suffix" : "" }, { "dropping-particle" : "", "family" : "Kang", "given" : "S M", "non-dropping-particle" : "", "parse-names" : false, "suffix" : "" } ], "container-title" : "Virology", "id" : "ITEM-1", "issue" : "1", "issued" : { "date-parts" : [ [ "2010" ] ] }, "page" : "165-175", "title" : "Protective immunity against H5N1 influenza virus by a single dose vaccination with virus-like particles", "type" : "article-journal", "volume" : "405" }, "uris" : [ "http://www.mendeley.com/documents/?uuid=8eaad464-1bd5-4151-a718-a65c4256acd0" ] }, { "id" : "ITEM-2",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2",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id" : "ITEM-3", "itemData" : { "DOI" : "10.1016/j.jbiotec.2016.06.029", "ISSN" : "18734863", "author" : [ { "dropping-particle" : "", "family" : "Monteiro", "given" : "Francisca", "non-dropping-particle" : "", "parse-names" : false, "suffix" : "" }, { "dropping-particle" : "", "family" : "Bernal", "given" : "Vicente", "non-dropping-particle" : "", "parse-names" : false, "suffix" : "" }, { "dropping-particle" : "", "family" : "Chaillet", "given" : "Maxime", "non-dropping-particle" : "", "parse-names" : false, "suffix" : "" }, { "dropping-particle" : "", "family" : "Berger", "given" : "Imre", "non-dropping-particle" : "", "parse-names" : false, "suffix" : "" }, { "dropping-particle" : "", "family" : "Alves", "given" : "Paula Marques", "non-dropping-particle" : "", "parse-names" : false, "suffix" : "" } ], "container-title" : "Journal of biotechnology", "id" : "ITEM-3", "issued" : { "date-parts" : [ [ "2016" ] ] }, "page" : "34-41", "publisher" : "Elsevier B.V.", "title" : "Targeted supplementation design for improved production and quality of enveloped viral particles in insect-cell baculovirus expression system", "type" : "article-journal", "volume" : "233" }, "uris" : [ "http://www.mendeley.com/documents/?uuid=6a50ea5d-6cd1-4459-82d6-86267bfbe6d6" ] }, { "id" : "ITEM-4",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4", "issue" : "4", "issued" : { "date-parts" : [ [ "2015" ] ] }, "page" : "1-9", "title" : "An Intranasal Virus-Like Particle Vaccine Broadly Protects Mice from Multiple Subtypes of Influenza A Virus", "type" : "article-journal", "volume" : "6" }, "uris" : [ "http://www.mendeley.com/documents/?uuid=5f29081e-2bc2-4b7a-b7c9-7031507ea7b3" ] }, { "id" : "ITEM-5", "itemData" : { "DOI" : "10.1016/j.vetmic.2012.11.035", "ISBN" : "0378-1135 1873-2542", "ISSN" : "03781135", "PMID" : "23265240", "abstract" : "Since 2003, the highly pathogenic avian influenza (HPAI) H5N1 has become a serious problem in animals and an increasing threat to public health. To develop effective vaccines for H5 HPAI in chickens, virus-like particles (VLP) were produced using a baculovirus expression system. The particles comprised hemagglutinin (HA) alone (HA-VLP) or HA in combination with a matrix protein (M1; HAM-VLP) derived from a recent clade 2.3.2.1 H5N1 HPAI virus. To compare the immunogenicity and protective efficacy of these VLPs, 10. ??g HAM-VLP, the equivalent amounts of HA incorporated HA-VLP or whole inactivated virus (WIV), were emulsified with mineral oil and used to immunize chickens. The serum hemagglutination inhibition antibody levels induced by HA-VLP and HAM-VLP were comparable to WIV. Antibodies to nucleoprotein were detected only in the WIV group. Immunized chickens in each group survived and were protected against a lethal homologous virus challenge, showing no clinical signs of infection. The challenge virus was detected intermittently in some oropharyngeal swabs, but not in cloacal swabs or various organs, which means that VLPs and WIV provide protection against systemic but not local virus replication in chickens. After the challenge, the HA-VLP group showed significantly increased serum antibody levels compared to the HAM-VLP and WIV groups, and some chickens in the HA-VLP group seroconverted with respect to nucleoprotein. Taken together, these results suggest that VLPs may be an effective method for controlling HPAI in chickens. They could be applied to a differentiating infected from vaccinated animals (DIVA) strategy. In addition, it is likely that HAM-VLP is more efficacious than HA-VLP in chickens. ?? 2012 Elsevier B.V..", "author" : [ { "dropping-particle" : "", "family" : "Choi", "given" : "Jun Gu", "non-dropping-particle" : "", "parse-names" : false, "suffix" : "" }, { "dropping-particle" : "", "family" : "Kim", "given" : "Min Chul", "non-dropping-particle" : "", "parse-names" : false, "suffix" : "" }, { "dropping-particle" : "", "family" : "Kang", "given" : "Hyun Mi", "non-dropping-particle" : "", "parse-names" : false, "suffix" : "" }, { "dropping-particle" : "Il", "family" : "Kim", "given" : "Kwang", "non-dropping-particle" : "", "parse-names" : false, "suffix" : "" }, { "dropping-particle" : "", "family" : "Lee", "given" : "Kyu Jun", "non-dropping-particle" : "", "parse-names" : false, "suffix" : "" }, { "dropping-particle" : "", "family" : "Park", "given" : "Choi Kyu", "non-dropping-particle" : "", "parse-names" : false, "suffix" : "" }, { "dropping-particle" : "", "family" : "Kwon", "given" : "Jun Hun", "non-dropping-particle" : "", "parse-names" : false, "suffix" : "" }, { "dropping-particle" : "", "family" : "Kim", "given" : "Jae Hong", "non-dropping-particle" : "", "parse-names" : false, "suffix" : "" }, { "dropping-particle" : "", "family" : "Lee", "given" : "Youn Jeong", "non-dropping-particle" : "", "parse-names" : false, "suffix" : "" } ], "container-title" : "Veterinary Microbiology", "id" : "ITEM-5", "issue" : "2-4", "issued" : { "date-parts" : [ [ "2013" ] ] }, "page" : "623-630", "publisher" : "Elsevier B.V.", "title" : "Protective efficacy of baculovirus-derived influenza virus-like particles bearing H5 HA alone or in combination with M1 in chickens", "type" : "article-journal", "volume" : "162" }, "uris" : [ "http://www.mendeley.com/documents/?uuid=8c4d5077-eeb2-49dd-8b14-13937e90b7ee" ] }, { "id" : "ITEM-6", "itemData" : { "DOI" : "10.4172/2157-7560.1000201", "ISSN" : "21577560", "author" : [ { "dropping-particle" : "", "family" : "Satomi Yanase", "given" : "Motofumi Shimizu", "non-dropping-particle" : "", "parse-names" : false, "suffix" : "" }, { "dropping-particle" : "", "family" : "Masatoshi Okamatsu", "given" : "Chang Myint OO", "non-dropping-particle" : "", "parse-names" : false, "suffix" : "" } ], "container-title" : "Journal of Vaccines &amp; Vaccination", "id" : "ITEM-6", "issue" : "06", "issued" : { "date-parts" : [ [ "2013" ] ] }, "page" : "1-7", "title" : "Influenza Virus-like Particles Containing HA, NA, and M1 Induced Protection in Chickens against a Lethal Challenge with the Highly Pathogenic H5N1 Avian Influenza Virus", "type" : "article-journal", "volume" : "04" }, "uris" : [ "http://www.mendeley.com/documents/?uuid=87636a7e-6e75-4bb0-a2f3-005e078ff1b9" ] }, { "id" : "ITEM-7", "itemData" : { "DOI" : "10.1016/j.procbio.2011.02.019", "ISSN" : "13595113", "author" : [ { "dropping-particle" : "", "family" : "Chang", "given" : "Gary Ro-Lin", "non-dropping-particle" : "", "parse-names" : false, "suffix" : "" }, { "dropping-particle" : "", "family" : "Lai", "given" : "Su-Yuan", "non-dropping-particle" : "", "parse-names" : false, "suffix" : "" }, { "dropping-particle" : "", "family" : "Chang", "given" : "Poa-Chun", "non-dropping-particle" : "", "parse-names" : false, "suffix" : "" }, { "dropping-particle" : "", "family" : "Wang", "given" : "Min-Ying", "non-dropping-particle" : "", "parse-names" : false, "suffix" : "" } ], "container-title" : "Process Biochemistry", "id" : "ITEM-7", "issue" : "6", "issued" : { "date-parts" : [ [ "2011", "6" ] ] }, "page" : "1292-1298", "publisher" : "Elsevier Ltd", "title" : "Production of immunogenic one-component avian H7-subtype influenza virus-like particles", "type" : "article-journal", "volume" : "46" }, "uris" : [ "http://www.mendeley.com/documents/?uuid=3ec61139-ede6-48ab-8469-4ccb4864e301" ] } ], "mendeley" : { "formattedCitation" : "[59,72,125,133,135,140,152]", "plainTextFormattedCitation" : "[59,72,125,133,135,140,152]", "previouslyFormattedCitation" : "[59,72,125,133,135,140,152]" }, "properties" : {  }, "schema" : "https://github.com/citation-style-language/schema/raw/master/csl-citation.json" }</w:instrText>
            </w:r>
            <w:r w:rsidRPr="001915BC">
              <w:rPr>
                <w:sz w:val="18"/>
                <w:lang w:val="en-US"/>
              </w:rPr>
              <w:fldChar w:fldCharType="separate"/>
            </w:r>
            <w:r w:rsidRPr="00557E79">
              <w:rPr>
                <w:noProof/>
                <w:sz w:val="18"/>
              </w:rPr>
              <w:t>[59,72,125,133,135,140,152]</w:t>
            </w:r>
            <w:r w:rsidRPr="001915BC">
              <w:rPr>
                <w:sz w:val="18"/>
                <w:lang w:val="en-US"/>
              </w:rPr>
              <w:fldChar w:fldCharType="end"/>
            </w:r>
          </w:p>
        </w:tc>
        <w:tc>
          <w:tcPr>
            <w:tcW w:w="1091" w:type="pct"/>
            <w:tcBorders>
              <w:top w:val="single" w:sz="24" w:space="0" w:color="auto"/>
              <w:left w:val="nil"/>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top w:val="single" w:sz="24" w:space="0" w:color="auto"/>
              <w:left w:val="nil"/>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NA</w:t>
            </w:r>
          </w:p>
        </w:tc>
        <w:tc>
          <w:tcPr>
            <w:tcW w:w="812" w:type="pct"/>
            <w:tcBorders>
              <w:top w:val="nil"/>
              <w:left w:val="nil"/>
              <w:bottom w:val="nil"/>
              <w:right w:val="nil"/>
            </w:tcBorders>
            <w:noWrap/>
            <w:vAlign w:val="center"/>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b/>
                <w:sz w:val="18"/>
                <w:lang w:val="en-US"/>
              </w:rPr>
            </w:pPr>
          </w:p>
        </w:tc>
        <w:tc>
          <w:tcPr>
            <w:tcW w:w="1091" w:type="pct"/>
            <w:tcBorders>
              <w:top w:val="nil"/>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top w:val="nil"/>
              <w:left w:val="nil"/>
              <w:bottom w:val="nil"/>
              <w:right w:val="single" w:sz="24" w:space="0" w:color="auto"/>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NA - M1</w:t>
            </w:r>
          </w:p>
        </w:tc>
        <w:tc>
          <w:tcPr>
            <w:tcW w:w="812" w:type="pct"/>
            <w:tcBorders>
              <w:left w:val="nil"/>
              <w:right w:val="nil"/>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b/>
                <w:sz w:val="18"/>
              </w:rPr>
            </w:pPr>
            <w:r w:rsidRPr="001915BC">
              <w:rPr>
                <w:b/>
                <w:sz w:val="18"/>
                <w:lang w:val="en-US"/>
              </w:rPr>
              <w:fldChar w:fldCharType="begin" w:fldLock="1"/>
            </w:r>
            <w:r>
              <w:rPr>
                <w:b/>
                <w:sz w:val="18"/>
              </w:rPr>
              <w:instrText>ADDIN CSL_CITATION { "citationItems" : [ { "id" : "ITEM-1", "itemData" : { "DOI" : "10.4172/2157-7560.1000201", "ISSN" : "21577560", "author" : [ { "dropping-particle" : "", "family" : "Satomi Yanase", "given" : "Motofumi Shimizu", "non-dropping-particle" : "", "parse-names" : false, "suffix" : "" }, { "dropping-particle" : "", "family" : "Masatoshi Okamatsu", "given" : "Chang Myint OO", "non-dropping-particle" : "", "parse-names" : false, "suffix" : "" } ], "container-title" : "Journal of Vaccines &amp; Vaccination", "id" : "ITEM-1", "issue" : "06", "issued" : { "date-parts" : [ [ "2013" ] ] }, "page" : "1-7", "title" : "Influenza Virus-like Particles Containing HA, NA, and M1 Induced Protection in Chickens against a Lethal Challenge with the Highly Pathogenic H5N1 Avian Influenza Virus", "type" : "article-journal", "volume" : "04" }, "uris" : [ "http://www.mendeley.com/documents/?uuid=87636a7e-6e75-4bb0-a2f3-005e078ff1b9" ] } ], "mendeley" : { "formattedCitation" : "[135]", "plainTextFormattedCitation" : "[135]", "previouslyFormattedCitation" : "[135]" }, "properties" : {  }, "schema" : "https://github.com/citation-style-language/schema/raw/master/csl-citation.json" }</w:instrText>
            </w:r>
            <w:r w:rsidRPr="001915BC">
              <w:rPr>
                <w:b/>
                <w:sz w:val="18"/>
                <w:lang w:val="en-US"/>
              </w:rPr>
              <w:fldChar w:fldCharType="separate"/>
            </w:r>
            <w:r w:rsidRPr="00557E79">
              <w:rPr>
                <w:noProof/>
                <w:sz w:val="18"/>
              </w:rPr>
              <w:t>[135]</w:t>
            </w:r>
            <w:r w:rsidRPr="001915BC">
              <w:rPr>
                <w:b/>
                <w:sz w:val="18"/>
                <w:lang w:val="en-US"/>
              </w:rPr>
              <w:fldChar w:fldCharType="end"/>
            </w:r>
          </w:p>
        </w:tc>
        <w:tc>
          <w:tcPr>
            <w:tcW w:w="1091" w:type="pct"/>
            <w:tcBorders>
              <w:left w:val="nil"/>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b/>
                <w:sz w:val="18"/>
              </w:rPr>
            </w:pPr>
          </w:p>
        </w:tc>
        <w:tc>
          <w:tcPr>
            <w:tcW w:w="865" w:type="pct"/>
            <w:tcBorders>
              <w:left w:val="nil"/>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NA - M</w:t>
            </w:r>
          </w:p>
        </w:tc>
        <w:tc>
          <w:tcPr>
            <w:tcW w:w="812" w:type="pct"/>
            <w:tcBorders>
              <w:top w:val="nil"/>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lang w:eastAsia="fr-FR"/>
              </w:rPr>
            </w:pPr>
          </w:p>
        </w:tc>
        <w:tc>
          <w:tcPr>
            <w:tcW w:w="1091" w:type="pct"/>
            <w:tcBorders>
              <w:top w:val="nil"/>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c>
          <w:tcPr>
            <w:tcW w:w="865" w:type="pct"/>
            <w:tcBorders>
              <w:top w:val="nil"/>
              <w:left w:val="nil"/>
              <w:bottom w:val="nil"/>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b/>
                <w:sz w:val="18"/>
                <w:vertAlign w:val="superscript"/>
                <w:lang w:val="en-US"/>
              </w:rPr>
              <w:fldChar w:fldCharType="begin" w:fldLock="1"/>
            </w:r>
            <w:r>
              <w:rPr>
                <w:b/>
                <w:sz w:val="18"/>
                <w:vertAlign w:val="superscript"/>
              </w:rPr>
              <w:instrText>ADDIN CSL_CITATION { "citationItems" : [ { "id" : "ITEM-1", "itemData" : { "DOI" : "10.1016/j.virol.2012.06.003", "ISBN" : "1096-0341 (Electronic)\\r0042-6822 (Linking)", "ISSN" : "00426822", "PMID" : "22727831", "abstract" : "Highly pathogenic H5N1 influenza shares the same neuraminidase (NA) subtype with the 2009 pandemic (H1N1pdm09), and cross-reactive NA immunity might protect against or mitigate lethal H5N1 infection. In this study, mice were either infected with a sublethal dose of H1N1pdm09 or were vaccinated and boosted with virus-like particles (VLP) consisting of the NA and matrix proteins, standardized by NA activity and administered intranasally, and were then challenged with a lethal dose of HPAI H5N1 virus. Mice previously infected with H1N1pdm09 survived H5N1 challenge with no detectable virus or respiratory tract pathology on day 4. Mice immunized with H5N1 or H1N1pdm09 NA VLPs were also fully protected from death, with a 100-fold and 10-fold reduction in infectious virus, respectively, and reduced pathology in the lungs. Human influenza vaccines that elicit not only HA, but also NA immunity may provide enhanced protection against the emergence of seasonal and pandemic viruses. ?? 2012.", "author" : [ { "dropping-particle" : "", "family" : "Easterbrook", "given" : "Judith D.", "non-dropping-particle" : "", "parse-names" : false, "suffix" : "" }, { "dropping-particle" : "", "family" : "Schwartzman", "given" : "Louis M.", "non-dropping-particle" : "", "parse-names" : false, "suffix" : "" }, { "dropping-particle" : "", "family" : "Gao", "given" : "Jin", "non-dropping-particle" : "", "parse-names" : false, "suffix" : "" }, { "dropping-particle" : "", "family" : "Kash", "given" : "John C.", "non-dropping-particle" : "", "parse-names" : false, "suffix" : "" }, { "dropping-particle" : "", "family" : "Morens", "given" : "David M.", "non-dropping-particle" : "", "parse-names" : false, "suffix" : "" }, { "dropping-particle" : "", "family" : "Couzens", "given" : "Laura", "non-dropping-particle" : "", "parse-names" : false, "suffix" : "" }, { "dropping-particle" : "", "family" : "Wan", "given" : "Hongquan", "non-dropping-particle" : "", "parse-names" : false, "suffix" : "" }, { "dropping-particle" : "", "family" : "Eichelberger", "given" : "Maryna C.", "non-dropping-particle" : "", "parse-names" : false, "suffix" : "" }, { "dropping-particle" : "", "family" : "Taubenberger", "given" : "Jeffery K.", "non-dropping-particle" : "", "parse-names" : false, "suffix" : "" } ], "container-title" : "Virology", "id" : "ITEM-1", "issue" : "1", "issued" : { "date-parts" : [ [ "2012" ] ] }, "page" : "39-44", "publisher" : "Elsevier", "title" : "Protection against a lethal H5N1 influenza challenge by intranasal immunization with virus-like particles containing 2009 pandemic H1N1 neuraminidase in mice", "type" : "article-journal", "volume" : "432" }, "uris" : [ "http://www.mendeley.com/documents/?uuid=eed5f07a-7f41-4c50-9b1d-7b79df1ecf44" ] } ], "mendeley" : { "formattedCitation" : "[32]", "plainTextFormattedCitation" : "[32]", "previouslyFormattedCitation" : "[32]" }, "properties" : {  }, "schema" : "https://github.com/citation-style-language/schema/raw/master/csl-citation.json" }</w:instrText>
            </w:r>
            <w:r w:rsidRPr="001915BC">
              <w:rPr>
                <w:b/>
                <w:sz w:val="18"/>
                <w:vertAlign w:val="superscript"/>
                <w:lang w:val="en-US"/>
              </w:rPr>
              <w:fldChar w:fldCharType="separate"/>
            </w:r>
            <w:r w:rsidRPr="001915BC">
              <w:rPr>
                <w:noProof/>
                <w:sz w:val="18"/>
                <w:lang w:val="en-US"/>
              </w:rPr>
              <w:t>[32]</w:t>
            </w:r>
            <w:r w:rsidRPr="001915BC">
              <w:rPr>
                <w:b/>
                <w:sz w:val="18"/>
                <w:vertAlign w:val="superscript"/>
                <w:lang w:val="en-US"/>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Gag - HA</w:t>
            </w:r>
          </w:p>
        </w:tc>
        <w:tc>
          <w:tcPr>
            <w:tcW w:w="812" w:type="pct"/>
            <w:tcBorders>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lang w:val="en-US" w:eastAsia="fr-FR"/>
              </w:rPr>
            </w:pPr>
          </w:p>
        </w:tc>
        <w:tc>
          <w:tcPr>
            <w:tcW w:w="1091" w:type="pct"/>
            <w:tcBorders>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c>
          <w:tcPr>
            <w:tcW w:w="865" w:type="pct"/>
            <w:tcBorders>
              <w:left w:val="nil"/>
              <w:bottom w:val="single" w:sz="18" w:space="0" w:color="auto"/>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sz w:val="18"/>
                <w:vertAlign w:val="superscript"/>
                <w:lang w:val="en-US"/>
              </w:rPr>
              <w:fldChar w:fldCharType="begin" w:fldLock="1"/>
            </w:r>
            <w:r>
              <w:rPr>
                <w:sz w:val="18"/>
                <w:vertAlign w:val="superscript"/>
              </w:rPr>
              <w:instrText>ADDIN CSL_CITATION { "citationItems" : [ { "id" : "ITEM-1",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1",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mendeley" : { "formattedCitation" : "[34]", "plainTextFormattedCitation" : "[34]", "previouslyFormattedCitation" : "[34]" }, "properties" : {  }, "schema" : "https://github.com/citation-style-language/schema/raw/master/csl-citation.json" }</w:instrText>
            </w:r>
            <w:r w:rsidRPr="001915BC">
              <w:rPr>
                <w:sz w:val="18"/>
                <w:vertAlign w:val="superscript"/>
                <w:lang w:val="en-US"/>
              </w:rPr>
              <w:fldChar w:fldCharType="separate"/>
            </w:r>
            <w:r w:rsidRPr="001915BC">
              <w:rPr>
                <w:noProof/>
                <w:sz w:val="18"/>
              </w:rPr>
              <w:t>[34]</w:t>
            </w:r>
            <w:r w:rsidRPr="001915BC">
              <w:rPr>
                <w:sz w:val="18"/>
                <w:vertAlign w:val="superscript"/>
                <w:lang w:val="en-US"/>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val="restar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3</w:t>
            </w:r>
          </w:p>
        </w:tc>
        <w:tc>
          <w:tcPr>
            <w:tcW w:w="1470" w:type="pct"/>
            <w:tcBorders>
              <w:top w:val="single" w:sz="18" w:space="0" w:color="auto"/>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M1</w:t>
            </w:r>
          </w:p>
        </w:tc>
        <w:tc>
          <w:tcPr>
            <w:tcW w:w="812" w:type="pct"/>
            <w:tcBorders>
              <w:top w:val="single" w:sz="18" w:space="0" w:color="auto"/>
              <w:left w:val="nil"/>
              <w:bottom w:val="nil"/>
              <w:right w:val="nil"/>
            </w:tcBorders>
            <w:vAlign w:val="center"/>
            <w:hideMark/>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sz w:val="18"/>
              </w:rPr>
            </w:pPr>
            <w:r w:rsidRPr="001915BC">
              <w:rPr>
                <w:sz w:val="18"/>
                <w:lang w:val="en-US"/>
              </w:rPr>
              <w:fldChar w:fldCharType="begin" w:fldLock="1"/>
            </w:r>
            <w:r>
              <w:rPr>
                <w:sz w:val="18"/>
                <w:lang w:val="en-US"/>
              </w:rPr>
              <w:instrText>ADDIN CSL_CITATION { "citationItems" : [ { "id" : "ITEM-1", "itemData" : { "DOI" : "10.1016/j.vaccine.2005.07.098", "ISSN" : "0264-410X", "PMID" : "16143432", "abstract" : "Avian influenza viruses represent a growing threat for an influenza pandemic. To develop recombinant vaccine for avian influenza of the H9N2 subtype, we expressed in insect cells virus-like particles (VLPs) consisting of three structural proteins of influenza A/Hong Kong/1073/99 (H9N2) virus. Upon infection of Sf9 cells with recombinant baculoviruses, the hemagglutinin (HA), neuraminidase (NA), and matrix (M1) proteins were co-expressed in the infected cells, self-assembled, and released into the culture medium as VLPs of 80-120nm in diameter. VLPs exhibited functional characteristics of influenza virus including hemagglutination and neuraminidase activities. In BALB/c mice, VLPs elicited serum antibodies specific for influenza A/Hong Kong/1073/99 (H9N2) virus and inhibited replication of the influenza virus after challenge. Thus, VLPs represent a potential strategy for the development of human vaccines against avian influenza H9N2 viruses.", "author" : [ { "dropping-particle" : "", "family" : "Pushko", "given" : "Peter", "non-dropping-particle" : "", "parse-names" : false, "suffix" : "" }, { "dropping-particle" : "", "family" : "Tumpey", "given" : "Terrence M", "non-dropping-particle" : "", "parse-names" : false, "suffix" : "" }, { "dropping-particle" : "", "family" : "Bu", "given" : "Fang", "non-dropping-particle" : "", "parse-names" : false, "suffix" : "" }, { "dropping-particle" : "", "family" : "Knell", "given" : "John", "non-dropping-particle" : "", "parse-names" : false, "suffix" : "" }, { "dropping-particle" : "", "family" : "Robinson", "given" : "Robin", "non-dropping-particle" : "", "parse-names" : false, "suffix" : "" }, { "dropping-particle" : "", "family" : "Smith", "given" : "Gale", "non-dropping-particle" : "", "parse-names" : false, "suffix" : "" } ], "container-title" : "Vaccine", "id" : "ITEM-1", "issue" : "50", "issued" : { "date-parts" : [ [ "2005", "12", "30" ] ] }, "page" : "5751-9", "title" : "Influenza virus-like particles comprised of the HA, NA, and M1 proteins of H9N2 influenza virus induce protective immune responses in BALB/c mice.", "type" : "article-journal", "volume" : "23" }, "uris" : [ "http://www.mendeley.com/documents/?uuid=cc9e4ec1-3da0-4e81-8014-cbaca769c334" ] }, { "id" : "ITEM-2", "itemData" : { "DOI" : "10.1016/j.vaccine.2010.04.093", "ISSN" : "1873-2518", "PMID" : "20470801", "abstract" : "The pandemic virus of 2009 (2009 H1N1) continues to cause illness worldwide, especially in younger age groups. The widespread H1N1 virus infection further emphasizes the need for vaccine strategies that are effective against emerging pandemic viruses and are not dependent on the limitations of traditional egg-based technology. This report describes a recombinant influenza virus-like particle (VLP) vaccine consisting of hemagglutinin (HA), neuraminidase (NA), and matrix (M1) proteins of influenza A/California/04/2009 (H1N1) virus. Influenza H1N1 VLPs with a diameter of approximately 120nm were released into the culture medium from Sf9 insect cells infected with recombinant baculovirus coexpressing HA, NA, and M1 proteins. Purified recombinant H1N1 VLPs morphologically resembled influenza virions and exhibited biological characteristics of influenza virus, including HA and NA activities. In the ferret challenge model, 2009 influenza H1N1 VLPs elicited high-titer serum hemagglutination inhibition (HI) antibodies specific for the 2009 H1N1 virus and inhibited replication of the influenza virus in the upper and lower respiratory tract tissues following A/Mexico/4482/09 (H1N1) virus challenge. Moreover, a single 15mug dose of H1N1 VLPs resulted in complete virus clearance in the ferret lung. These results provide support for the use of recombinant influenza VLP vaccine as an effective strategy against pandemic H1N1 virus.", "author" : [ { "dropping-particle" : "", "family" : "Pushko", "given" : "Peter", "non-dropping-particle" : "", "parse-names" : false, "suffix" : "" }, { "dropping-particle" : "", "family" : "Kort", "given" : "Thomas", "non-dropping-particle" : "", "parse-names" : false, "suffix" : "" }, { "dropping-particle" : "", "family" : "Nathan", "given" : "Margret", "non-dropping-particle" : "", "parse-names" : false, "suffix" : "" }, { "dropping-particle" : "", "family" : "Pearce", "given" : "Melissa B", "non-dropping-particle" : "", "parse-names" : false, "suffix" : "" }, { "dropping-particle" : "", "family" : "Smith", "given" : "Gale", "non-dropping-particle" : "", "parse-names" : false, "suffix" : "" }, { "dropping-particle" : "", "family" : "Tumpey", "given" : "Terrence M", "non-dropping-particle" : "", "parse-names" : false, "suffix" : "" } ], "container-title" : "Vaccine", "id" : "ITEM-2", "issue" : "30", "issued" : { "date-parts" : [ [ "2010", "7" ] ] }, "page" : "4771-6", "title" : "Recombinant H1N1 virus-like particle vaccine elicits protective immunity in ferrets against the 2009 pandemic H1N1 influenza virus.", "type" : "article-journal", "volume" : "28" }, "uris" : [ "http://www.mendeley.com/documents/?uuid=d29e87bd-df95-4d2b-b1a8-175f99ae914b" ] }, { "id" : "ITEM-3", "itemData" : { "ISSN" : "1873-2518", "PMID" : "21816199", "abstract" : "Virus-like particles (VLPs) can be rapidly developed from influenza virus genetic sequences in order to supply vaccine after the onset of a pandemic. The safety and immunogenicity of one or two doses of a recombinant A (H1N1) 2009 influenza VLP vaccine was evaluated in a two-stage, Phase 2, randomized, double-blind, placebo-controlled study conducted in 4563 healthy adults, 18-64 years of age, during the H1N1 2009 pandemic in Mexico. In Part A, 1013 subjects were randomized into four treatment groups (5 \u03bcg, 15 \u03bcg, or 45 \u03bcg hemagglutinin [HA] VLP vaccine or placebo) and vaccinated 21 days apart, with sera collected on Days 1, 14 and 36 for hemagglutination inhibition (HAI) testing. After review of safety and immunogenicity data from Part A, additional subjects were immunized with a single dose of 15 \u03bcg VLP vaccine (N=2537) or placebo (N=1011) and assessed for safety in Part B. Results showed the H1N1 2009 VLP vaccine was safe and well-tolerated. Systemic solicited events were similar between placebo and VLP vaccinated groups with no vaccine-related serious adverse events. Dose response trends for solicited local adverse events were observed, with higher incidences of local pain, swelling, tenderness, and redness reported in the higher VLP dose groups (15 \u03bcg and 45 \u03bcg) compared to the placebo and 5 \u03bcg VLP groups following both vaccinations. Although the majority of local AEs were mild in severity, a dose trend in events of moderate or greater severity was also noted for these solicited events. The VLP vaccine groups demonstrated robust HAI immune responses after a single vaccination, with high rates of seroprotection (\u2265 40 HAI titer) in 82-92% of all subjects and in 64-85% of subjects who were seronegative at the time of immunization. HAI geometric mean titers (GMTs), geometric mean ratios (GMRs) and seroconversion rates were also all statistically higher in the VLP groups compared to placebo for both post-baseline time points. Based on these data, additional clinical trials are in development to evaluate influenza vaccine candidate antigens manufactured using Spodoptera frugiperda (Sf9)/baculovirus-based VLP technology.", "author" : [ { "dropping-particle" : "", "family" : "L\u00f3pez-Mac\u00edas", "given" : "Constantino", "non-dropping-particle" : "", "parse-names" : false, "suffix" : "" }, { "dropping-particle" : "", "family" : "Ferat-Osorio", "given" : "Eduardo", "non-dropping-particle" : "", "parse-names" : false, "suffix" : "" }, { "dropping-particle" : "", "family" : "Tenorio-Calvo", "given" : "Alejandra", "non-dropping-particle" : "", "parse-names" : false, "suffix" : "" }, { "dropping-particle" : "", "family" : "Isibasi", "given" : "Armando", "non-dropping-particle" : "", "parse-names" : false, "suffix" : "" }, { "dropping-particle" : "", "family" : "Talavera", "given" : "Juan", "non-dropping-particle" : "", "parse-names" : false, "suffix" : "" }, { "dropping-particle" : "", "family" : "Arteaga-Ruiz", "given" : "Oscar", "non-dropping-particle" : "", "parse-names" : false, "suffix" : "" }, { "dropping-particle" : "", "family" : "Arriaga-Pizano", "given" : "Lourdes", "non-dropping-particle" : "", "parse-names" : false, "suffix" : "" }, { "dropping-particle" : "", "family" : "Hickman", "given" : "Somia P", "non-dropping-particle" : "", "parse-names" : false, "suffix" : "" }, { "dropping-particle" : "", "family" : "Allende", "given" : "Mar\u00eda", "non-dropping-particle" : "", "parse-names" : false, "suffix" : "" }, { "dropping-particle" : "", "family" : "Lenhard", "given" : "Kathy", "non-dropping-particle" : "", "parse-names" : false, "suffix" : "" }, { "dropping-particle" : "", "family" : "Pincus", "given" : "Steven", "non-dropping-particle" : "", "parse-names" : false, "suffix" : "" }, { "dropping-particle" : "", "family" : "Connolly", "given" : "Kevin", "non-dropping-particle" : "", "parse-names" : false, "suffix" : "" }, { "dropping-particle" : "", "family" : "Raghunandan", "given" : "Ramadevi", "non-dropping-particle" : "", "parse-names" : false, "suffix" : "" }, { "dropping-particle" : "", "family" : "Smith", "given" : "Gale", "non-dropping-particle" : "", "parse-names" : false, "suffix" : "" }, { "dropping-particle" : "", "family" : "Glenn", "given" : "Gregory", "non-dropping-particle" : "", "parse-names" : false, "suffix" : "" } ], "container-title" : "Vaccine", "id" : "ITEM-3", "issue" : "44", "issued" : { "date-parts" : [ [ "2011", "10" ] ] }, "page" : "7826-34", "title" : "Safety and immunogenicity of a virus-like particle pandemic influenza A (H1N1) 2009 vaccine in a blinded, randomized, placebo-controlled trial of adults in Mexico.", "type" : "article-journal", "volume" : "29" }, "uris" : [ "http://www.mendeley.com/documents/?uuid=6327dd6b-a21b-411d-82c8-13b71689cebd" ] }, { "id" : "ITEM-4", "itemData" : { "DOI" : "10.1016/j.vaccine.2007.01.106", "ISSN" : "0264-410X", "PMID" : "17337102", "abstract" : "Influenza virus is a highly infectious respiratory pathogen that results in severe morbidity and mortality. The current licensed trivalent vaccine formulations in the U.S. are made from virus grown in allantoic fluid from infected hen eggs that is then chemically inactivated and split into subunit components. These vaccines elicit antibodies, primarily to the viral hemagglutinin (HA), which are efficacious in healthy adults, but are limited in protecting high risk individuals, such as the elderly and immunocompromised. To address the need for improved influenza vaccines and the limitations of egg-based manufacturing, we have engineered an influenza virus-like particle (VLP) as a new generation of non-egg or non-mammalian cell culture-based candidate vaccine against influenza infection. VLPs, based on the A/Fujian/411/2002 (H3N2) isolate, were purified from the supernatants of Spodoptera frugiperda Sf9 insect cells following infection of baculovirus vectors encoding an expression cassette comprised of only three influenza virus structural proteins, hemagglutinin (HA), neuraminidase (NA), and matrix (M1). Mice or ferrets were vaccinated intramuscularly with VLPs in a dose sparing experiment, based on HA concentration (3 microg-24 ng), and the immune responses were compared to responses elicited in animals vaccinated with recombinant HA (rHA) or inactivated whole influenza virions (WIV). All vaccinated animals had high titer anti-HA antibodies regardless of the vaccine immunogen and animals vaccinated with the highest doses of VLPs (3 microg and 600 ng) also had antibodies against NA. Purified rHA elicited primarily IgG1 antibodies, which is indicative of a T helper (Th) type 2 response, whereas mice vaccinated with the VLPs or WIV were associated with a dominant Th1 immune response (IgG2a and IgG2b). Interestingly, VLPs elicited antibodies that recognized a broader panel of antigenically distinct H3N2 viral isolates compared to rHA or WIV in a hemagglutination-inhibition (HAI) assay.", "author" : [ { "dropping-particle" : "", "family" : "Bright", "given" : "Rick a", "non-dropping-particle" : "", "parse-names" : false, "suffix" : "" }, { "dropping-particle" : "", "family" : "Carter", "given" : "Donald M", "non-dropping-particle" : "", "parse-names" : false, "suffix" : "" }, { "dropping-particle" : "", "family" : "Daniluk", "given" : "Shannon", "non-dropping-particle" : "", "parse-names" : false, "suffix" : "" }, { "dropping-particle" : "", "family" : "Toapanta", "given" : "Franklin R", "non-dropping-particle" : "", "parse-names" : false, "suffix" : "" }, { "dropping-particle" : "", "family" : "Ahmad", "given" : "Attiya", "non-dropping-particle" : "", "parse-names" : false, "suffix" : "" }, { "dropping-particle" : "", "family" : "Gavrilov", "given" : "Victor", "non-dropping-particle" : "", "parse-names" : false, "suffix" : "" }, { "dropping-particle" : "", "family" : "Massare", "given" : "Mike", "non-dropping-particle" : "", "parse-names" : false, "suffix" : "" }, { "dropping-particle" : "", "family" : "Pushko", "given" : "Peter", "non-dropping-particle" : "", "parse-names" : false, "suffix" : "" }, { "dropping-particle" : "", "family" : "Mytle", "given" : "Nutan", "non-dropping-particle" : "", "parse-names" : false, "suffix" : "" }, { "dropping-particle" : "", "family" : "Rowe", "given" : "Thomas", "non-dropping-particle" : "", "parse-names" : false, "suffix" : "" }, { "dropping-particle" : "", "family" : "Smith", "given" : "Gale", "non-dropping-particle" : "", "parse-names" : false, "suffix" : "" }, { "dropping-particle" : "", "family" : "Ross", "given" : "Ted M", "non-dropping-particle" : "", "parse-names" : false, "suffix" : "" } ], "container-title" : "Vaccine", "id" : "ITEM-4", "issue" : "19", "issued" : { "date-parts" : [ [ "2007", "5", "10" ] ] }, "page" : "3871-8", "title" : "Influenza virus-like particles elicit broader immune responses than whole virion inactivated influenza virus or recombinant hemagglutinin.", "type" : "article-journal", "volume" : "25" }, "uris" : [ "http://www.mendeley.com/documents/?uuid=615d5ece-485f-4939-be4e-b5bee5a69bb9" ] }, { "id" : "ITEM-5", "itemData" : { "DOI" : "10.1371/journal.pone.0001501", "ISBN" : "1932-6203 (Electronic)", "ISSN" : "19326203", "PMID" : "18231588", "abstract" : "BACKGROUND: Vaccination is a cost-effective counter-measure to the threat of seasonal or pandemic outbreaks of influenza. To address the need for improved influenza vaccines and alternatives to egg-based manufacturing, we have engineered an influenza virus-like particle (VLP) as a new generation of non-egg or non-mammalian cell culture-based candidate vaccine. METHODOLOGY/PRINCIPAL FINDINGS: We generated from a baculovirus expression system using insect cells, a non-infectious recombinant VLP vaccine from both influenza A H5N1 clade 1 and clade 2 isolates with pandemic potential. VLPs were administered to mice in either a one-dose or two-dose regimen and the immune responses were compared to those induced by recombinant hemagglutinin (rHA). Both humoral and cellular responses were analyzed. Mice vaccinated with VLPs were protected against challenge with lethal reassortant viruses expressing the H5N1 HA and NA, regardless if the H5N1 clade was homologous or heterologous to the vaccine. However, rHA-vaccinated mice showed considerable weight loss and death following challenge with the heterovariant clade virus. Protection against death induced by VLPs was independent of the pre-challenge HAI titer or cell-mediated responses to HA or M1 since vaccinated mice, with low to undetectable cross-clade HAI antibodies or cellular responses to influenza antigens, were still protected from a lethal viral challenge. However, an apparent association rate of antibody binding to HA correlated with protection and was enhanced using VLPs, particularly when delivered intranasally, compared to rHA vaccines. CONCLUSION/SIGNIFICANCE: This is the first report describing the use of an H5N1 VLP vaccine created from a clade 2 isolate. The results show that a non-replicating virus-like particle is effective at eliciting a broadened, cross-clade protective immune response to proteins from emerging H5N1 influenza isolates giving rise to a potential pandemic influenza vaccine candidate for humans that can be stockpiled for use in the event of an outbreak of H5N1 influenza.", "author" : [ { "dropping-particle" : "", "family" : "Bright", "given" : "Rick A.", "non-dropping-particle" : "", "parse-names" : false, "suffix" : "" }, { "dropping-particle" : "", "family" : "Carter", "given" : "Donald M.", "non-dropping-particle" : "", "parse-names" : false, "suffix" : "" }, { "dropping-particle" : "", "family" : "Crevar", "given" : "Corey J.", "non-dropping-particle" : "", "parse-names" : false, "suffix" : "" }, { "dropping-particle" : "", "family" : "Toapanta", "given" : "Franklin R.", "non-dropping-particle" : "", "parse-names" : false, "suffix" : "" }, { "dropping-particle" : "", "family" : "Steckbeck", "given" : "Jonathan D.", "non-dropping-particle" : "", "parse-names" : false, "suffix" : "" }, { "dropping-particle" : "", "family" : "Cole", "given" : "Kelly S.", "non-dropping-particle" : "", "parse-names" : false, "suffix" : "" }, { "dropping-particle" : "", "family" : "Kumar", "given" : "Niranjan M.", "non-dropping-particle" : "", "parse-names" : false, "suffix" : "" }, { "dropping-particle" : "", "family" : "Pushko", "given" : "Peter", "non-dropping-particle" : "", "parse-names" : false, "suffix" : "" }, { "dropping-particle" : "", "family" : "Smith", "given" : "Gale", "non-dropping-particle" : "", "parse-names" : false, "suffix" : "" }, { "dropping-particle" : "", "family" : "Tumpey", "given" : "Terrence M.", "non-dropping-particle" : "", "parse-names" : false, "suffix" : "" }, { "dropping-particle" : "", "family" : "Ross", "given" : "Ted M.", "non-dropping-particle" : "", "parse-names" : false, "suffix" : "" } ], "container-title" : "PLoS ONE", "id" : "ITEM-5", "issue" : "1", "issued" : { "date-parts" : [ [ "2008" ] ] }, "title" : "Cross-clade protective immune responses to influenza viruses with H5N1 HA and NA elicited by an influenza virus-like particle", "type" : "article-journal", "volume" : "3" }, "uris" : [ "http://www.mendeley.com/documents/?uuid=f112c939-6fe1-425c-816f-eb9321f777eb" ] }, { "id" : "ITEM-6", "itemData" : { "DOI" : "10.1016/j.vaccine.2013.07.043", "ISSN" : "1873-2518", "PMID" : "23891795", "abstract" : "The recent emergence of severe human illness caused by avian-origin influenza A(H7N9) viruses in China has precipitated a global effort to rapidly develop and test vaccine candidates. To date, non-A(H7N9) H7 subtype influenza vaccine candidates have been poorly immunogenic and difficulties in production of A(H7N9) virus seed strains have been encountered. A candidate recombinant A(H7N9) vaccine consisting of full length, unmodified hemagglutinin (HA) and neuraminidase (NA) from the A/Anhui/1/2013 and the matrix 1 (M1) protein from the A/Indonesia/05/2005 (H5N1) were cloned into a baculovirus vector. Baculovirus infected Spodoptera frugiperda (Sf9) insect cells secreted virus like particles (VLP) composed of HA, NA, and M1 that resemble mature influenza virions. Genetic construction of vaccine from acquisition of an H7N9 genomic sequence to production of A(H7N9) VLP occurred in 26 days. The immunogenicity and efficacy of A/Anhui/1/2013 (H7N9) VLP vaccine administered on days 0 and 14 were evaluated in a lethal wild-type challenge Balb/c mouse model. Control groups included a non-homologous H7 vaccine (A/chicken/Jalisco/CPA1/2012 (H7N3)-VLP), and A/Indonesia/05/2005 (H5N1)-VLP, or placebo. All vaccines were administered with or without ISCOMATRIX. A(H7N9) VLP elicited hemagglutination-inhibition (HAI) antibody titers of \u2265 1:64 against the homologous virus, cross-reactive HAI against the heterologous A(H7N3), and 3- to 4-fold higher HAI responses in corresponding ISCOMATRIX subgroups. Similarly, all doses of H7N9 VLP elicited anti-neuraminidase (NA) antibody, with 3- to 4-fold higher responses measured in the corresponding ISCOMATRIX subgroups. The non-homologous H7 vaccine induced both H7N3 and H7N9 HAI but no N9 anti-NA antibodies. A lethal murine wild-type A/Anhui/1/2013 (H7N9) challenge demonstrated 100% survival of all animals receiving A(H7N9) and A(H7N3) vaccine, versus 0% survival in A(H5N1) vaccine and placebo groups. Together, the data demonstrate that recombinant H7N9 vaccine can be rapidly developed that was immunogenic and efficacious supporting testing in man as a pandemic influenza H7N9 vaccine candidate.", "author" : [ { "dropping-particle" : "", "family" : "Smith", "given" : "Gale E", "non-dropping-particle" : "", "parse-names" : false, "suffix" : "" }, { "dropping-particle" : "", "family" : "Flyer", "given" : "David C", "non-dropping-particle" : "", "parse-names" : false, "suffix" : "" }, { "dropping-particle" : "", "family" : "Raghunandan", "given" : "Ramadevi", "non-dropping-particle" : "", "parse-names" : false, "suffix" : "" }, { "dropping-particle" : "", "family" : "Liu", "given" : "Ye", "non-dropping-particle" : "", "parse-names" : false, "suffix" : "" }, { "dropping-particle" : "", "family" : "Wei", "given" : "Ziping", "non-dropping-particle" : "", "parse-names" : false, "suffix" : "" }, { "dropping-particle" : "", "family" : "Wu", "given" : "Yingyun", "non-dropping-particle" : "", "parse-names" : false, "suffix" : "" }, { "dropping-particle" : "", "family" : "Kpamegan", "given" : "Eloi", "non-dropping-particle" : "", "parse-names" : false, "suffix" : "" }, { "dropping-particle" : "", "family" : "Courbron", "given" : "Denise", "non-dropping-particle" : "", "parse-names" : false, "suffix" : "" }, { "dropping-particle" : "", "family" : "Fries", "given" : "Louis F", "non-dropping-particle" : "", "parse-names" : false, "suffix" : "" }, { "dropping-particle" : "", "family" : "Glenn", "given" : "Gregory M", "non-dropping-particle" : "", "parse-names" : false, "suffix" : "" } ], "container-title" : "Vaccine", "id" : "ITEM-6", "issue" : "40", "issued" : { "date-parts" : [ [ "2013", "9", "13" ] ] }, "page" : "4305-13", "publisher" : "Elsevier Ltd", "title" : "Development of influenza H7N9 virus like particle (VLP) vaccine: homologous A/Anhui/1/2013 (H7N9) protection and heterologous A/chicken/Jalisco/CPA1/2012 (H7N3) cross-protection in vaccinated mice challenged with H7N9 virus.", "type" : "article-journal", "volume" : "31" }, "uris" : [ "http://www.mendeley.com/documents/?uuid=fdc5b04f-5cef-40b3-aa4d-af1389ef47f5" ] }, { "id" : "ITEM-7", "itemData" : { "DOI" : "10.1016/j.vaccine.2015.03.009", "ISBN" : "1873-2518 (Electronic); 0264-410X (Linking)", "ISSN" : "18732518", "PMID" : "25772674", "abstract" : "In March 2013, diagnosis of the first reported case of human infection with a novel avian-origin influenza A(H7N9) virus occurred in eastern China. Most human cases have resulted in severe respiratory illness and, in some instances, death. Currently there are no licensed vaccines against H7N9 virus, which continues to cause sporadic human infections. Recombinant virus-like particles (VLPs) have been previously shown to be safe and effective vaccines for influenza. In this study, we evaluated the immunogenicity and protective efficacy of a H7N9 VLP vaccine in the ferret challenge model. Purified recombinant H7N9 VLPs morphologically resembled influenza virions and elicited high-titer serum hemagglutination inhibition (HI) and neutralizing antibodies specific for A/Anhui/1/2013 (H7N9) virus. H7N9 VLP-immunized ferrets subsequently challenged with homologous virus displayed reductions in fever, weight loss, and virus shedding compared to these parameters in unimmunized control ferrets. H7N9 VLP was also effective in protecting against lung and tracheal infection. The addition of either ISCOMATRIX or Matrix-M1 adjuvant improved immunogenicity and protection of the VLP vaccine against H7N9 virus. These results provide support for the development of a safe and effective human VLP vaccine with potent adjuvants against avian influenza H7N9 virus with pandemic potential.", "author" : [ { "dropping-particle" : "V.", "family" : "Liu", "given" : "Ye", "non-dropping-particle" : "", "parse-names" : false, "suffix" : "" }, { "dropping-particle" : "", "family" : "Massare", "given" : "Michael J.", "non-dropping-particle" : "", "parse-names" : false, "suffix" : "" }, { "dropping-particle" : "", "family" : "Pearce", "given" : "Melissa B.", "non-dropping-particle" : "", "parse-names" : false, "suffix" : "" }, { "dropping-particle" : "", "family" : "Sun", "given" : "Xiangjie", "non-dropping-particle" : "", "parse-names" : false, "suffix" : "" }, { "dropping-particle" : "", "family" : "Belser", "given" : "Jessica a.", "non-dropping-particle" : "", "parse-names" : false, "suffix" : "" }, { "dropping-particle" : "", "family" : "Maines", "given" : "Taronna R.", "non-dropping-particle" : "", "parse-names" : false, "suffix" : "" }, { "dropping-particle" : "", "family" : "Creager", "given" : "Hannah M.", "non-dropping-particle" : "", "parse-names" : false, "suffix" : "" }, { "dropping-particle" : "", "family" : "Glenn", "given" : "Gregory M.", "non-dropping-particle" : "", "parse-names" : false, "suffix" : "" }, { "dropping-particle" : "", "family" : "Pushko", "given" : "Peter", "non-dropping-particle" : "", "parse-names" : false, "suffix" : "" }, { "dropping-particle" : "", "family" : "Smith", "given" : "Gale E.", "non-dropping-particle" : "", "parse-names" : false, "suffix" : "" }, { "dropping-particle" : "", "family" : "Tumpey", "given" : "Terrence M.", "non-dropping-particle" : "", "parse-names" : false, "suffix" : "" } ], "container-title" : "Vaccine", "id" : "ITEM-7", "issue" : "18", "issued" : { "date-parts" : [ [ "2015" ] ] }, "page" : "2152-2158", "publisher" : "Elsevier Ltd", "title" : "Recombinant virus-like particles elicit protective immunity against avian influenza A(H7N9) virus infection in ferrets", "type" : "article-journal", "volume" : "33" }, "uris" : [ "http://www.mendeley.com/documents/?uuid=6876bd0a-3e9d-4803-bdf2-96c8eda04278" ] }, { "id" : "ITEM-8", "itemData" : { "DOI" : "10.1186/s12896-015-0152-x", "ISSN" : "1472-6750", "PMID" : "25981500", "abstract" : "BACKGROUND: Each year, influenza is responsible for hundreds of thousand cases of illness and deaths worldwide. Due to the virus' fast mutation rate, the World Health Organization (WHO) is constantly on alert to rapidly respond to emerging pandemic strains. Although anti-viral therapies exist, the most proficient way to stop the spread of disease is through vaccination. The majority of influenza vaccines on the market are produced in embryonic hen's eggs and are composed of purified viral antigens from inactivated whole virus. This manufacturing system, however, is limited in its production capacity. Cell culture produced vaccines have been proposed for their potential to overcome the problems associated with egg-based production. Virus-like particles (VLPs) of influenza virus are promising candidate vaccines under consideration by both academic and industry researchers. METHODS: In this study, VLPs were produced in HEK293 suspension cells using the Bacmam transduction system and Sf9 cells using the baculovirus infection system. The proposed systems were assessed for their ability to produce influenza VLPs composed of Hemagglutinin (HA), Neuraminidase (NA) and Matrix Protein (M1) and compared through the lens of bioprocessing by highlighting baseline production yields and bioactivity. VLPs from both systems were characterized using available influenza quantification techniques, such as single radial immunodiffusion assay (SRID), HA assay, western blot and negative staining transmission electron microscopy (NSTEM) to quantify total particles. RESULTS: For the HEK293 production system, VLPs were found to be associated with the cell pellet in addition to those released in the supernatant. Sf9 cells produced 35 times more VLPs than HEK293 cells. Sf9-VLPs had higher total HA activity and were generally more homogeneous in morphology and size. However, Sf9 VLP samples contained 20 times more baculovirus than VLPs, whereas 293 VLPs were produced along with vesicles. CONCLUSIONS: This study highlights key production hurdles that must be overcome in both expression platforms, namely the presence of contaminants and the ensuing quantification challenges, and brings up the question of what truly constitutes an influenza VLP candidate vaccine.", "author" : [ { "dropping-particle" : "", "family" : "Thompson", "given" : "C.M. Christine M", "non-dropping-particle" : "", "parse-names" : false, "suffix" : "" }, { "dropping-particle" : "", "family" : "Petiot", "given" : "Emma", "non-dropping-particle" : "", "parse-names" : false, "suffix" : "" }, { "dropping-particle" : "", "family" : "Mullick", "given" : "Alaka", "non-dropping-particle" : "", "parse-names" : false, "suffix" : "" }, { "dropping-particle" : "", "family" : "Aucoin", "given" : "Marc G M.G.", "non-dropping-particle" : "", "parse-names" : false, "suffix" : "" }, { "dropping-particle" : "", "family" : "Henry", "given" : "Olivier", "non-dropping-particle" : "", "parse-names" : false, "suffix" : "" }, { "dropping-particle" : "", "family" : "Kamen", "given" : "Amine A.A.", "non-dropping-particle" : "", "parse-names" : false, "suffix" : "" } ], "container-title" : "BMC biotechnology", "id" : "ITEM-8", "issue" : "1", "issued" : { "date-parts" : [ [ "2015", "1" ] ] }, "note" : "From Duplicate 2 (Critical assessment of influenza VLP production in Sf9 and HEK293 expression systems. - Thompson, C.M. Christine M; Petiot, Emma; Mullick, Alaka; Aucoin, Marc G M.G.; Henry, Olivier; Kamen, Amine A.A.)\n\nFrom Duplicate 1 (Critical assessment of influenza VLP production in Sf9 and HEK293 expression systems - Thompson, C.M.; Petiot, E.; Mullick, A.; Aucoin, M.G.; Henry, O.; Kamen, A.A.)\n\nNULL", "page" : "31", "title" : "Critical assessment of influenza VLP production in Sf9 and HEK293 expression systems.", "type" : "article-journal", "volume" : "15" }, "uris" : [ "http://www.mendeley.com/documents/?uuid=cd0bdfc2-f50a-4ee8-b69d-16c3a0621182" ] }, { "id" : "ITEM-9", "itemData" : { "DOI" : "10.1111/j.1750-2659.2012.00396.x", "ISBN" : "1750-2659 (Electronic)\\r1750-2640 (Linking)", "ISSN" : "17502640", "PMID" : "22716302", "abstract" : "BACKGROUND: Currently, Asian lineage highly pathogenic avian influenza (HPAI) H5N1 has become widespread across continents. These viruses are persistently circulating among poultry populations in endemic regions, causing huge economic losses, and raising concerns about an H5N1 pandemic. To control HPAI H5N1, effective vaccines for poultry are urgently needed.\\n\\nOBJECTIVE: In this study, we developed HPAI virus-like particle (VLP) vaccine as a candidate poultry vaccine and evaluated its protective efficacy and possible application for differentiating infected from vaccinated animals (DIVA).\\n\\nMETHODS: Specific pathogen-free chickens received a single injection of HPAI H5N1 VLP vaccine generated using baculovirus expression vector system. Immunogenicity of VLP vaccines was determined using hemagglutination inhibition (HI), neuraminidase inhibition (NI), and ELISA test. Challenge study was performed to evaluate efficacy of VLP vaccines.\\n\\nRESULTS AND CONCLUSIONS: A single immunization with HPAI H5N1 VLP vaccine induced high levels of HI and NI antibodies and protected chickens from a lethal challenge of wild-type HPAI H5N1 virus. Viral excretion from the vaccinated and challenged group was strongly reduced compared with a mock-vaccinated control group. Furthermore, we were able to differentiate VLP-vaccinated chickens from vaccinated and then infected chickens with a commercial ELISA test kit, which offers a promising strategy for the application of DIVA concept.", "author" : [ { "dropping-particle" : "", "family" : "Park", "given" : "Jae Keun", "non-dropping-particle" : "", "parse-names" : false, "suffix" : "" }, { "dropping-particle" : "", "family" : "Lee", "given" : "Dong Hun", "non-dropping-particle" : "", "parse-names" : false, "suffix" : "" }, { "dropping-particle" : "", "family" : "Youn", "given" : "Ha Na", "non-dropping-particle" : "", "parse-names" : false, "suffix" : "" }, { "dropping-particle" : "", "family" : "Kim", "given" : "Myeong Seob", "non-dropping-particle" : "", "parse-names" : false, "suffix" : "" }, { "dropping-particle" : "", "family" : "Lee", "given" : "Yu Na", "non-dropping-particle" : "", "parse-names" : false, "suffix" : "" }, { "dropping-particle" : "", "family" : "Yuk", "given" : "Seong Su", "non-dropping-particle" : "", "parse-names" : false, "suffix" : "" }, { "dropping-particle" : "", "family" : "Lim", "given" : "Tae Hyun", "non-dropping-particle" : "", "parse-names" : false, "suffix" : "" }, { "dropping-particle" : "", "family" : "Jang", "given" : "Jun Hyuk", "non-dropping-particle" : "", "parse-names" : false, "suffix" : "" }, { "dropping-particle" : "", "family" : "Kwon", "given" : "Jung Hoon", "non-dropping-particle" : "", "parse-names" : false, "suffix" : "" }, { "dropping-particle" : "", "family" : "Kim", "given" : "Byoung Yoon", "non-dropping-particle" : "", "parse-names" : false, "suffix" : "" }, { "dropping-particle" : "", "family" : "Kang", "given" : "Sang Moo", "non-dropping-particle" : "", "parse-names" : false, "suffix" : "" }, { "dropping-particle" : "", "family" : "Seong", "given" : "Baik Lin", "non-dropping-particle" : "", "parse-names" : false, "suffix" : "" }, { "dropping-particle" : "", "family" : "Lee", "given" : "Joong Bok", "non-dropping-particle" : "", "parse-names" : false, "suffix" : "" }, { "dropping-particle" : "", "family" : "Park", "given" : "Seung Yong", "non-dropping-particle" : "", "parse-names" : false, "suffix" : "" }, { "dropping-particle" : "", "family" : "Choi", "given" : "In Soo", "non-dropping-particle" : "", "parse-names" : false, "suffix" : "" }, { "dropping-particle" : "", "family" : "Song", "given" : "Chang Seon", "non-dropping-particle" : "", "parse-names" : false, "suffix" : "" } ], "container-title" : "Influenza and other Respiratory Viruses", "id" : "ITEM-9", "issue" : "3", "issued" : { "date-parts" : [ [ "2013" ] ] }, "page" : "340-348", "title" : "Protective efficacy of crude virus-like particle vaccine against HPAI H5N1 in chickens and its application on DIVA strategy", "type" : "article-journal", "volume" : "7" }, "uris" : [ "http://www.mendeley.com/documents/?uuid=386cce2a-4aa8-45a1-a18e-cec97f5c8840" ] }, { "id" : "ITEM-10", "itemData" : { "DOI" : "10.1016/j.vaccine.2011.12.083", "ISBN" : "1873-2518 (Electronic); 0264-410X (Linking)", "ISSN" : "0264410X", "PMID" : "22207090", "abstract" : "The outbreak of the 2009 influenza pandemic underscored the important role of swine in influenza virus evolution and the emergence of novel viruses with pandemic potential. Vaccination is the most common practice to control swine influenza in swine industry. Influenza virus-like particle (VLP) vaccines are an alternative approach and have been demonstrated to be immunogenic and confer protection against influenza virus challenge in chickens, mice and ferrets. In this study, we generated VLPs consisting of HA, NA and M1 proteins derived from pandemic virus A/California/04/2009 in insect cells. The immunogenicity and efficacy following vaccination of VLPs were evaluated in swine. Our data showed that vaccination using VLPs elicited robust levels of serum IgG, mucosal IgA, and viral neutralizing antibodies against A/Sw/Manitoba/MAFRI32/2009 H1N1. Following challenge with pandemic H1N1 2009, vaccinated pigs were protected, displaying reduced lung lesions, virus shedding and inhibition of virus replication in the lungs compared to non-vaccinated control pigs. Thus, VLPs can serve as a promising vaccination strategy to control influenza in swine. ?? 2011 Elsevier Ltd.", "author" : [ { "dropping-particle" : "", "family" : "Pyo", "given" : "Hyun Mi", "non-dropping-particle" : "", "parse-names" : false, "suffix" : "" }, { "dropping-particle" : "", "family" : "Masic", "given" : "Aleksandar", "non-dropping-particle" : "", "parse-names" : false, "suffix" : "" }, { "dropping-particle" : "", "family" : "Woldeab", "given" : "Nizihti", "non-dropping-particle" : "", "parse-names" : false, "suffix" : "" }, { "dropping-particle" : "", "family" : "Embury-Hyatt", "given" : "Carissa", "non-dropping-particle" : "", "parse-names" : false, "suffix" : "" }, { "dropping-particle" : "", "family" : "Lin", "given" : "Li", "non-dropping-particle" : "", "parse-names" : false, "suffix" : "" }, { "dropping-particle" : "", "family" : "Shin", "given" : "Yeun Kyung", "non-dropping-particle" : "", "parse-names" : false, "suffix" : "" }, { "dropping-particle" : "", "family" : "Song", "given" : "Jae Young", "non-dropping-particle" : "", "parse-names" : false, "suffix" : "" }, { "dropping-particle" : "", "family" : "Babiuk", "given" : "Shawn", "non-dropping-particle" : "", "parse-names" : false, "suffix" : "" }, { "dropping-particle" : "", "family" : "Zhou", "given" : "Yan", "non-dropping-particle" : "", "parse-names" : false, "suffix" : "" } ], "container-title" : "Vaccine", "id" : "ITEM-10", "issue" : "7", "issued" : { "date-parts" : [ [ "2012" ] ] }, "page" : "1297-1304", "publisher" : "Elsevier Ltd", "title" : "Pandemic H1N1 influenza virus-like particles are immunogenic and provide protective immunity to pigs", "type" : "article-journal", "volume" : "30" }, "uris" : [ "http://www.mendeley.com/documents/?uuid=312b44cc-c93a-4591-95df-95d6bc854193" ] }, { "id" : "ITEM-11", "itemData" : { "DOI" : "10.1016/j.virusres.2015.01.007", "ISSN" : "18727492", "abstract" : "The highly pathogenic avian influenza (HPAI) H5N1 virus has become highly enzootic since 2003 and has dynamically evolved to undergo substantial evolution. Clades 2.3.2.1 and 2.3.4 have become the most dominant lineage in recent years, and H5N8 avian influenza outbreaks have been reported Asia. The current approach to generate influenza virus vaccines uses embryonated chicken eggs for large-scale production, although such vaccines have been poorly immunogenic to heterologous virus challenge. In the current study, virus-like particles (VLP) based on A/meerkat/Shanghai/SH-1/2012 (clade 2.3.2.1) and comprising hemagglutinin (HA), neuraminidase (NA), and matrix (M1) were produced using a baculovirus expression system to develop effective protection for different H5 HPAI clade challenges. Mice immunized with VLP demonstrated stronger humoral and cellular immune responses than mice immunized with whole influenza virus (WIV), with 20-fold higher IgG antibody titers against A/meerkat/Shanghai/SH-1/2012 after boost. Notably, the WIV vaccine group showed partial protection (80% survival) to homologous challenge, little protection (40% survival) to heterologous challenge, and 20% survival to H5N8 challenge, whereas all mice in the VLP. +. CFA group survived. These results provide insight for the development of effective prophylactic vaccines based on VLPs with cross-clade protection for the control of current H5 HPAI outbreaks in humans.", "author" : [ { "dropping-particle" : "", "family" : "Ren", "given" : "Zhiguang", "non-dropping-particle" : "", "parse-names" : false, "suffix" : "" }, { "dropping-particle" : "", "family" : "Ji", "given" : "Xianliang", "non-dropping-particle" : "", "parse-names" : false, "suffix" : "" }, { "dropping-particle" : "", "family" : "Meng", "given" : "Lingnan", "non-dropping-particle" : "", "parse-names" : false, "suffix" : "" }, { "dropping-particle" : "", "family" : "Wei", "given" : "Yurong", "non-dropping-particle" : "", "parse-names" : false, "suffix" : "" }, { "dropping-particle" : "", "family" : "Wang", "given" : "Tiecheng", "non-dropping-particle" : "", "parse-names" : false, "suffix" : "" }, { "dropping-particle" : "", "family" : "Feng", "given" : "Na", "non-dropping-particle" : "", "parse-names" : false, "suffix" : "" }, { "dropping-particle" : "", "family" : "Zheng", "given" : "Xuexing", "non-dropping-particle" : "", "parse-names" : false, "suffix" : "" }, { "dropping-particle" : "", "family" : "Wang", "given" : "Hualei", "non-dropping-particle" : "", "parse-names" : false, "suffix" : "" }, { "dropping-particle" : "", "family" : "Li", "given" : "Nan", "non-dropping-particle" : "", "parse-names" : false, "suffix" : "" }, { "dropping-particle" : "", "family" : "Gao", "given" : "Xiaolong", "non-dropping-particle" : "", "parse-names" : false, "suffix" : "" }, { "dropping-particle" : "", "family" : "Jin", "given" : "Hongli", "non-dropping-particle" : "", "parse-names" : false, "suffix" : "" }, { "dropping-particle" : "", "family" : "Zhao", "given" : "Yongkun", "non-dropping-particle" : "", "parse-names" : false, "suffix" : "" }, { "dropping-particle" : "", "family" : "Yang", "given" : "Songtao", "non-dropping-particle" : "", "parse-names" : false, "suffix" : "" }, { "dropping-particle" : "", "family" : "Qin", "given" : "Chuan", "non-dropping-particle" : "", "parse-names" : false, "suffix" : "" }, { "dropping-particle" : "", "family" : "Gao", "given" : "Yuwei", "non-dropping-particle" : "", "parse-names" : false, "suffix" : "" }, { "dropping-particle" : "", "family" : "Xia", "given" : "Xianzhu", "non-dropping-particle" : "", "parse-names" : false, "suffix" : "" } ], "container-title" : "Virus Research", "id" : "ITEM-11", "issue" : "C", "issued" : { "date-parts" : [ [ "2015" ] ] }, "page" : "9-18", "publisher" : "Elsevier B.V.", "title" : "H5N1 influenza virus-like particle vaccine protects mice from heterologous virus challenge better than whole inactivated virus", "type" : "article-journal", "volume" : "200" }, "uris" : [ "http://www.mendeley.com/documents/?uuid=3b0b8043-8e91-4537-b5fa-341c7006bbd2" ] }, { "id" : "ITEM-12", "itemData" : { "DOI" : "10.4172/2157-7560.1000201", "ISSN" : "21577560", "author" : [ { "dropping-particle" : "", "family" : "Satomi Yanase", "given" : "Motofumi Shimizu", "non-dropping-particle" : "", "parse-names" : false, "suffix" : "" }, { "dropping-particle" : "", "family" : "Masatoshi Okamatsu", "given" : "Chang Myint OO", "non-dropping-particle" : "", "parse-names" : false, "suffix" : "" } ], "container-title" : "Journal of Vaccines &amp; Vaccination", "id" : "ITEM-12", "issue" : "06", "issued" : { "date-parts" : [ [ "2013" ] ] }, "page" : "1-7", "title" : "Influenza Virus-like Particles Containing HA, NA, and M1 Induced Protection in Chickens against a Lethal Challenge with the Highly Pathogenic H5N1 Avian Influenza Virus", "type" : "article-journal", "volume" : "04" }, "uris" : [ "http://www.mendeley.com/documents/?uuid=87636a7e-6e75-4bb0-a2f3-005e078ff1b9" ] } ], "mendeley" : { "formattedCitation" : "[8,20,44,71,97,101,117,119,128,135,141,142]", "plainTextFormattedCitation" : "[8,20,44,71,97,101,117,119,128,135,141,142]", "previouslyFormattedCitation" : "[8,20,44,71,97,101,117,119,128,135,141,142]" }, "properties" : {  }, "schema" : "https://github.com/citation-style-language/schema/raw/master/csl-citation.json" }</w:instrText>
            </w:r>
            <w:r w:rsidRPr="001915BC">
              <w:rPr>
                <w:sz w:val="18"/>
                <w:lang w:val="en-US"/>
              </w:rPr>
              <w:fldChar w:fldCharType="separate"/>
            </w:r>
            <w:r w:rsidRPr="00557E79">
              <w:rPr>
                <w:noProof/>
                <w:sz w:val="18"/>
              </w:rPr>
              <w:t>[8,20,44,71,97,101,117,119,128,135,141,142]</w:t>
            </w:r>
            <w:r w:rsidRPr="001915BC">
              <w:rPr>
                <w:sz w:val="18"/>
                <w:lang w:val="en-US"/>
              </w:rPr>
              <w:fldChar w:fldCharType="end"/>
            </w:r>
          </w:p>
        </w:tc>
        <w:tc>
          <w:tcPr>
            <w:tcW w:w="1091" w:type="pct"/>
            <w:tcBorders>
              <w:top w:val="single" w:sz="18" w:space="0" w:color="auto"/>
              <w:left w:val="nil"/>
              <w:bottom w:val="nil"/>
              <w:right w:val="nil"/>
            </w:tcBorders>
            <w:noWrap/>
            <w:vAlign w:val="center"/>
            <w:hideMark/>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sz w:val="18"/>
                <w:lang w:val="en-US"/>
              </w:rPr>
            </w:pPr>
            <w:r w:rsidRPr="001915BC">
              <w:rPr>
                <w:sz w:val="18"/>
                <w:lang w:val="en-US"/>
              </w:rPr>
              <w:fldChar w:fldCharType="begin" w:fldLock="1"/>
            </w:r>
            <w:r>
              <w:rPr>
                <w:sz w:val="18"/>
              </w:rPr>
              <w:instrText>ADDIN CSL_CITATION { "citationItems" : [ { "id" : "ITEM-1", "itemData" : { "DOI" : "10.1089/vim.2011.0016", "ISSN" : "1557-8976", "PMID" : "21830902", "abstract" : "Influenza virus-like particles (VLPs) are effective vaccines against influenza infection, which can be produced either in insect cells by recombinant baculovirus (BV) infection or in mammalian cells by DNA plasmid transfection. However, VLPs produced from baculovirus/insect cells are difficult to purify due to baculovirus contamination; VLPs produced by plasmid transfection are limited by scale-up capability. In this study, a BacMam BV, in which three CMV-promoters drive the hemagglutinin, neuraminidase, and matrix of influenza virus was constructed. This baculovirus can deliver these genes into mammalian cells/hosts and subsequently influenza VLPs can be produced and secreted from transduced cells. Transduction conditions were optimized and influenza VLPs were purified from transduced 293T cells. Mice were vaccinated with BV transduction-produced VLPs, plasmid transfection-produced VLPs, and BacMam BV. Two vaccinations of each vaccine induced high hemagglutination-inhibition (HAI) titers and prevented influenza virus infection. In contrast, following a single vaccination, all mice vaccinated with each vaccine had significantly lower lung viral titers compared to unvaccinated mice. Remarkably, mice vaccinated with a single dose of BV transduction-produced VLPs survived challenge, whereas mice vaccinated with one dose of BacMam BV- or plasmid transfection-produced VLPs had 60-80% survival. This finding is particularly significant for producing easily purified VLPs. The BacMam system is an alternative strategy for VLP production, which is easy to scale up and purify. Besides, BacMam BV can be used as a gene delivery vector to produce VLPs in vivo, to stimulate immune responses.", "author" : [ { "dropping-particle" : "", "family" : "Tang", "given" : "Xian-Chun", "non-dropping-particle" : "", "parse-names" : false, "suffix" : "" }, { "dropping-particle" : "", "family" : "Lu", "given" : "Hai-Rong", "non-dropping-particle" : "", "parse-names" : false, "suffix" : "" }, { "dropping-particle" : "", "family" : "Ross", "given" : "Ted M", "non-dropping-particle" : "", "parse-names" : false, "suffix" : "" } ], "container-title" : "Viral immunology", "id" : "ITEM-1", "issue" : "4", "issued" : { "date-parts" : [ [ "2011", "8" ] ] }, "page" : "311-9", "title" : "Baculovirus-produced influenza virus-like particles in mammalian cells protect mice from lethal influenza challenge.", "type" : "article-journal", "volume" : "24" }, "uris" : [ "http://www.mendeley.com/documents/?uuid=e0edece4-b03f-467f-b3d9-3ee8cdd10752" ] } ], "mendeley" : { "formattedCitation" : "[38]", "plainTextFormattedCitation" : "[38]", "previouslyFormattedCitation" : "[38]" }, "properties" : {  }, "schema" : "https://github.com/citation-style-language/schema/raw/master/csl-citation.json" }</w:instrText>
            </w:r>
            <w:r w:rsidRPr="001915BC">
              <w:rPr>
                <w:sz w:val="18"/>
                <w:lang w:val="en-US"/>
              </w:rPr>
              <w:fldChar w:fldCharType="separate"/>
            </w:r>
            <w:r w:rsidRPr="001915BC">
              <w:rPr>
                <w:noProof/>
                <w:sz w:val="18"/>
                <w:lang w:val="en-US"/>
              </w:rPr>
              <w:t>[38]</w:t>
            </w:r>
            <w:r w:rsidRPr="001915BC">
              <w:rPr>
                <w:sz w:val="18"/>
                <w:lang w:val="en-US"/>
              </w:rPr>
              <w:fldChar w:fldCharType="end"/>
            </w:r>
          </w:p>
        </w:tc>
        <w:tc>
          <w:tcPr>
            <w:tcW w:w="865" w:type="pct"/>
            <w:tcBorders>
              <w:top w:val="single" w:sz="18" w:space="0" w:color="auto"/>
              <w:left w:val="nil"/>
              <w:bottom w:val="nil"/>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sz w:val="18"/>
                <w:lang w:val="en-US"/>
              </w:rPr>
              <w:fldChar w:fldCharType="begin" w:fldLock="1"/>
            </w:r>
            <w:r>
              <w:rPr>
                <w:sz w:val="18"/>
                <w:lang w:val="en-US"/>
              </w:rPr>
              <w:instrText>ADDIN CSL_CITATION { "citationItems" : [ { "id" : "ITEM-1", "itemData" : { "DOI" : "10.1089/vim.2011.0016", "ISSN" : "1557-8976", "PMID" : "21830902", "abstract" : "Influenza virus-like particles (VLPs) are effective vaccines against influenza infection, which can be produced either in insect cells by recombinant baculovirus (BV) infection or in mammalian cells by DNA plasmid transfection. However, VLPs produced from baculovirus/insect cells are difficult to purify due to baculovirus contamination; VLPs produced by plasmid transfection are limited by scale-up capability. In this study, a BacMam BV, in which three CMV-promoters drive the hemagglutinin, neuraminidase, and matrix of influenza virus was constructed. This baculovirus can deliver these genes into mammalian cells/hosts and subsequently influenza VLPs can be produced and secreted from transduced cells. Transduction conditions were optimized and influenza VLPs were purified from transduced 293T cells. Mice were vaccinated with BV transduction-produced VLPs, plasmid transfection-produced VLPs, and BacMam BV. Two vaccinations of each vaccine induced high hemagglutination-inhibition (HAI) titers and prevented influenza virus infection. In contrast, following a single vaccination, all mice vaccinated with each vaccine had significantly lower lung viral titers compared to unvaccinated mice. Remarkably, mice vaccinated with a single dose of BV transduction-produced VLPs survived challenge, whereas mice vaccinated with one dose of BacMam BV- or plasmid transfection-produced VLPs had 60-80% survival. This finding is particularly significant for producing easily purified VLPs. The BacMam system is an alternative strategy for VLP production, which is easy to scale up and purify. Besides, BacMam BV can be used as a gene delivery vector to produce VLPs in vivo, to stimulate immune responses.", "author" : [ { "dropping-particle" : "", "family" : "Tang", "given" : "Xian-Chun", "non-dropping-particle" : "", "parse-names" : false, "suffix" : "" }, { "dropping-particle" : "", "family" : "Lu", "given" : "Hai-Rong", "non-dropping-particle" : "", "parse-names" : false, "suffix" : "" }, { "dropping-particle" : "", "family" : "Ross", "given" : "Ted M", "non-dropping-particle" : "", "parse-names" : false, "suffix" : "" } ], "container-title" : "Viral immunology", "id" : "ITEM-1", "issue" : "4", "issued" : { "date-parts" : [ [ "2011", "8" ] ] }, "page" : "311-9", "title" : "Baculovirus-produced influenza virus-like particles in mammalian cells protect mice from lethal influenza challenge.", "type" : "article-journal", "volume" : "24" }, "uris" : [ "http://www.mendeley.com/documents/?uuid=e0edece4-b03f-467f-b3d9-3ee8cdd10752" ] } ], "mendeley" : { "formattedCitation" : "[38]", "plainTextFormattedCitation" : "[38]", "previouslyFormattedCitation" : "[38]" }, "properties" : {  }, "schema" : "https://github.com/citation-style-language/schema/raw/master/csl-citation.json" }</w:instrText>
            </w:r>
            <w:r w:rsidRPr="001915BC">
              <w:rPr>
                <w:sz w:val="18"/>
                <w:lang w:val="en-US"/>
              </w:rPr>
              <w:fldChar w:fldCharType="separate"/>
            </w:r>
            <w:r w:rsidRPr="001915BC">
              <w:rPr>
                <w:noProof/>
                <w:sz w:val="18"/>
                <w:lang w:val="en-US"/>
              </w:rPr>
              <w:t>[38]</w:t>
            </w:r>
            <w:r w:rsidRPr="001915BC">
              <w:rPr>
                <w:sz w:val="18"/>
                <w:lang w:val="en-US"/>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NA - M</w:t>
            </w:r>
          </w:p>
        </w:tc>
        <w:tc>
          <w:tcPr>
            <w:tcW w:w="812" w:type="pct"/>
            <w:tcBorders>
              <w:left w:val="nil"/>
              <w:right w:val="nil"/>
            </w:tcBorders>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637/7683-072106R.1", "ISSN" : "0005-2086", "PMID" : "17494615", "abstract" : "In Asia, domestic ducks have been shown to play a pivotal role in H5 high-pathogenicity avian influenza virus transmission. We have also observed that the same situation may exist for H5 low-pathogenicity avian influenza (LPAI) virus. No data are available regarding the protection afforded by commercial inactivated vaccines against H5 LPAI virus infection in ducks, and two preliminary experiments using commercial inactivated vaccines gave poor results. Virus-like particles (VLPs) have been shown to be immunogenic in different species. With regard to the influenza model, the matrix (M) protein has been shown to be necessary for the formation of VLPs. In order to attempt to develop a VLP influenza vaccine expressing hemagglutinin and neuraminidase (NA) of interest, we generated a triple recombinant baculovirus (rB) expressing three structural proteins: H5, N3, and M, derived from a recent French LPAI virus strain. Although the three proteins were successfully expressed in rB-infected cells and displayed the expected biological activity, no VLPs were observed. Despite this result, the protection afforded to ducks by rB-infected cell lysates was assessed and was compared with the protection afforded by an inactivated commercial H5N9 vaccine. For this purpose, specific-pathogen-free Muscovy ducks (15 per group) received rB-infected cell lysates (3 wk apart), while a second group received the H5N9 vaccine. Ten days after the boost, a homologous virus challenge was implemented. Both vaccines induced positive hemagglutination inhibition titers and M immune response, whereas lysates of rB-infected cells elicited NA immune response. Tracheal and cloacal sheddings were measured using M-based real-time-reverse transcription-polymerase chain reaction and were compared with the sheddings of vaccinated and unvaccinated infected controls. Lysates of rB-infected cells afforded a significant decrease of cloacal shedding and a delayed peak of tracheal shedding, whereas the inactivated commercial vaccine afforded a significant decrease of tracheal shedding only.", "author" : [ { "dropping-particle" : "", "family" : "Prel", "given" : "Anne", "non-dropping-particle" : "", "parse-names" : false, "suffix" : "" }, { "dropping-particle" : "", "family" : "Gall-Recul\u00e9", "given" : "Ghislaine", "non-dropping-particle" : "Le", "parse-names" : false, "suffix" : "" }, { "dropping-particle" : "", "family" : "Cherbonnel", "given" : "Martine", "non-dropping-particle" : "", "parse-names" : false, "suffix" : "" }, { "dropping-particle" : "", "family" : "Grasland", "given" : "B\u00e9atrice", "non-dropping-particle" : "", "parse-names" : false, "suffix" : "" }, { "dropping-particle" : "", "family" : "Amelot", "given" : "Michel", "non-dropping-particle" : "", "parse-names" : false, "suffix" : "" }, { "dropping-particle" : "", "family" : "Jestin", "given" : "V\u00e9ronique", "non-dropping-particle" : "", "parse-names" : false, "suffix" : "" } ], "container-title" : "Avian diseases", "id" : "ITEM-1", "issue" : "1 Suppl", "issued" : { "date-parts" : [ [ "2007", "3" ] ] }, "page" : "484-9", "title" : "Assessment of the protection afforded by triple baculovirus recombinant coexpressing H5, N3, M1 proteins against a homologous H5N3 low-pathogenicity avian influenza virus challenge in Muscovy ducks.", "type" : "article-journal", "volume" : "51" }, "uris" : [ "http://www.mendeley.com/documents/?uuid=49794d8e-c638-433b-8fe1-d217ad775340" ] } ], "mendeley" : { "formattedCitation" : "[127]", "plainTextFormattedCitation" : "[127]", "previouslyFormattedCitation" : "[127]"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val="en-US" w:eastAsia="fr-FR"/>
              </w:rPr>
              <w:t>[127]</w:t>
            </w:r>
            <w:r w:rsidRPr="001915BC">
              <w:rPr>
                <w:rFonts w:eastAsia="Times New Roman" w:cs="Times New Roman"/>
                <w:color w:val="000000"/>
                <w:sz w:val="18"/>
                <w:lang w:val="en-US" w:eastAsia="fr-FR"/>
              </w:rPr>
              <w:fldChar w:fldCharType="end"/>
            </w:r>
          </w:p>
        </w:tc>
        <w:tc>
          <w:tcPr>
            <w:tcW w:w="1091" w:type="pct"/>
            <w:tcBorders>
              <w:left w:val="nil"/>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865" w:type="pct"/>
            <w:tcBorders>
              <w:left w:val="nil"/>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nil"/>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 xml:space="preserve">HA - NA - </w:t>
            </w:r>
            <w:proofErr w:type="spellStart"/>
            <w:r>
              <w:rPr>
                <w:rFonts w:eastAsia="Times New Roman" w:cs="Times New Roman"/>
                <w:b/>
                <w:color w:val="000000"/>
                <w:lang w:val="en-US" w:eastAsia="fr-FR"/>
              </w:rPr>
              <w:t>Bgag</w:t>
            </w:r>
            <w:proofErr w:type="spellEnd"/>
          </w:p>
        </w:tc>
        <w:tc>
          <w:tcPr>
            <w:tcW w:w="812" w:type="pct"/>
            <w:tcBorders>
              <w:top w:val="nil"/>
              <w:left w:val="nil"/>
              <w:bottom w:val="single" w:sz="18" w:space="0" w:color="auto"/>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16/j.vaccine.2008.11.011", "ISSN" : "0264-410X", "PMID" : "19026705", "abstract" : "Influenza-pseudotyped Gag virus-like particles (VLPs) were produced via the expression of influenza hemagglutinin (HA), neuraminidase (NA) and the murine leukemia virus Gag product in the baculovirus-insect cell expression system. Hemagglutination specific activities of sucrose gradient-purified VLPs were similar to those of egg-grown influenza viruses but particle morphologies were gamma retrovirus-like in the form of consistent 100nm spheres. Immunization of mice and ferrets demonstrated robust immunogenicity and protection from challenge with no measurable morbidity. Ferret data were striking in that immunization with H5N1 VLPs representing either A/Vietnam/1203/04 or A/Indonesia/5/05 resulted in solid protection against highly pathogenic A/Vietnam/1203/04 challenge with no detectable virus in the upper respiratory tract post-challenge in either group. H1N1 VLP immunization of ferrets resulted in partial protection against H5N1 challenge with markedly accelerated virus clearance from the upper respiratory tract relative to controls. The immunogenicity of influenza-pseudotyped VLPs was not dependent on the adjuvant properties of replication competent contaminating baculovirus. These data demonstrate robust vaccine protection of Gag-based, influenza-pseudotyped VLPs carrying a variety of influenza antigens and suggest applicability toward a number of additional respiratory viruses.", "author" : [ { "dropping-particle" : "", "family" : "Haynes", "given" : "Joel R", "non-dropping-particle" : "", "parse-names" : false, "suffix" : "" }, { "dropping-particle" : "", "family" : "Dokken", "given" : "Leslie", "non-dropping-particle" : "", "parse-names" : false, "suffix" : "" }, { "dropping-particle" : "", "family" : "Wiley", "given" : "James a", "non-dropping-particle" : "", "parse-names" : false, "suffix" : "" }, { "dropping-particle" : "", "family" : "Cawthon", "given" : "Andrew G", "non-dropping-particle" : "", "parse-names" : false, "suffix" : "" }, { "dropping-particle" : "", "family" : "Bigger", "given" : "John", "non-dropping-particle" : "", "parse-names" : false, "suffix" : "" }, { "dropping-particle" : "", "family" : "Harmsen", "given" : "Allen G", "non-dropping-particle" : "", "parse-names" : false, "suffix" : "" }, { "dropping-particle" : "", "family" : "Richardson", "given" : "Charles", "non-dropping-particle" : "", "parse-names" : false, "suffix" : "" } ], "container-title" : "Vaccine", "id" : "ITEM-1", "issue" : "4", "issued" : { "date-parts" : [ [ "2009", "1" ] ] }, "page" : "530-41", "title" : "Influenza-pseudotyped Gag virus-like particle vaccines provide broad protection against highly pathogenic avian influenza challenge.", "type" : "article-journal", "volume" : "27" }, "uris" : [ "http://www.mendeley.com/documents/?uuid=c7b82bde-8266-4b77-bac9-76414d88e105" ] }, { "id" : "ITEM-2",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2",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mendeley" : { "formattedCitation" : "[63,137]", "plainTextFormattedCitation" : "[63,137]", "previouslyFormattedCitation" : "[63,137]"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eastAsia="fr-FR"/>
              </w:rPr>
              <w:t>[63,137]</w:t>
            </w:r>
            <w:r w:rsidRPr="001915BC">
              <w:rPr>
                <w:rFonts w:eastAsia="Times New Roman" w:cs="Times New Roman"/>
                <w:color w:val="000000"/>
                <w:sz w:val="18"/>
                <w:lang w:val="en-US" w:eastAsia="fr-FR"/>
              </w:rPr>
              <w:fldChar w:fldCharType="end"/>
            </w:r>
          </w:p>
        </w:tc>
        <w:tc>
          <w:tcPr>
            <w:tcW w:w="1091" w:type="pct"/>
            <w:tcBorders>
              <w:top w:val="nil"/>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nil"/>
              <w:left w:val="nil"/>
              <w:bottom w:val="single" w:sz="18" w:space="0" w:color="auto"/>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RPr="000840B0"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val="restar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4</w:t>
            </w:r>
          </w:p>
        </w:tc>
        <w:tc>
          <w:tcPr>
            <w:tcW w:w="1470" w:type="pct"/>
            <w:tcBorders>
              <w:top w:val="single" w:sz="18" w:space="0" w:color="auto"/>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M1 -M2</w:t>
            </w:r>
          </w:p>
        </w:tc>
        <w:tc>
          <w:tcPr>
            <w:tcW w:w="812" w:type="pct"/>
            <w:tcBorders>
              <w:top w:val="single" w:sz="18" w:space="0" w:color="auto"/>
              <w:left w:val="nil"/>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r w:rsidRPr="001915BC">
              <w:rPr>
                <w:sz w:val="18"/>
                <w:lang w:val="en-US"/>
              </w:rPr>
              <w:fldChar w:fldCharType="begin" w:fldLock="1"/>
            </w:r>
            <w:r>
              <w:rPr>
                <w:sz w:val="18"/>
              </w:rPr>
              <w:instrText>ADDIN CSL_CITATION { "citationItems" : [ { "id" : "ITEM-1", "itemData" : { "DOI" : "10.1089/vim.2007.0027", "ISBN" : "0882-8245 (Print)\\r0882-8245 (Linking)", "ISSN" : "0882-8245", "PMID" : "17931114", "abstract" : "We have prepared a virus-like particle (VLP) vaccine bearing the surface glycoproteins HA and NA of the 1918 influenza A virus by infecting Sf9 cells with a quadruple recombinant baculovirus that expresses the four influenza proteins (HA, NA, M1, and M2) required for the assembly and budding of the VLPs. The presence of HA and M1 in the purified VLPs was confirmed by Western blot, and that of NA by a neuraminidase enzymatic assay. For in vivo studies, the 1918 VLP vaccine was formulated with or without an oligonucleotide containing two CpG motifs and administered in two doses 2 wk apart via the intranasal route. The antibody titers in mice immunized with VLP vaccines were higher than in mice vaccinated with an inactivated swine virus (H1N1) control, when CHO cells expressing 1918 HA were used as antigen. The opposite result was obtained when disrupted swine virus was the antigen for the ELISA test. Vaccine efficacy was evaluated by challenging immunized mice with the 1918 antigenically related influenza virus A/swine/Iowa/15/30 (H1N1) and measuring viral titers in the upper and lower respiratory tract. Mice immunized with VLP vaccine plus CpG demonstrated significantly lower viral titers in the nose and lungs than did the control on days 2 and 4 postchallenge and completely cleared the virus by day 6. Furthermore, they did not show symptoms of disease although there was a minor decrease in body weight. Mice vaccinated with VLP alone also demonstrated significantly lower viral titers in the nose and lungs than did the placebo group as well as the inactivated virus group on days 4 and 6 postchallenge. These results suggest that it is feasible to make a safe and immunogenic vaccine to protect against the extremely virulent 1918 virus, using a novel and safe cell-based technology.", "author" : [ { "dropping-particle" : "", "family" : "Matassov", "given" : "Demetrius", "non-dropping-particle" : "", "parse-names" : false, "suffix" : "" }, { "dropping-particle" : "", "family" : "Cupo", "given" : "Albert", "non-dropping-particle" : "", "parse-names" : false, "suffix" : "" }, { "dropping-particle" : "", "family" : "Galarza", "given" : "Jose M", "non-dropping-particle" : "", "parse-names" : false, "suffix" : "" } ], "container-title" : "Viral immunology", "id" : "ITEM-1", "issue" : "3", "issued" : { "date-parts" : [ [ "2007" ] ] }, "page" : "441-52", "title" : "A novel intranasal virus-like particle (VLP) vaccine designed to protect against the pandemic 1918 influenza A virus (H1N1).", "type" : "article-journal", "volume" : "20" }, "uris" : [ "http://www.mendeley.com/documents/?uuid=89dc634e-8244-4e5d-ad21-fa1fef71868e" ] }, { "id" : "ITEM-2", "itemData" : { "DOI" : "10.1007/10_2013_186", "ISBN" : "0724-6145 (Print)\\r0724-6145 (Linking)", "ISSN" : "1616-8542", "PMID" : "20549468", "abstract" : "The potential of human embryonic stem cells (ESCs) for regenerative medicine is unquestionable, but practical and ethical considerations have hampered clinical application and research. In an attempt to overcome these issues, the conversion of somatic cells into pluripotent stem cells similar to ESCs, commonly termed nuclear reprogramming, has been a top objective of contemporary biology. More than 40 years ago, King, Briggs, and Gurdon pioneered somatic cell nuclear reprogramming in frogs, and in 1981 Evans successfully isolated mouse ESCs. In 1997 Wilmut and collaborators produced the first cloned mammal using nuclear transfer, and then Thomson obtained human ESCs from in vitro fertilized blastocysts in 1998. Over the last 2 decades we have also seen remarkable findings regarding how ESC behavior is controlled, the importance of which should not be underestimated. This knowledge allowed the laboratory of Shinya Yamanaka to overcome brilliantly conceptual and technical barriers in 2006 and generate induced pluripotent stem cells (iPSCs) from mouse fibroblasts by overexpressing defined combinations of ESC-enriched transcription factors. Here, we discuss some important implications of human iPSCs for biology and medicine and also point to possible future directions.", "author" : [ { "dropping-particle" : "", "family" : "Eibl", "given" : "Regine", "non-dropping-particle" : "", "parse-names" : false, "suffix" : "" }, { "dropping-particle" : "", "family" : "Steiger", "given" : "Nina", "non-dropping-particle" : "", "parse-names" : false, "suffix" : "" }, { "dropping-particle" : "", "family" : "Wellnitz", "given" : "Sabine", "non-dropping-particle" : "", "parse-names" : false, "suffix" : "" }, { "dropping-particle" : "", "family" : "Vicente", "given" : "Tiago", "non-dropping-particle" : "", "parse-names" : false, "suffix" : "" }, { "dropping-particle" : "", "family" : "John", "given" : "Corinne", "non-dropping-particle" : "", "parse-names" : false, "suffix" : "" }, { "dropping-particle" : "", "family" : "Eibl", "given" : "Dieter", "non-dropping-particle" : "", "parse-names" : false, "suffix" : "" } ], "container-title" : "Advances in biochemical engineering/biotechnology", "id" : "ITEM-2", "issue" : "July 2015", "issued" : { "date-parts" : [ [ "2013" ] ] }, "page" : "99-125", "title" : "Fast Single-Use VLP Vaccine Productions Based on Insect Cells and the Baculovirus Expression Vector System: Influenza as Case Study", "type" : "chapter", "volume" : "123" }, "uris" : [ "http://www.mendeley.com/documents/?uuid=1e9eb91e-0775-493d-b4d2-d12c625a2ee5" ] }, { "id" : "ITEM-3", "itemData" : { "DOI" : "10.1128/JVI.75.13.6154", "author" : [ { "dropping-particle" : "", "family" : "Latham", "given" : "Theresa", "non-dropping-particle" : "", "parse-names" : false, "suffix" : "" }, { "dropping-particle" : "", "family" : "Galarza", "given" : "Jose M", "non-dropping-particle" : "", "parse-names" : false, "suffix" : "" } ], "container-title" : "J. Virol.", "id" : "ITEM-3",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mendeley" : { "formattedCitation" : "[15,58,123]", "plainTextFormattedCitation" : "[15,58,123]", "previouslyFormattedCitation" : "[15,58,123]" }, "properties" : {  }, "schema" : "https://github.com/citation-style-language/schema/raw/master/csl-citation.json" }</w:instrText>
            </w:r>
            <w:r w:rsidRPr="001915BC">
              <w:rPr>
                <w:sz w:val="18"/>
                <w:lang w:val="en-US"/>
              </w:rPr>
              <w:fldChar w:fldCharType="separate"/>
            </w:r>
            <w:r w:rsidRPr="00557E79">
              <w:rPr>
                <w:noProof/>
                <w:sz w:val="18"/>
                <w:lang w:val="en-US"/>
              </w:rPr>
              <w:t>[15,58,123]</w:t>
            </w:r>
            <w:r w:rsidRPr="001915BC">
              <w:rPr>
                <w:sz w:val="18"/>
                <w:lang w:val="en-US"/>
              </w:rPr>
              <w:fldChar w:fldCharType="end"/>
            </w:r>
          </w:p>
        </w:tc>
        <w:tc>
          <w:tcPr>
            <w:tcW w:w="1091" w:type="pct"/>
            <w:tcBorders>
              <w:top w:val="single" w:sz="18" w:space="0" w:color="auto"/>
              <w:left w:val="nil"/>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865" w:type="pct"/>
            <w:tcBorders>
              <w:top w:val="single" w:sz="18" w:space="0" w:color="auto"/>
              <w:left w:val="nil"/>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val="en-US" w:eastAsia="fr-FR"/>
              </w:rPr>
            </w:pPr>
          </w:p>
        </w:tc>
      </w:tr>
      <w:tr w:rsidR="009E2256" w:rsidRPr="000840B0"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Pr="000840B0"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NA-M1-M2-VSVG (or VSVG/HA)</w:t>
            </w:r>
          </w:p>
        </w:tc>
        <w:tc>
          <w:tcPr>
            <w:tcW w:w="812" w:type="pct"/>
            <w:tcBorders>
              <w:top w:val="nil"/>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128/JVI.75.13.6154", "author" : [ { "dropping-particle" : "", "family" : "Latham", "given" : "Theresa", "non-dropping-particle" : "", "parse-names" : false, "suffix" : "" }, { "dropping-particle" : "", "family" : "Galarza", "given" : "Jose M", "non-dropping-particle" : "", "parse-names" : false, "suffix" : "" } ], "container-title" : "J. Virol.", "id" : "ITEM-1", "issue" : "13", "issued" : { "date-parts" : [ [ "2001" ] ] }, "note" : "From Duplicate 2 (Formation of Wild-Type and Chimeric Influenza Virus-Like Particles following Simultaneous Expression of Only Four Structural Proteins - Latham, Theresa; Galarza, Jose M)\n\nFrom Duplicate 1 ( \n\n\nFormation of Wild-Type and Chimeric Influenza Virus-Like Particles following Simultaneous Expression of Only Four Structural Proteins\n\n\n- Latham, Theresa; Galarza, Jose M )\n\n\n\n\n\n\n\n\nFrom Duplicate 2 ( \n\n\nFormation of Wild-Type and Chimeric Influenza Virus-Like Particles following Simultaneous Expression of Only Four Structural Proteins Formation of Wild-Type and Chimeric Influenza Virus-Like Particles following Simultaneous Expression of Only Four Structu\n\n\n- Latham, Theresa; Galarza, Jose M )\n\n\n\nChimeric HA construction\n\n\nparticles formed only with M1", "page" : "6154-6165", "title" : "Formation of Wild-Type and Chimeric Influenza Virus-Like Particles following Simultaneous Expression of Only Four Structural Proteins", "type" : "article-journal", "volume" : "75" }, "uris" : [ "http://www.mendeley.com/documents/?uuid=cdd6a603-e442-4fd0-b3ce-ef71b56e6b29" ] } ], "mendeley" : { "formattedCitation" : "[15]", "plainTextFormattedCitation" : "[15]", "previouslyFormattedCitation" : "[15]"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1915BC">
              <w:rPr>
                <w:rFonts w:eastAsia="Times New Roman" w:cs="Times New Roman"/>
                <w:noProof/>
                <w:color w:val="000000"/>
                <w:sz w:val="18"/>
                <w:lang w:val="en-US" w:eastAsia="fr-FR"/>
              </w:rPr>
              <w:t>[15]</w:t>
            </w:r>
            <w:r w:rsidRPr="001915BC">
              <w:rPr>
                <w:rFonts w:eastAsia="Times New Roman" w:cs="Times New Roman"/>
                <w:color w:val="000000"/>
                <w:sz w:val="18"/>
                <w:lang w:val="en-US" w:eastAsia="fr-FR"/>
              </w:rPr>
              <w:fldChar w:fldCharType="end"/>
            </w:r>
          </w:p>
        </w:tc>
        <w:tc>
          <w:tcPr>
            <w:tcW w:w="1091" w:type="pct"/>
            <w:tcBorders>
              <w:top w:val="nil"/>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nil"/>
              <w:left w:val="nil"/>
              <w:bottom w:val="nil"/>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val="en-US"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Pr="000840B0"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NA - M1 -VSVG</w:t>
            </w:r>
          </w:p>
        </w:tc>
        <w:tc>
          <w:tcPr>
            <w:tcW w:w="812" w:type="pct"/>
            <w:tcBorders>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lang w:val="en-US" w:eastAsia="fr-FR"/>
              </w:rPr>
            </w:pPr>
          </w:p>
        </w:tc>
        <w:tc>
          <w:tcPr>
            <w:tcW w:w="1091" w:type="pct"/>
            <w:tcBorders>
              <w:left w:val="nil"/>
              <w:bottom w:val="single" w:sz="18" w:space="0" w:color="auto"/>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89/vim.2011.0016", "ISSN" : "1557-8976", "PMID" : "21830902", "abstract" : "Influenza virus-like particles (VLPs) are effective vaccines against influenza infection, which can be produced either in insect cells by recombinant baculovirus (BV) infection or in mammalian cells by DNA plasmid transfection. However, VLPs produced from baculovirus/insect cells are difficult to purify due to baculovirus contamination; VLPs produced by plasmid transfection are limited by scale-up capability. In this study, a BacMam BV, in which three CMV-promoters drive the hemagglutinin, neuraminidase, and matrix of influenza virus was constructed. This baculovirus can deliver these genes into mammalian cells/hosts and subsequently influenza VLPs can be produced and secreted from transduced cells. Transduction conditions were optimized and influenza VLPs were purified from transduced 293T cells. Mice were vaccinated with BV transduction-produced VLPs, plasmid transfection-produced VLPs, and BacMam BV. Two vaccinations of each vaccine induced high hemagglutination-inhibition (HAI) titers and prevented influenza virus infection. In contrast, following a single vaccination, all mice vaccinated with each vaccine had significantly lower lung viral titers compared to unvaccinated mice. Remarkably, mice vaccinated with a single dose of BV transduction-produced VLPs survived challenge, whereas mice vaccinated with one dose of BacMam BV- or plasmid transfection-produced VLPs had 60-80% survival. This finding is particularly significant for producing easily purified VLPs. The BacMam system is an alternative strategy for VLP production, which is easy to scale up and purify. Besides, BacMam BV can be used as a gene delivery vector to produce VLPs in vivo, to stimulate immune responses.", "author" : [ { "dropping-particle" : "", "family" : "Tang", "given" : "Xian-Chun", "non-dropping-particle" : "", "parse-names" : false, "suffix" : "" }, { "dropping-particle" : "", "family" : "Lu", "given" : "Hai-Rong", "non-dropping-particle" : "", "parse-names" : false, "suffix" : "" }, { "dropping-particle" : "", "family" : "Ross", "given" : "Ted M", "non-dropping-particle" : "", "parse-names" : false, "suffix" : "" } ], "container-title" : "Viral immunology", "id" : "ITEM-1", "issue" : "4", "issued" : { "date-parts" : [ [ "2011", "8" ] ] }, "page" : "311-9", "title" : "Baculovirus-produced influenza virus-like particles in mammalian cells protect mice from lethal influenza challenge.", "type" : "article-journal", "volume" : "24" }, "uris" : [ "http://www.mendeley.com/documents/?uuid=e0edece4-b03f-467f-b3d9-3ee8cdd10752" ] }, { "id" : "ITEM-2", "itemData" : { "DOI" : "10.1186/s12896-015-0152-x", "ISSN" : "1472-6750", "PMID" : "25981500", "abstract" : "BACKGROUND: Each year, influenza is responsible for hundreds of thousand cases of illness and deaths worldwide. Due to the virus' fast mutation rate, the World Health Organization (WHO) is constantly on alert to rapidly respond to emerging pandemic strains. Although anti-viral therapies exist, the most proficient way to stop the spread of disease is through vaccination. The majority of influenza vaccines on the market are produced in embryonic hen's eggs and are composed of purified viral antigens from inactivated whole virus. This manufacturing system, however, is limited in its production capacity. Cell culture produced vaccines have been proposed for their potential to overcome the problems associated with egg-based production. Virus-like particles (VLPs) of influenza virus are promising candidate vaccines under consideration by both academic and industry researchers. METHODS: In this study, VLPs were produced in HEK293 suspension cells using the Bacmam transduction system and Sf9 cells using the baculovirus infection system. The proposed systems were assessed for their ability to produce influenza VLPs composed of Hemagglutinin (HA), Neuraminidase (NA) and Matrix Protein (M1) and compared through the lens of bioprocessing by highlighting baseline production yields and bioactivity. VLPs from both systems were characterized using available influenza quantification techniques, such as single radial immunodiffusion assay (SRID), HA assay, western blot and negative staining transmission electron microscopy (NSTEM) to quantify total particles. RESULTS: For the HEK293 production system, VLPs were found to be associated with the cell pellet in addition to those released in the supernatant. Sf9 cells produced 35 times more VLPs than HEK293 cells. Sf9-VLPs had higher total HA activity and were generally more homogeneous in morphology and size. However, Sf9 VLP samples contained 20 times more baculovirus than VLPs, whereas 293 VLPs were produced along with vesicles. CONCLUSIONS: This study highlights key production hurdles that must be overcome in both expression platforms, namely the presence of contaminants and the ensuing quantification challenges, and brings up the question of what truly constitutes an influenza VLP candidate vaccine.", "author" : [ { "dropping-particle" : "", "family" : "Thompson", "given" : "C.M. Christine M", "non-dropping-particle" : "", "parse-names" : false, "suffix" : "" }, { "dropping-particle" : "", "family" : "Petiot", "given" : "Emma", "non-dropping-particle" : "", "parse-names" : false, "suffix" : "" }, { "dropping-particle" : "", "family" : "Mullick", "given" : "Alaka", "non-dropping-particle" : "", "parse-names" : false, "suffix" : "" }, { "dropping-particle" : "", "family" : "Aucoin", "given" : "Marc G M.G.", "non-dropping-particle" : "", "parse-names" : false, "suffix" : "" }, { "dropping-particle" : "", "family" : "Henry", "given" : "Olivier", "non-dropping-particle" : "", "parse-names" : false, "suffix" : "" }, { "dropping-particle" : "", "family" : "Kamen", "given" : "Amine A.A.", "non-dropping-particle" : "", "parse-names" : false, "suffix" : "" } ], "container-title" : "BMC biotechnology", "id" : "ITEM-2", "issue" : "1", "issued" : { "date-parts" : [ [ "2015", "1" ] ] }, "note" : "From Duplicate 2 (Critical assessment of influenza VLP production in Sf9 and HEK293 expression systems. - Thompson, C.M. Christine M; Petiot, Emma; Mullick, Alaka; Aucoin, Marc G M.G.; Henry, Olivier; Kamen, Amine A.A.)\n\nFrom Duplicate 1 (Critical assessment of influenza VLP production in Sf9 and HEK293 expression systems - Thompson, C.M.; Petiot, E.; Mullick, A.; Aucoin, M.G.; Henry, O.; Kamen, A.A.)\n\nNULL", "page" : "31", "title" : "Critical assessment of influenza VLP production in Sf9 and HEK293 expression systems.", "type" : "article-journal", "volume" : "15" }, "uris" : [ "http://www.mendeley.com/documents/?uuid=cd0bdfc2-f50a-4ee8-b69d-16c3a0621182" ] } ], "mendeley" : { "formattedCitation" : "[38,44]", "plainTextFormattedCitation" : "[38,44]", "previouslyFormattedCitation" : "[38,44]"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1915BC">
              <w:rPr>
                <w:rFonts w:eastAsia="Times New Roman" w:cs="Times New Roman"/>
                <w:noProof/>
                <w:color w:val="000000"/>
                <w:sz w:val="18"/>
                <w:lang w:eastAsia="fr-FR"/>
              </w:rPr>
              <w:t>[38,44]</w:t>
            </w:r>
            <w:r w:rsidRPr="001915BC">
              <w:rPr>
                <w:rFonts w:eastAsia="Times New Roman" w:cs="Times New Roman"/>
                <w:color w:val="000000"/>
                <w:sz w:val="18"/>
                <w:lang w:val="en-US" w:eastAsia="fr-FR"/>
              </w:rPr>
              <w:fldChar w:fldCharType="end"/>
            </w:r>
          </w:p>
        </w:tc>
        <w:tc>
          <w:tcPr>
            <w:tcW w:w="865" w:type="pct"/>
            <w:tcBorders>
              <w:left w:val="nil"/>
              <w:bottom w:val="single" w:sz="18" w:space="0" w:color="auto"/>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val="restar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5</w:t>
            </w:r>
          </w:p>
        </w:tc>
        <w:tc>
          <w:tcPr>
            <w:tcW w:w="1470" w:type="pct"/>
            <w:tcBorders>
              <w:top w:val="single" w:sz="18" w:space="0" w:color="auto"/>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triple HA - NA - M1</w:t>
            </w:r>
          </w:p>
        </w:tc>
        <w:tc>
          <w:tcPr>
            <w:tcW w:w="812" w:type="pct"/>
            <w:tcBorders>
              <w:top w:val="single" w:sz="18" w:space="0" w:color="auto"/>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b/>
                <w:sz w:val="18"/>
                <w:vertAlign w:val="superscript"/>
                <w:lang w:val="en-US"/>
              </w:rPr>
              <w:fldChar w:fldCharType="begin" w:fldLock="1"/>
            </w:r>
            <w:r>
              <w:rPr>
                <w:b/>
                <w:sz w:val="18"/>
                <w:vertAlign w:val="superscript"/>
              </w:rPr>
              <w:instrText>ADDIN CSL_CITATION { "citationItems" : [ { "id" : "ITEM-1", "itemData" : { "DOI" : "10.1016/j.vaccine.2011.06.068", "ISSN" : "1873-2518", "PMID" : "21723354", "abstract" : "Despite existing vaccines and specific therapies, epidemics of seasonal influenza annually claim 200,000-500,000 lives worldwide. Pandemic influenza represents an even greater threat, with numerous potentially pandemic viruses circulating in nature. Development of multi-specific vaccines against multiple pandemic or seasonal strains is important for human health and the global economy. Here we report a novel virus-like particle (VLP) platform that contains three hemagglutinin (HA) subtypes. This recombinant vaccine design resulted in the expression of three HA subtypes co-localized within a VLP. Experimental triple-HA VLPs containing HA proteins derived from H5N1, H7N2, and H2N3 viruses were immunogenic and protected ferrets from challenge from all three potentially pandemic viruses. Similarly, VLPs containing HA subtypes derived from seasonal H1N1, H3N2, and type B influenza viruses protected ferrets from three seasonal influenza viruses. We conclude that this technology may represent a novel strategy for rapid development of trivalent seasonal and pandemic vaccines.", "author" : [ { "dropping-particle" : "", "family" : "Pushko", "given" : "Peter", "non-dropping-particle" : "", "parse-names" : false, "suffix" : "" }, { "dropping-particle" : "", "family" : "Pearce", "given" : "Melissa B", "non-dropping-particle" : "", "parse-names" : false, "suffix" : "" }, { "dropping-particle" : "", "family" : "Ahmad", "given" : "Attiya", "non-dropping-particle" : "", "parse-names" : false, "suffix" : "" }, { "dropping-particle" : "", "family" : "Tretyakova", "given" : "Irina", "non-dropping-particle" : "", "parse-names" : false, "suffix" : "" }, { "dropping-particle" : "", "family" : "Smith", "given" : "Gale", "non-dropping-particle" : "", "parse-names" : false, "suffix" : "" }, { "dropping-particle" : "", "family" : "Belser", "given" : "Jessica a", "non-dropping-particle" : "", "parse-names" : false, "suffix" : "" }, { "dropping-particle" : "", "family" : "Tumpey", "given" : "Terrence M", "non-dropping-particle" : "", "parse-names" : false, "suffix" : "" } ], "container-title" : "Vaccine", "id" : "ITEM-1", "issue" : "35", "issued" : { "date-parts" : [ [ "2011", "8", "11" ] ] }, "note" : "1 baculo with all genes\n\n\nDo they have M1 and NA in SN or just HAs - yes confirmed by WB", "page" : "5911-8", "publisher" : "Elsevier Ltd", "title" : "Influenza virus-like particle can accommodate multiple subtypes of hemagglutinin and protect from multiple influenza types and subtypes.", "type" : "article-journal", "volume" : "29" }, "uris" : [ "http://www.mendeley.com/documents/?uuid=565e7275-469a-48e7-828c-f496ade79b29" ] }, { "id" : "ITEM-2", "itemData" : { "DOI" : "10.1016/j.virol.2013.03.027", "ISBN" : "1096-0341 (Electronic)\\r0042-6822 (Linking)", "ISSN" : "00426822", "PMID" : "23618102", "abstract" : "Avian influenza H5, H7 and H9 viruses top the World Health Organization's (WHO) list of subtypes with the greatest pandemic potential. Here we describe a recombinant virus-like particle (VLP) that co-localizes hemagglutinin (HA) proteins derived from H5N1, H7N2, and H9N2 viruses as an experimental vaccine against these viruses. A baculovirus vector was configured to co-express the H5, H7, and H9 genes from A/Viet Nam/1203/2004 (H5N1), A/New York/107/2003 (H7N2) and A/Hong Kong/33982/2009 (H9N2) viruses, respectively, as well as neuraminidase (NA) and matrix (M1) genes from A/Puerto Rico/8/1934 (H1N1) virus. Co-expression of these genes in Sf9 cells resulted in production of triple-subtype VLPs containing HA molecules derived from the three influenza viruses. The triple-subtype VLPs exhibited hemagglutination and neuraminidase activities and morphologically resembled influenza virions. Intranasal vaccination of ferrets with the VLPs resulted in induction of serum antibody responses and efficient protection against experimental challenges with H5N1, H7N2, and H9N2 viruses. ?? 2013 Elsevier Inc.", "author" : [ { "dropping-particle" : "", "family" : "Tretyakova", "given" : "Irina", "non-dropping-particle" : "", "parse-names" : false, "suffix" : "" }, { "dropping-particle" : "", "family" : "Pearce", "given" : "Melissa B.", "non-dropping-particle" : "", "parse-names" : false, "suffix" : "" }, { "dropping-particle" : "", "family" : "Florese", "given" : "Ruth",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2", "issue" : "1", "issued" : { "date-parts" : [ [ "2013" ] ] }, "page" : "67-73", "publisher" : "Elsevier", "title" : "Intranasal vaccination with H5, H7 and H9 hemagglutinins co-localized in a virus-like particle protects ferrets from multiple avian influenza viruses", "type" : "article-journal", "volume" : "442" }, "uris" : [ "http://www.mendeley.com/documents/?uuid=8c7f62f1-95d9-42e9-b11e-e58f037ae58b" ] } ], "mendeley" : { "formattedCitation" : "[136,138]", "plainTextFormattedCitation" : "[136,138]", "previouslyFormattedCitation" : "[136,138]" }, "properties" : {  }, "schema" : "https://github.com/citation-style-language/schema/raw/master/csl-citation.json" }</w:instrText>
            </w:r>
            <w:r w:rsidRPr="001915BC">
              <w:rPr>
                <w:b/>
                <w:sz w:val="18"/>
                <w:vertAlign w:val="superscript"/>
                <w:lang w:val="en-US"/>
              </w:rPr>
              <w:fldChar w:fldCharType="separate"/>
            </w:r>
            <w:r w:rsidRPr="00557E79">
              <w:rPr>
                <w:noProof/>
                <w:sz w:val="18"/>
              </w:rPr>
              <w:t>[136,138]</w:t>
            </w:r>
            <w:r w:rsidRPr="001915BC">
              <w:rPr>
                <w:b/>
                <w:sz w:val="18"/>
                <w:vertAlign w:val="superscript"/>
                <w:lang w:val="en-US"/>
              </w:rPr>
              <w:fldChar w:fldCharType="end"/>
            </w:r>
          </w:p>
        </w:tc>
        <w:tc>
          <w:tcPr>
            <w:tcW w:w="1091" w:type="pct"/>
            <w:tcBorders>
              <w:top w:val="single" w:sz="18" w:space="0" w:color="auto"/>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nil"/>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p>
        </w:tc>
        <w:tc>
          <w:tcPr>
            <w:tcW w:w="1470" w:type="pct"/>
            <w:tcBorders>
              <w:left w:val="nil"/>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 xml:space="preserve">triple HA - NA - </w:t>
            </w:r>
            <w:proofErr w:type="spellStart"/>
            <w:r>
              <w:rPr>
                <w:rFonts w:eastAsia="Times New Roman" w:cs="Times New Roman"/>
                <w:b/>
                <w:color w:val="000000"/>
                <w:lang w:eastAsia="fr-FR"/>
              </w:rPr>
              <w:t>Bgag</w:t>
            </w:r>
            <w:proofErr w:type="spellEnd"/>
          </w:p>
        </w:tc>
        <w:tc>
          <w:tcPr>
            <w:tcW w:w="812" w:type="pct"/>
            <w:tcBorders>
              <w:left w:val="nil"/>
              <w:bottom w:val="single" w:sz="18" w:space="0" w:color="auto"/>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eastAsia="fr-FR"/>
              </w:rPr>
              <w:instrText>ADDIN CSL_CITATION { "citationItems" : [ { "id" : "ITEM-1", "itemData" : { "DOI" : "10.1016/j.vaccine.2016.02.011", "ISBN" : "1873-2518\r0264-410X", "ISSN" : "0264410X", "author" : [ { "dropping-particle" : "", "family" : "Kapczynski", "given" : "Darrell R.", "non-dropping-particle" : "", "parse-names" : false, "suffix" : "" }, { "dropping-particle" : "", "family" : "Tumpey", "given" : "Terrence M.",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retyakova", "given" : "Irina", "non-dropping-particle" : "", "parse-names" : false, "suffix" : "" }, { "dropping-particle" : "", "family" : "Pushko", "given" : "Peter", "non-dropping-particle" : "", "parse-names" : false, "suffix" : "" } ], "container-title" : "Vaccine", "id" : "ITEM-1", "issued" : { "date-parts" : [ [ "2016" ] ] }, "page" : "1-7", "publisher" : "Elsevier Ltd", "title" : "Vaccination with virus-like particles containing H5 antigens from three H5N1 clades protects chickens from H5N1 and H5N8 influenza viruses", "type" : "article-journal" }, "uris" : [ "http://www.mendeley.com/documents/?uuid=0e86fff5-336e-4e89-9182-990a25737439" ] }, { "id" : "ITEM-2", "itemData" : { "DOI" : "10.1016/j.virol.2016.12.001", "ISBN" : "1096-0341 (Electronic)\r0042-6822 (Linking)", "ISSN" : "00426822", "PMID" : "27936463", "author" : [ { "dropping-particle" : "", "family" : "Pushko", "given" : "Peter", "non-dropping-particle" : "", "parse-names" : false, "suffix" : "" }, { "dropping-particle" : "", "family" : "Tretyakova", "given" : "Irina", "non-dropping-particle" : "", "parse-names" : false, "suffix" : "" }, { "dropping-particle" : "", "family" : "Hidajat", "given" : "Rachmat", "non-dropping-particle" : "", "parse-names" : false, "suffix" : "" }, { "dropping-particle" : "", "family" : "Zsak", "given" : "Aniko", "non-dropping-particle" : "", "parse-names" : false, "suffix" : "" }, { "dropping-particle" : "", "family" : "Chrzastek", "given" : "Klaudia", "non-dropping-particle" : "", "parse-names" : false, "suffix" : "" }, { "dropping-particle" : "", "family" : "Tumpey", "given" : "Terrence M.", "non-dropping-particle" : "", "parse-names" : false, "suffix" : "" }, { "dropping-particle" : "", "family" : "Kapczynski", "given" : "Darrell R.", "non-dropping-particle" : "", "parse-names" : false, "suffix" : "" } ], "container-title" : "Virology", "id" : "ITEM-2", "issue" : "November 2016", "issued" : { "date-parts" : [ [ "2017" ] ] }, "page" : "176-182", "publisher" : "Elsevier", "title" : "Virus-like particles displaying H5, H7, H9 hemagglutinins and N1 neuraminidase elicit protective immunity to heterologous avian influenza viruses in chickens", "type" : "article-journal", "volume" : "501" }, "uris" : [ "http://www.mendeley.com/documents/?uuid=f7501650-87fc-4243-acaf-be9f086f576c" ] } ], "mendeley" : { "formattedCitation" : "[64,139]", "plainTextFormattedCitation" : "[64,139]", "previouslyFormattedCitation" : "[64,139]"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eastAsia="fr-FR"/>
              </w:rPr>
              <w:t>[64,139]</w:t>
            </w:r>
            <w:r w:rsidRPr="001915BC">
              <w:rPr>
                <w:rFonts w:eastAsia="Times New Roman" w:cs="Times New Roman"/>
                <w:color w:val="000000"/>
                <w:sz w:val="18"/>
                <w:lang w:val="en-US" w:eastAsia="fr-FR"/>
              </w:rPr>
              <w:fldChar w:fldCharType="end"/>
            </w:r>
          </w:p>
        </w:tc>
        <w:tc>
          <w:tcPr>
            <w:tcW w:w="1091" w:type="pct"/>
            <w:tcBorders>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left w:val="nil"/>
              <w:bottom w:val="single" w:sz="18" w:space="0" w:color="auto"/>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tcBorders>
              <w:top w:val="single" w:sz="18" w:space="0" w:color="auto"/>
              <w:left w:val="single" w:sz="18" w:space="0" w:color="auto"/>
              <w:bottom w:val="single" w:sz="4"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6</w:t>
            </w:r>
          </w:p>
        </w:tc>
        <w:tc>
          <w:tcPr>
            <w:tcW w:w="1470" w:type="pct"/>
            <w:tcBorders>
              <w:top w:val="single" w:sz="18" w:space="0" w:color="auto"/>
              <w:left w:val="nil"/>
              <w:bottom w:val="single" w:sz="4"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 xml:space="preserve">quadruple HA - NA - </w:t>
            </w:r>
            <w:proofErr w:type="spellStart"/>
            <w:r>
              <w:rPr>
                <w:rFonts w:eastAsia="Times New Roman" w:cs="Times New Roman"/>
                <w:b/>
                <w:color w:val="000000"/>
                <w:lang w:eastAsia="fr-FR"/>
              </w:rPr>
              <w:t>Bgag</w:t>
            </w:r>
            <w:proofErr w:type="spellEnd"/>
          </w:p>
        </w:tc>
        <w:tc>
          <w:tcPr>
            <w:tcW w:w="812" w:type="pct"/>
            <w:tcBorders>
              <w:top w:val="single" w:sz="18" w:space="0" w:color="auto"/>
              <w:left w:val="nil"/>
              <w:bottom w:val="single" w:sz="4" w:space="0" w:color="auto"/>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eastAsia="fr-FR"/>
              </w:rPr>
              <w:instrText>ADDIN CSL_CITATION { "citationItems" : [ { "id" : "ITEM-1", "itemData" : { "DOI" : "10.1016/j.virol.2015.10.007", "ISSN" : "10960341", "PMID" : "26529299", "abstract" : "Influenza VLPs comprised of hemagglutinin (HA), neuraminidase (NA), and matrix (M1) proteins have been previously used for immunological and virological studies. Here we demonstrated that influenza VLPs can be made in Sf9 cells by using the bovine immunodeficiency virus gag (Bgag) protein in place of M1. We showed that Bgag can be used to prepare VLPs for several influenza subtypes including H1N1 and H10N8. Furthermore, by using Bgag, we prepared quadri-subtype VLPs, which co-expressed within the VLP the four HA subtypes derived from avian-origin H5N1, H7N9, H9N2 and H10N8 viruses. VLPs showed hemagglutination and neuraminidase activities and reacted with specific antisera. The content and co-localization of each HA subtype within the quadri-subtype VLP were evaluated. Electron microscopy showed that Bgag-based VLPs resembled influenza virions with the diameter of 150-200. nm. This is the first report of quadri-subtype design for influenza VLP and the use of Bgag for influenza VLP preparation.", "author" : [ { "dropping-particle" : "", "family" : "Tretyakova", "given" : "Irina", "non-dropping-particle" : "", "parse-names" : false, "suffix" : "" }, { "dropping-particle" : "", "family" : "Hidajat", "given" : "Rachmat", "non-dropping-particle" : "", "parse-names" : false, "suffix" : "" }, { "dropping-particle" : "", "family" : "Hamilton", "given" : "Garrett", "non-dropping-particle" : "", "parse-names" : false, "suffix" : "" }, { "dropping-particle" : "", "family" : "Horn", "given" : "Noah", "non-dropping-particle" : "", "parse-names" : false, "suffix" : "" }, { "dropping-particle" : "", "family" : "Nickols", "given" : "Brian", "non-dropping-particle" : "", "parse-names" : false, "suffix" : "" }, { "dropping-particle" : "", "family" : "Prather", "given" : "Raphael O.", "non-dropping-particle" : "", "parse-names" : false, "suffix" : "" }, { "dropping-particle" : "", "family" : "Tumpey", "given" : "Terrence M.", "non-dropping-particle" : "", "parse-names" : false, "suffix" : "" }, { "dropping-particle" : "", "family" : "Pushko", "given" : "Peter", "non-dropping-particle" : "", "parse-names" : false, "suffix" : "" } ], "container-title" : "Virology", "id" : "ITEM-1", "issued" : { "date-parts" : [ [ "2016" ] ] }, "page" : "163-171", "publisher" : "Elsevier", "title" : "Preparation of quadri-subtype influenza virus-like particles using bovine immunodeficiency virus gag protein", "type" : "article-journal", "volume" : "487" }, "uris" : [ "http://www.mendeley.com/documents/?uuid=3a72bca2-0a72-4a0d-9874-0c65d56d3010" ] } ], "mendeley" : { "formattedCitation" : "[63]", "plainTextFormattedCitation" : "[63]", "previouslyFormattedCitation" : "[63]"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1915BC">
              <w:rPr>
                <w:rFonts w:eastAsia="Times New Roman" w:cs="Times New Roman"/>
                <w:noProof/>
                <w:color w:val="000000"/>
                <w:sz w:val="18"/>
                <w:lang w:val="en-US" w:eastAsia="fr-FR"/>
              </w:rPr>
              <w:t>[63]</w:t>
            </w:r>
            <w:r w:rsidRPr="001915BC">
              <w:rPr>
                <w:rFonts w:eastAsia="Times New Roman" w:cs="Times New Roman"/>
                <w:color w:val="000000"/>
                <w:sz w:val="18"/>
                <w:lang w:val="en-US" w:eastAsia="fr-FR"/>
              </w:rPr>
              <w:fldChar w:fldCharType="end"/>
            </w:r>
          </w:p>
        </w:tc>
        <w:tc>
          <w:tcPr>
            <w:tcW w:w="1091" w:type="pct"/>
            <w:tcBorders>
              <w:top w:val="single" w:sz="18" w:space="0" w:color="auto"/>
              <w:left w:val="nil"/>
              <w:bottom w:val="single" w:sz="4"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single" w:sz="18" w:space="0" w:color="auto"/>
              <w:left w:val="nil"/>
              <w:bottom w:val="single" w:sz="4" w:space="0" w:color="auto"/>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tcBorders>
              <w:top w:val="single" w:sz="4" w:space="0" w:color="auto"/>
              <w:left w:val="nil"/>
              <w:bottom w:val="single" w:sz="4" w:space="0" w:color="auto"/>
              <w:right w:val="nil"/>
            </w:tcBorders>
            <w:shd w:val="clear" w:color="auto" w:fill="auto"/>
            <w:vAlign w:val="center"/>
          </w:tcPr>
          <w:p w:rsidR="009E2256" w:rsidRDefault="009E2256" w:rsidP="00DE3E61">
            <w:pPr>
              <w:rPr>
                <w:rFonts w:eastAsia="Times New Roman" w:cs="Times New Roman"/>
                <w:bCs w:val="0"/>
                <w:color w:val="000000"/>
                <w:lang w:val="en-US" w:eastAsia="fr-FR"/>
              </w:rPr>
            </w:pPr>
          </w:p>
        </w:tc>
        <w:tc>
          <w:tcPr>
            <w:tcW w:w="505" w:type="pct"/>
            <w:tcBorders>
              <w:top w:val="single" w:sz="4" w:space="0" w:color="auto"/>
              <w:left w:val="nil"/>
              <w:bottom w:val="nil"/>
              <w:right w:val="nil"/>
            </w:tcBorders>
            <w:shd w:val="clear" w:color="auto" w:fill="FFFFFF" w:themeFill="background1"/>
            <w:noWrap/>
            <w:vAlign w:val="center"/>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p>
        </w:tc>
        <w:tc>
          <w:tcPr>
            <w:tcW w:w="1470" w:type="pct"/>
            <w:tcBorders>
              <w:top w:val="single" w:sz="4" w:space="0" w:color="auto"/>
              <w:left w:val="nil"/>
              <w:bottom w:val="nil"/>
              <w:right w:val="nil"/>
            </w:tcBorders>
            <w:shd w:val="clear" w:color="auto" w:fill="FFFFFF" w:themeFill="background1"/>
            <w:noWrap/>
            <w:vAlign w:val="center"/>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p>
        </w:tc>
        <w:tc>
          <w:tcPr>
            <w:tcW w:w="812" w:type="pct"/>
            <w:tcBorders>
              <w:top w:val="single" w:sz="4" w:space="0" w:color="auto"/>
              <w:left w:val="nil"/>
              <w:bottom w:val="nil"/>
              <w:right w:val="nil"/>
            </w:tcBorders>
            <w:shd w:val="clear" w:color="auto" w:fill="FFFFFF" w:themeFill="background1"/>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1091" w:type="pct"/>
            <w:tcBorders>
              <w:top w:val="single" w:sz="4" w:space="0" w:color="auto"/>
              <w:left w:val="nil"/>
              <w:bottom w:val="nil"/>
              <w:right w:val="nil"/>
            </w:tcBorders>
            <w:shd w:val="clear" w:color="auto" w:fill="FFFFFF" w:themeFill="background1"/>
            <w:noWrap/>
            <w:vAlign w:val="center"/>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865" w:type="pct"/>
            <w:tcBorders>
              <w:top w:val="single" w:sz="4" w:space="0" w:color="auto"/>
              <w:left w:val="nil"/>
              <w:bottom w:val="nil"/>
              <w:right w:val="nil"/>
            </w:tcBorders>
            <w:shd w:val="clear" w:color="auto" w:fill="FFFFFF" w:themeFill="background1"/>
            <w:noWrap/>
            <w:vAlign w:val="center"/>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tcBorders>
              <w:top w:val="single" w:sz="4" w:space="0" w:color="auto"/>
              <w:left w:val="nil"/>
              <w:bottom w:val="nil"/>
              <w:right w:val="nil"/>
            </w:tcBorders>
            <w:shd w:val="clear" w:color="auto" w:fill="FFFFFF"/>
            <w:vAlign w:val="center"/>
          </w:tcPr>
          <w:p w:rsidR="009E2256" w:rsidRDefault="009E2256" w:rsidP="00DE3E61">
            <w:pPr>
              <w:rPr>
                <w:rFonts w:eastAsia="Times New Roman" w:cs="Times New Roman"/>
                <w:bCs w:val="0"/>
                <w:color w:val="000000"/>
                <w:lang w:val="en-US" w:eastAsia="fr-FR"/>
              </w:rPr>
            </w:pPr>
          </w:p>
        </w:tc>
        <w:tc>
          <w:tcPr>
            <w:tcW w:w="505" w:type="pct"/>
            <w:tcBorders>
              <w:top w:val="nil"/>
              <w:left w:val="nil"/>
              <w:bottom w:val="nil"/>
              <w:right w:val="nil"/>
            </w:tcBorders>
            <w:shd w:val="clear" w:color="auto" w:fill="FFFFFF"/>
            <w:noWrap/>
            <w:vAlign w:val="center"/>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nil"/>
              <w:left w:val="nil"/>
              <w:bottom w:val="nil"/>
              <w:right w:val="nil"/>
            </w:tcBorders>
            <w:shd w:val="clear" w:color="auto" w:fill="FFFFFF"/>
            <w:noWrap/>
            <w:vAlign w:val="center"/>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p>
        </w:tc>
        <w:tc>
          <w:tcPr>
            <w:tcW w:w="812" w:type="pct"/>
            <w:tcBorders>
              <w:top w:val="nil"/>
              <w:left w:val="nil"/>
              <w:bottom w:val="nil"/>
              <w:right w:val="nil"/>
            </w:tcBorders>
            <w:shd w:val="clear" w:color="auto" w:fill="FFFFFF"/>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1091" w:type="pct"/>
            <w:tcBorders>
              <w:top w:val="nil"/>
              <w:left w:val="nil"/>
              <w:bottom w:val="nil"/>
              <w:right w:val="nil"/>
            </w:tcBorders>
            <w:shd w:val="clear" w:color="auto" w:fill="FFFFFF"/>
            <w:noWrap/>
            <w:vAlign w:val="center"/>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nil"/>
              <w:left w:val="nil"/>
              <w:bottom w:val="nil"/>
              <w:right w:val="nil"/>
            </w:tcBorders>
            <w:shd w:val="clear" w:color="auto" w:fill="FFFFFF"/>
            <w:noWrap/>
            <w:vAlign w:val="center"/>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tcBorders>
              <w:top w:val="nil"/>
              <w:left w:val="nil"/>
              <w:bottom w:val="nil"/>
              <w:right w:val="nil"/>
            </w:tcBorders>
            <w:shd w:val="clear" w:color="auto" w:fill="FFFFFF"/>
            <w:vAlign w:val="center"/>
          </w:tcPr>
          <w:p w:rsidR="009E2256" w:rsidRDefault="009E2256" w:rsidP="00DE3E61">
            <w:pPr>
              <w:rPr>
                <w:rFonts w:eastAsia="Times New Roman" w:cs="Times New Roman"/>
                <w:bCs w:val="0"/>
                <w:color w:val="000000"/>
                <w:lang w:val="en-US" w:eastAsia="fr-FR"/>
              </w:rPr>
            </w:pPr>
          </w:p>
        </w:tc>
        <w:tc>
          <w:tcPr>
            <w:tcW w:w="505" w:type="pct"/>
            <w:tcBorders>
              <w:top w:val="nil"/>
              <w:left w:val="nil"/>
              <w:bottom w:val="nil"/>
              <w:right w:val="nil"/>
            </w:tcBorders>
            <w:shd w:val="clear" w:color="auto" w:fill="FFFFFF"/>
            <w:noWrap/>
            <w:vAlign w:val="center"/>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p>
        </w:tc>
        <w:tc>
          <w:tcPr>
            <w:tcW w:w="1470" w:type="pct"/>
            <w:tcBorders>
              <w:top w:val="nil"/>
              <w:left w:val="nil"/>
              <w:bottom w:val="nil"/>
              <w:right w:val="nil"/>
            </w:tcBorders>
            <w:shd w:val="clear" w:color="auto" w:fill="FFFFFF"/>
            <w:noWrap/>
            <w:vAlign w:val="center"/>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p>
        </w:tc>
        <w:tc>
          <w:tcPr>
            <w:tcW w:w="812" w:type="pct"/>
            <w:tcBorders>
              <w:top w:val="nil"/>
              <w:left w:val="nil"/>
              <w:bottom w:val="nil"/>
              <w:right w:val="nil"/>
            </w:tcBorders>
            <w:shd w:val="clear" w:color="auto" w:fill="FFFFFF"/>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1091" w:type="pct"/>
            <w:tcBorders>
              <w:top w:val="nil"/>
              <w:left w:val="nil"/>
              <w:bottom w:val="nil"/>
              <w:right w:val="nil"/>
            </w:tcBorders>
            <w:shd w:val="clear" w:color="auto" w:fill="FFFFFF"/>
            <w:noWrap/>
            <w:vAlign w:val="center"/>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865" w:type="pct"/>
            <w:tcBorders>
              <w:top w:val="nil"/>
              <w:left w:val="nil"/>
              <w:bottom w:val="nil"/>
              <w:right w:val="nil"/>
            </w:tcBorders>
            <w:shd w:val="clear" w:color="auto" w:fill="FFFFFF"/>
            <w:noWrap/>
            <w:vAlign w:val="center"/>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tcBorders>
              <w:top w:val="nil"/>
              <w:left w:val="nil"/>
              <w:bottom w:val="nil"/>
              <w:right w:val="nil"/>
            </w:tcBorders>
            <w:shd w:val="clear" w:color="auto" w:fill="FFFFFF"/>
            <w:vAlign w:val="center"/>
          </w:tcPr>
          <w:p w:rsidR="009E2256" w:rsidRDefault="009E2256" w:rsidP="00DE3E61">
            <w:pPr>
              <w:rPr>
                <w:rFonts w:eastAsia="Times New Roman" w:cs="Times New Roman"/>
                <w:bCs w:val="0"/>
                <w:color w:val="000000"/>
                <w:lang w:val="en-US" w:eastAsia="fr-FR"/>
              </w:rPr>
            </w:pPr>
          </w:p>
        </w:tc>
        <w:tc>
          <w:tcPr>
            <w:tcW w:w="505" w:type="pct"/>
            <w:tcBorders>
              <w:top w:val="nil"/>
              <w:left w:val="nil"/>
              <w:bottom w:val="single" w:sz="4" w:space="0" w:color="auto"/>
              <w:right w:val="nil"/>
            </w:tcBorders>
            <w:shd w:val="clear" w:color="auto" w:fill="FFFFFF"/>
            <w:noWrap/>
            <w:vAlign w:val="center"/>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nil"/>
              <w:left w:val="nil"/>
              <w:bottom w:val="single" w:sz="4" w:space="0" w:color="auto"/>
              <w:right w:val="nil"/>
            </w:tcBorders>
            <w:shd w:val="clear" w:color="auto" w:fill="FFFFFF"/>
            <w:noWrap/>
            <w:vAlign w:val="center"/>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p>
        </w:tc>
        <w:tc>
          <w:tcPr>
            <w:tcW w:w="812" w:type="pct"/>
            <w:tcBorders>
              <w:top w:val="nil"/>
              <w:left w:val="nil"/>
              <w:bottom w:val="single" w:sz="4" w:space="0" w:color="auto"/>
              <w:right w:val="nil"/>
            </w:tcBorders>
            <w:shd w:val="clear" w:color="auto" w:fill="FFFFFF"/>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1091" w:type="pct"/>
            <w:tcBorders>
              <w:top w:val="nil"/>
              <w:left w:val="nil"/>
              <w:bottom w:val="single" w:sz="4" w:space="0" w:color="auto"/>
              <w:right w:val="nil"/>
            </w:tcBorders>
            <w:shd w:val="clear" w:color="auto" w:fill="FFFFFF"/>
            <w:noWrap/>
            <w:vAlign w:val="center"/>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nil"/>
              <w:left w:val="nil"/>
              <w:bottom w:val="single" w:sz="4" w:space="0" w:color="auto"/>
              <w:right w:val="nil"/>
            </w:tcBorders>
            <w:shd w:val="clear" w:color="auto" w:fill="FFFFFF"/>
            <w:noWrap/>
            <w:vAlign w:val="center"/>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single" w:sz="4" w:space="0" w:color="auto"/>
              <w:left w:val="single" w:sz="24" w:space="0" w:color="auto"/>
              <w:bottom w:val="single" w:sz="24" w:space="0" w:color="auto"/>
              <w:right w:val="single" w:sz="18" w:space="0" w:color="auto"/>
            </w:tcBorders>
            <w:shd w:val="clear" w:color="auto" w:fill="EEECE1" w:themeFill="background2"/>
            <w:noWrap/>
            <w:textDirection w:val="btLr"/>
            <w:vAlign w:val="center"/>
            <w:hideMark/>
          </w:tcPr>
          <w:p w:rsidR="009E2256" w:rsidRDefault="009E2256" w:rsidP="00DE3E61">
            <w:pPr>
              <w:ind w:left="113" w:right="113"/>
              <w:jc w:val="center"/>
              <w:rPr>
                <w:rFonts w:eastAsia="Times New Roman" w:cs="Times New Roman"/>
                <w:color w:val="000000"/>
                <w:lang w:val="en-US" w:eastAsia="fr-FR"/>
              </w:rPr>
            </w:pPr>
            <w:r>
              <w:rPr>
                <w:rFonts w:eastAsia="Times New Roman" w:cs="Times New Roman"/>
                <w:color w:val="000000"/>
                <w:lang w:val="en-US" w:eastAsia="fr-FR"/>
              </w:rPr>
              <w:t>CO-INFECTION /</w:t>
            </w:r>
          </w:p>
          <w:p w:rsidR="009E2256" w:rsidRDefault="009E2256" w:rsidP="00DE3E61">
            <w:pPr>
              <w:ind w:left="113" w:right="113"/>
              <w:jc w:val="center"/>
              <w:rPr>
                <w:rFonts w:eastAsia="Times New Roman" w:cs="Times New Roman"/>
                <w:b w:val="0"/>
                <w:color w:val="000000"/>
                <w:lang w:val="en-US" w:eastAsia="fr-FR"/>
              </w:rPr>
            </w:pPr>
            <w:r>
              <w:rPr>
                <w:rFonts w:eastAsia="Times New Roman" w:cs="Times New Roman"/>
                <w:color w:val="000000"/>
                <w:lang w:val="en-US" w:eastAsia="fr-FR"/>
              </w:rPr>
              <w:t>CO-TRANSFECTION</w:t>
            </w:r>
          </w:p>
        </w:tc>
        <w:tc>
          <w:tcPr>
            <w:tcW w:w="505" w:type="pct"/>
            <w:vMerge w:val="restart"/>
            <w:tcBorders>
              <w:top w:val="single" w:sz="4" w:space="0" w:color="auto"/>
              <w:left w:val="single" w:sz="18" w:space="0" w:color="auto"/>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r>
              <w:rPr>
                <w:rFonts w:eastAsia="Times New Roman" w:cs="Times New Roman"/>
                <w:b/>
                <w:color w:val="000000"/>
                <w:sz w:val="24"/>
                <w:lang w:val="en-US" w:eastAsia="fr-FR"/>
              </w:rPr>
              <w:t>2</w:t>
            </w:r>
          </w:p>
        </w:tc>
        <w:tc>
          <w:tcPr>
            <w:tcW w:w="1470" w:type="pct"/>
            <w:tcBorders>
              <w:top w:val="single" w:sz="4" w:space="0" w:color="auto"/>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M1</w:t>
            </w:r>
          </w:p>
        </w:tc>
        <w:tc>
          <w:tcPr>
            <w:tcW w:w="812" w:type="pct"/>
            <w:tcBorders>
              <w:top w:val="single" w:sz="4" w:space="0" w:color="auto"/>
              <w:left w:val="nil"/>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sz w:val="18"/>
                <w:vertAlign w:val="superscript"/>
                <w:lang w:val="en-US"/>
              </w:rPr>
              <w:fldChar w:fldCharType="begin" w:fldLock="1"/>
            </w:r>
            <w:r>
              <w:rPr>
                <w:sz w:val="18"/>
                <w:vertAlign w:val="superscript"/>
                <w:lang w:val="en-US"/>
              </w:rPr>
              <w:instrText>ADDIN CSL_CITATION { "citationItems" : [ { "id" : "ITEM-1", "itemData" : { "DOI" : "http://dx.doi.org/10.1016/j.vaccine.2008.03.055", "ISSN" : "0264-410X", "author" : [ { "dropping-particle" : "", "family" : "Quan", "given" : "Fu Shi", "non-dropping-particle" : "", "parse-names" : false, "suffix" : "" }, { "dropping-particle" : "", "family" : "Steinhauer", "given" : "David", "non-dropping-particle" : "", "parse-names" : false, "suffix" : "" }, { "dropping-particle" : "", "family" : "Huang", "given" : "Chunzi", "non-dropping-particle" : "", "parse-names" : false, "suffix" : "" }, { "dropping-particle" : "", "family" : "Ross", "given" : "Ted M", "non-dropping-particle" : "", "parse-names" : false, "suffix" : "" }, { "dropping-particle" : "", "family" : "Compans", "given" : "Richard W", "non-dropping-particle" : "", "parse-names" : false, "suffix" : "" }, { "dropping-particle" : "", "family" : "Kang", "given" : "Sang-Moo", "non-dropping-particle" : "", "parse-names" : false, "suffix" : "" } ], "container-title" : "Vaccine", "id" : "ITEM-1", "issue" : "26", "issued" : { "date-parts" : [ [ "2008", "6", "19" ] ] }, "page" : "3352-3361", "title" : "A bivalent influenza VLP vaccine confers complete inhibition of virus replication in lungs", "type" : "article-journal", "volume" : "26" }, "uris" : [ "http://www.mendeley.com/documents/?uuid=3ece133b-5c9e-412a-b546-e083b6f36489" ] }, { "id" : "ITEM-2", "itemData" : { "DOI" : "10.1128/JVI.02052-06", "ISSN" : "0022-538X", "PMID" : "17251294", "abstract" : "Recurrent outbreaks of highly pathogenic avian influenza virus pose the threat of pandemic spread of lethal disease and make it a priority to develop safe and effective vaccines. Influenza virus-like particles (VLPs) have been suggested to be a promising vaccine approach. However, VLP-induced immune responses, and their roles in inducing memory immune responses and cross-protective immunity have not been investigated. In this study, we developed VLPs containing influenza virus A/PR8/34 (H1N1) hemagglutinin (HA) and matrix (M1) proteins and investigated their immunogenicity, long-term cross-protective efficacy, and effects on lung proinflammatory cytokines in mice. Intranasal immunization with VLPs containing HA induced high serum and mucosal antibody titers and neutralizing activity against PR8 and A/WSN/33 (H1N1) viruses. Mice immunized with VLPs containing HA showed little or no proinflammatory lung cytokines and were protected from a lethal challenge with mouse-adapted PR8 or WSN viruses even 5 months postimmunization. Influenza VLPs induced mucosal immunoglobulin G and cellular immune responses, which were reactivated rapidly upon virus challenge. Long-lived antibody-secreting cells were detected in the bone marrow of immunized mice. Immune sera administered intranasally were able to confer 100% protection from a lethal challenge with PR8 or WSN, which provides further evidence that anti-HA antibodies are primarily responsible for preventing infection. Taken together, these results indicate that nonreplicating influenza VLPs represent a promising strategy for the development of a safe and effective vaccine to control the spread of lethal influenza viruses.", "author" : [ { "dropping-particle" : "", "family" : "Quan", "given" : "Fu-Shi", "non-dropping-particle" : "", "parse-names" : false, "suffix" : "" }, { "dropping-particle" : "", "family" : "Huang", "given" : "Chunzi", "non-dropping-particle" : "", "parse-names" : false, "suffix" : "" }, { "dropping-particle" : "", "family" : "Compans", "given" : "Richard W", "non-dropping-particle" : "", "parse-names" : false, "suffix" : "" }, { "dropping-particle" : "", "family" : "Kang", "given" : "Sang-Moo", "non-dropping-particle" : "", "parse-names" : false, "suffix" : "" } ], "container-title" : "Journal of virology", "id" : "ITEM-2", "issue" : "7", "issued" : { "date-parts" : [ [ "2007", "4" ] ] }, "note" : "From Duplicate 1 ( \n\n\n\n\n\n\n\nVirus-like particle vaccine induces protective immunity against homologous and heterologous strains of influenza virus.\n\n\n\n\n\n\n\n- Quan, Fu-Shi; Huang, Chunzi; Compans, Richard W; Kang, Sang-Moo )\nAnd Duplicate 3 ( \n\n\n\n\n\n\n\nVirus-like particle vaccine induces protective immunity against homologous and heterologous strains of influenza virus.\n\n\n\n\n\n\n\n- Quan, Fu-Shi; Huang, Chunzi; Compans, Richard W; Kang, Sang-Moo )\n\n\n\n", "page" : "3514-24", "title" : "Virus-like particle vaccine induces protective immunity against homologous and heterologous strains of influenza virus.", "type" : "article-journal", "volume" : "81" }, "uris" : [ "http://www.mendeley.com/documents/?uuid=c2b0ea73-1edf-4e68-acf1-beba648e34c4" ] }, { "id" : "ITEM-3", "itemData" : { "DOI" : "10.1371/journal.pone.0009161", "ISBN" : "1932-6203 (Electronic)\\n1932-6203 (Linking)", "ISSN" : "1932-6203", "PMID" : "20161790", "abstract" : "BACKGROUND: The 2009 influenza pandemic and shortages in vaccine supplies worldwide underscore the need for new approaches to develop more effective vaccines.\\n\\nMETHODOLOGY/PRINCIPAL FINDINGS: We generated influenza virus-like particles (VLPs) containing proteins derived from the A/California/04/2009 virus, and tested their efficacy as a vaccine in mice. A single intramuscular vaccination with VLPs provided complete protection against lethal challenge with the A/California/04/2009 virus and partial protection against A/PR/8/1934 virus, an antigenically distant human isolate. VLP vaccination induced predominant IgG2a antibody responses, high hemagglutination inhibition (HAI) titers, and recall IgG and IgA antibody responses. HAI titers after VLP vaccination were equivalent to those observed after live virus infection. VLP immune sera also showed HAI responses against diverse geographic pandemic isolates. Notably, a low dose of VLPs could provide protection against lethal infection.\\n\\nCONCLUSION/SIGNIFICANCE: This study demonstrates that VLP vaccination provides highly effective protection against the 2009 pandemic influenza virus. The results indicate that VLPs can be developed into an effective vaccine, which can be rapidly produced and avoid the need to isolate high growth reassortants for egg-based production.", "author" : [ { "dropping-particle" : "", "family" : "Quan", "given" : "Fu-Shi", "non-dropping-particle" : "", "parse-names" : false, "suffix" : "" }, { "dropping-particle" : "", "family" : "Vunnava", "given" : "Aswani", "non-dropping-particle" : "", "parse-names" : false, "suffix" : "" }, { "dropping-particle" : "", "family" : "Compans", "given" : "Richard W", "non-dropping-particle" : "", "parse-names" : false, "suffix" : "" }, { "dropping-particle" : "", "family" : "Kang", "given" : "Sang-Moo", "non-dropping-particle" : "", "parse-names" : false, "suffix" : "" } ], "container-title" : "PloS one", "id" : "ITEM-3", "issue" : "2", "issued" : { "date-parts" : [ [ "2010" ] ] }, "page" : "e9161", "title" : "Virus-like particle vaccine protects against 2009 H1N1 pandemic influenza virus in mice.", "type" : "article-journal", "volume" : "5" }, "uris" : [ "http://www.mendeley.com/documents/?uuid=d21c5ad4-69ad-4bc7-9679-f90c841e66b7" ] }, { "id" : "ITEM-4", "itemData" : { "DOI" : "10.1128/CVI.05206-11", "ISBN" : "1556-679X (Electronic)\\r1556-679X (Linking)", "ISSN" : "15566811", "PMID" : "22030367", "abstract" : "Immunization of the world population before an influenza pandemic such as the 2009 H1N1 virus spreads globally is not possible with current vaccine production platforms. New influenza vaccine technologies, such as virus-like-particles (VLPs), offer a promising alternative. Here, we tested the immunogenicity and protective efficacy of a VLP vaccine containing hemagglutinin (HA) and M1 from the 2009 pandemic H1N1 influenza virus (H1N1pdm) in ferrets and compared intramuscular (i.m.) and intranasal (i.n.) routes of immunization. Vaccination of ferrets with VLPs containing the M1 and HA proteins from A/California/04/2009 (H1N1pdm) induced high antibody titers and conferred significant protection against virus challenge. VLP-vaccinated animals lost less weight, shed less virus in nasal washes, and had markedly lower virus titers in all organs tested than na\u00efve controls. A single dose of VLPs, either i.m. or i.n., induced higher levels of antibody than did two doses of commercial split vaccine. Ferrets vaccinated with split vaccine were incompletely protected against challenge; these animals had lower virus titers in olfactory bulbs, tonsils, and intestines, but lost weight and shed virus in nasal washes to a similar extent as na\u00efve controls. Challenge with heterologous A/Brisbane/59/07 (H1N1) virus revealed that the VLPs conferred minimal cross-protection to heterologous infection, as revealed by the lack of reduction in nasal wash and lung virus titers and slightly higher weight loss relative to controls. In summary, these experiments demonstrate the strong immunogenicity and protective efficacy of VLPs compared to the split vaccine and show that i.n. vaccination with VLPs has the potential for highly efficacious vaccination against influenza.", "author" : [ { "dropping-particle" : "", "family" : "Jaber Hossain", "given" : "M.", "non-dropping-particle" : "", "parse-names" : false, "suffix" : "" }, { "dropping-particle" : "", "family" : "Bourgeois", "given" : "Melissa", "non-dropping-particle" : "", "parse-names" : false, "suffix" : "" }, { "dropping-particle" : "", "family" : "Quan", "given" : "Fu Shi", "non-dropping-particle" : "", "parse-names" : false, "suffix" : "" }, { "dropping-particle" : "", "family" : "Lipatov", "given" : "Aleksandr S.", "non-dropping-particle" : "", "parse-names" : false, "suffix" : "" }, { "dropping-particle" : "", "family" : "Song", "given" : "Jae Min", "non-dropping-particle" : "", "parse-names" : false, "suffix" : "" }, { "dropping-particle" : "", "family" : "Chen", "given" : "Li Mei", "non-dropping-particle" : "", "parse-names" : false, "suffix" : "" }, { "dropping-particle" : "", "family" : "Compans", "given" : "Richard W.", "non-dropping-particle" : "", "parse-names" : false, "suffix" : "" }, { "dropping-particle" : "", "family" : "York", "given" : "Ian", "non-dropping-particle" : "", "parse-names" : false, "suffix" : "" }, { "dropping-particle" : "", "family" : "Kang", "given" : "Sang Moo", "non-dropping-particle" : "", "parse-names" : false, "suffix" : "" }, { "dropping-particle" : "", "family" : "Donis", "given" : "Ruben O.", "non-dropping-particle" : "", "parse-names" : false, "suffix" : "" } ], "container-title" : "Clinical and Vaccine Immunology", "id" : "ITEM-4", "issue" : "12", "issued" : { "date-parts" : [ [ "2011" ] ] }, "page" : "2010-2017", "title" : "Virus-like particle vaccine containing hemagglutinin confers protection against 2009 H1N1 pandemic influenza", "type" : "article-journal", "volume" : "18" }, "uris" : [ "http://www.mendeley.com/documents/?uuid=3f0a69ed-4ebd-4197-b12c-592ff83b23c5" ] }, { "id" : "ITEM-5", "itemData" : { "author" : [ { "dropping-particle" : "", "family" : "Galarza", "given" : "Jose M", "non-dropping-particle" : "", "parse-names" : false, "suffix" : "" }, { "dropping-particle" : "", "family" : "Latham", "given" : "Theresa", "non-dropping-particle" : "", "parse-names" : false, "suffix" : "" }, { "dropping-particle" : "", "family" : "Cupo", "given" : "Albert", "non-dropping-particle" : "", "parse-names" : false, "suffix" : "" } ], "id" : "ITEM-5", "issue" : "1", "issued" : { "date-parts" : [ [ "2005" ] ] }, "page" : "244-251", "title" : "Protection against a Lethal Influenza Virus Challenge", "type" : "article-journal", "volume" : "18" }, "uris" : [ "http://www.mendeley.com/documents/?uuid=7d7c070c-6dfa-4b92-8287-34181322ab7b" ] }, { "id" : "ITEM-6", "itemData" : { "DOI" : "10.1007/s12033-010-9268-3", "ISSN" : "1559-0305", "PMID" : "20300881", "abstract" : "Virus-like particles (VLPs) consisting of the influenza A virus proteins haemagglutinin (HA) and matrix protein (M1) represent a new alternative approach for vaccine design against influenza virus. Influenza VLPs can be fast and easily produced in sufficient amounts in insect cells using the baculovirus expression system. Up to now, influenza VLPs have been produced in the Spodoptera frugiperda cell line Sf9. We compared VLP production in terms of yield and quality in two insect cell lines, namely Sf9 and the Trichoplusia ni cell line BTI-TN5B1-4 (High Five). Additionally we compared VLP production with three different HAs and two different M1s from influenza H1 and H3 strains including one swine-origin pandemic H1N1 strain. Comparison of the two cell lines showed dramatic differences in baculovirus background as well as in yield and particle density. Taken together, we consider the establishment of the BTI-TN5B1-4 cell line advantageous as production cell line for influenza VLPs.", "author" : [ { "dropping-particle" : "", "family" : "Krammer", "given" : "Florian", "non-dropping-particle" : "", "parse-names" : false, "suffix" : "" }, { "dropping-particle" : "", "family" : "Schinko", "given" : "Theresa", "non-dropping-particle" : "", "parse-names" : false, "suffix" : "" }, { "dropping-particle" : "", "family" : "Palmberger", "given" : "Dieter", "non-dropping-particle" : "", "parse-names" : false, "suffix" : "" }, { "dropping-particle" : "", "family" : "Tauer", "given" : "Christopher", "non-dropping-particle" : "", "parse-names" : false, "suffix" : "" }, { "dropping-particle" : "", "family" : "Messner", "given" : "Paul", "non-dropping-particle" : "", "parse-names" : false, "suffix" : "" }, { "dropping-particle" : "", "family" : "Grabherr", "given" : "Reingard", "non-dropping-particle" : "", "parse-names" : false, "suffix" : "" } ], "container-title" : "Molecular biotechnology", "id" : "ITEM-6", "issue" : "3", "issued" : { "date-parts" : [ [ "2010", "7" ] ] }, "page" : "226-34", "title" : "Trichoplusia ni cells (High Five) are highly efficient for the production of influenza A virus-like particles: a comparison of two insect cell lines as production platforms for influenza vaccines.", "type" : "article-journal", "volume" : "45" }, "uris" : [ "http://www.mendeley.com/documents/?uuid=183053fd-3752-461f-b867-792e098bd0e7" ] }, { "id" : "ITEM-7", "itemData" : { "DOI" : "10.1371/journal.pone.0051559", "ISBN" : "2662007001", "ISSN" : "1932-6203", "PMID" : "23236516", "abstract" : "Influenza virus-like particles are currently evaluated in clinical trials as vaccine candidates for influenza viruses. Most commonly they are produced in baculovirus- or mammalian- expression systems. Here we used different vaccination schemes in order to systematically compare virus-like particle preparations generated in the two systems. Our work shows significant differences in immunogenicity between the two, and indicates superior and broader immune responses induced by the baculovirus-derived constructs. We demonstrate that these differences critically influence protection and survival in a mouse model of influenza virus infection. Finally, we show that the enhanced immunogenicity of the baculovirus-derived virus-like particles is caused by contamination with residual baculovirus which activates the innate immune response at the site of inoculation.", "author" : [ { "dropping-particle" : "", "family" : "Margine", "given" : "Irina", "non-dropping-particle" : "", "parse-names" : false, "suffix" : "" }, { "dropping-particle" : "", "family" : "Martinez-Gil", "given" : "Luis", "non-dropping-particle" : "", "parse-names" : false, "suffix" : "" }, { "dropping-particle" : "", "family" : "Chou", "given" : "Yi-Ying", "non-dropping-particle" : "", "parse-names" : false, "suffix" : "" }, { "dropping-particle" : "", "family" : "Krammer", "given" : "Florian", "non-dropping-particle" : "", "parse-names" : false, "suffix" : "" } ], "container-title" : "PLoS ONE", "editor" : [ { "dropping-particle" : "", "family" : "Zhou", "given" : "Paul", "non-dropping-particle" : "", "parse-names" : false, "suffix" : "" } ], "id" : "ITEM-7", "issue" : "12", "issued" : { "date-parts" : [ [ "2012", "12", "7" ] ] }, "page" : "e51559", "title" : "Residual Baculovirus in Insect Cell-Derived Influenza Virus-Like Particle Preparations Enhances Immunogenicity", "type" : "article-journal", "volume" : "7" }, "uris" : [ "http://www.mendeley.com/documents/?uuid=0af89404-2eab-4063-9da2-650efbb3ae32" ] }, { "id" : "ITEM-8", "itemData" : { "DOI" : "10.1016/j.vaccine.2011.03.067", "ISBN" : "0264-410X", "ISSN" : "0264410X", "PMID" : "21463681", "abstract" : "In the present study, virus-like particles (VLPs) were evaluated as a candidate poultry vaccine against avian influenza virus (AIV) subtype H9N2. Specific pathogen-free chickens received a single injection of the VLP vaccine expressing HA and M1 protein of AIV H9N2 (H9 HA VLP) at escalating doses in the presence or absence of ISA70 water-in-oil adjuvant. At 3 weeks post vaccination, we performed hemagglutination inhibition (HI) test and enzyme-linked immunosorbent assay (ELISA) to determine serological immune responses, and challenge studies using SPF chickens. A single dose of H9 HA VLP vaccine induced high levels of HI antibodies and lowered frequencies of virus isolation after the wild-type virus challenge. The addition of ISA70 adjuvant significantly increased the immunogenicity of H9 HA VLP vaccines. Furthermore, it allows differentiation of AIV-infected chickens from vaccinated chickens with an ELISA using nucleocapsid antigen, which offers a promising strategy to differentiate infected from vaccinated animals (DIVA). These results provide support for continued development of the VLP as an animal vaccine against influenza virus. ?? 2011 Elsevier Ltd.", "author" : [ { "dropping-particle" : "", "family" : "Lee", "given" : "Dong Hun", "non-dropping-particle" : "", "parse-names" : false, "suffix" : "" }, { "dropping-particle" : "", "family" : "Park", "given" : "Jae Keun", "non-dropping-particle" : "", "parse-names" : false, "suffix" : "" }, { "dropping-particle" : "", "family" : "Lee", "given" : "Yu Na", "non-dropping-particle" : "", "parse-names" : false, "suffix" : "" }, { "dropping-particle" : "", "family" : "Song", "given" : "Jae Min", "non-dropping-particle" : "", "parse-names" : false, "suffix" : "" }, { "dropping-particle" : "", "family" : "Kang", "given" : "Sang Moo", "non-dropping-particle" : "", "parse-names" : false, "suffix" : "" }, { "dropping-particle" : "", "family" : "Lee", "given" : "Joong Bok", "non-dropping-particle" : "", "parse-names" : false, "suffix" : "" }, { "dropping-particle" : "", "family" : "Park", "given" : "Seung Yong", "non-dropping-particle" : "", "parse-names" : false, "suffix" : "" }, { "dropping-particle" : "", "family" : "Choi", "given" : "In Soo", "non-dropping-particle" : "", "parse-names" : false, "suffix" : "" }, { "dropping-particle" : "", "family" : "Song", "given" : "Chang Seon", "non-dropping-particle" : "", "parse-names" : false, "suffix" : "" } ], "container-title" : "Vaccine", "id" : "ITEM-8", "issue" : "23", "issued" : { "date-parts" : [ [ "2011" ] ] }, "page" : "4003-4007", "publisher" : "Elsevier Ltd", "title" : "H9N2 avian influenza virus-like particle vaccine provides protective immunity and a strategy for the differentiation of infected from vaccinated animals", "type" : "article-journal", "volume" : "29" }, "uris" : [ "http://www.mendeley.com/documents/?uuid=672f46fa-55fa-4c45-89f4-9a7aa349f06b" ] }, { "id" : "ITEM-9", "itemData" : { "DOI" : "10.1016/j.vaccine.2013.05.023", "ISBN" : "3143627344", "ISSN" : "0264410X", "PMID" : "21959306", "author" : [ { "dropping-particle" : "", "family" : "Lee", "given" : "Dong-Hun", "non-dropping-particle" : "", "parse-names" : false, "suffix" : "" }, { "dropping-particle" : "", "family" : "Bae", "given" : "Sang-Woo", "non-dropping-particle" : "", "parse-names" : false, "suffix" : "" }, { "dropping-particle" : "", "family" : "Park", "given" : "Jae-Keun", "non-dropping-particle" : "", "parse-names" : false, "suffix" : "" }, { "dropping-particle" : "", "family" : "Kwon", "given" : "Jung-Hoon", "non-dropping-particle" : "", "parse-names" : false, "suffix" : "" }, { "dropping-particle" : "", "family" : "Yuk", "given" : "Seong-Su", "non-dropping-particle" : "", "parse-names" : false, "suffix" : "" }, { "dropping-particle" : "", "family" : "Song", "given" : "Jae-Min", "non-dropping-particle" : "", "parse-names" : false, "suffix" : "" }, { "dropping-particle" : "", "family" : "Kang", "given" : "Sang-Moo", "non-dropping-particle" : "", "parse-names" : false, "suffix" : "" }, { "dropping-particle" : "", "family" : "Kwon", "given" : "Yong-Kuk", "non-dropping-particle" : "", "parse-names" : false, "suffix" : "" }, { "dropping-particle" : "", "family" : "Kim", "given" : "Hwi-Yool", "non-dropping-particle" : "", "parse-names" : false, "suffix" : "" }, { "dropping-particle" : "", "family" : "Song", "given" : "Chang-Seon", "non-dropping-particle" : "", "parse-names" : false, "suffix" : "" } ], "container-title" : "Vaccine", "id" : "ITEM-9", "issue" : "32", "issued" : { "date-parts" : [ [ "2013", "7" ] ] }, "page" : "3268-3273", "title" : "Virus-like particle vaccine protects against H3N2 canine influenza virus in dog", "type" : "article-journal", "volume" : "31" }, "uris" : [ "http://www.mendeley.com/documents/?uuid=61b9c388-2152-4f3d-9c00-8d2325c39528" ] }, { "id" : "ITEM-10", "itemData" : { "DOI" : "10.1021/pr200086v.Proteomic", "ISBN" : "8242865345", "author" : [ { "dropping-particle" : "", "family" : "Song", "given" : "Jae-Min", "non-dropping-particle" : "", "parse-names" : false, "suffix" : "" }, { "dropping-particle" : "", "family" : "Choi", "given" : "Chi-Won", "non-dropping-particle" : "", "parse-names" : false, "suffix" : "" }, { "dropping-particle" : "", "family" : "Kwon", "given" : "Sang-Oh", "non-dropping-particle" : "", "parse-names" : false, "suffix" : "" }, { "dropping-particle" : "", "family" : "Compans", "given" : "richard W.", "non-dropping-particle" : "", "parse-names" : false, "suffix" : "" }, { "dropping-particle" : "", "family" : "Kang", "given" : "Sang-Moo", "non-dropping-particle" : "", "parse-names" : false, "suffix" : "" }, { "dropping-particle" : "Il", "family" : "Kim", "given" : "Seung", "non-dropping-particle" : "", "parse-names" : false, "suffix" : "" } ], "container-title" : "J Proteome Res.", "id" : "ITEM-10", "issue" : "8", "issued" : { "date-parts" : [ [ "2012" ] ] }, "page" : "3450-3459", "title" : "Proteomic characterization of influenza H5N1 virus-like particles and their protective immunogenicity", "type" : "article-journal", "volume" : "10" }, "uris" : [ "http://www.mendeley.com/documents/?uuid=ae95659c-80c2-4a37-a99d-e61586c424f0" ] }, { "id" : "ITEM-11", "itemData" : { "DOI" : "10.1089/vim.2013.0013", "ISSN" : "1557-8976", "PMID" : "24236855", "abstract" : "Abstract To find an effective mucosal adjuvant for influenza virus-like particles (VLPs), we compared the effects of known adjuvants Alum, CpG DNA, monophosphoryl lipid A (MPL), poly IC, gardiquimod, and cholera toxin (CT). Mice that were intranasally immunized with Alum, CpG, MPL, and CT adjuvanted VLPs showed higher levels of antibodies in both sera and mucosa. Hemagglutination inhibition and virus neutralizing activities were enhanced in groups adjuvanted with Alum, MPL, or CT. Influenza virus specific long-lived cells secreting IgG and IgA antibodies were found at high levels both in bone marrow and spleen in the Alum, CpG and CT adjuvanted groups. A similar level of protection was observed among different adjuvanted groups, except the CT adjuvant that showed a higher efficacy in lowering lung viral loads after challenge. Alum and CT adjuvants differentially increased influenza VLP-mediated activation of dendritic cells and splenocytes in vitro, supporting the in vivo pattern of antibody isotypes and cytokine production. These results suggest that Alum, MPL, or CpG adjuvants, which have been tested clinically, can be developed as an effective mucosal adjuvant for influenza VLP vaccines.", "author" : [ { "dropping-particle" : "", "family" : "Quan", "given" : "Fu-Shi", "non-dropping-particle" : "", "parse-names" : false, "suffix" : "" }, { "dropping-particle" : "", "family" : "Ko", "given" : "Eun-Ju", "non-dropping-particle" : "", "parse-names" : false, "suffix" : "" }, { "dropping-particle" : "", "family" : "Kwon", "given" : "Young-Man", "non-dropping-particle" : "", "parse-names" : false, "suffix" : "" }, { "dropping-particle" : "", "family" : "Joo", "given" : "Kyoung Hwan", "non-dropping-particle" : "", "parse-names" : false, "suffix" : "" }, { "dropping-particle" : "", "family" : "Compans", "given" : "Richard W", "non-dropping-particle" : "", "parse-names" : false, "suffix" : "" }, { "dropping-particle" : "", "family" : "Kang", "given" : "Sang-Moo", "non-dropping-particle" : "", "parse-names" : false, "suffix" : "" } ], "container-title" : "Viral immunology", "id" : "ITEM-11", "issue" : "6", "issued" : { "date-parts" : [ [ "2013" ] ] }, "page" : "385-95", "title" : "Mucosal adjuvants for influenza virus-like particle vaccine.", "type" : "article-journal", "volume" : "26" }, "uris" : [ "http://www.mendeley.com/documents/?uuid=e0f6b695-3f8f-4872-bbdd-314bfdce6819" ] }, { "id" : "ITEM-12", "itemData" : { "DOI" : "10.1016/j.vaccine.2013.11.036", "ISBN" : "1873-2518 (Electronic)\\r0264-410X (Linking)", "ISSN" : "0264410X", "PMID" : "24262313", "abstract" : "Human infections with a novel influenza A H7N9 subtype virus were reported in China recently. The virus caused severe disease with high mortality rates and it raised concerns over its pandemic potential. Here, we assessed in the mouse model protective efficacy of single immunisations with low vaccine doses of insect cell-derived H7 virus-like particles, consisting of hemagglutinin and matrix protein. Vaccinated mice were fully protected and survived a stringent lethal challenge (100. mLD50) with H7N9, even after a single, unadjuvanted, low vaccine dose (0.03. \u03bcg). Serum analysis revealed broad reactivity and hemagglutination inhibition activity across a panel of divergent H7 strains. Moreover, we detected significant levels of cross-reactivity to related group 2 hemagglutinins. These data demonstrate that virus-like particle vaccines have the potential to induce broadly protective immunity against the novel H7N9 virus and a variety of other H7 strains. \u00a9 2013 The Author.", "author" : [ { "dropping-particle" : "", "family" : "Klausberger", "given" : "Miriam", "non-dropping-particle" : "", "parse-names" : false, "suffix" : "" }, { "dropping-particle" : "", "family" : "Wilde", "given" : "Monika", "non-dropping-particle" : "", "parse-names" : false, "suffix" : "" }, { "dropping-particle" : "", "family" : "Palmberger", "given" : "Dieter", "non-dropping-particle" : "", "parse-names" : false, "suffix" : "" }, { "dropping-particle" : "", "family" : "Hai", "given" : "Rong", "non-dropping-particle" : "", "parse-names" : false, "suffix" : "" }, { "dropping-particle" : "", "family" : "Albrecht", "given" : "Randy A.", "non-dropping-particle" : "", "parse-names" : false, "suffix" : "" }, { "dropping-particle" : "", "family" : "Margine", "given" : "Irina", "non-dropping-particle" : "", "parse-names" : false, "suffix" : "" }, { "dropping-particle" : "", "family" : "Hirsh", "given" : "Ariana", "non-dropping-particle" : "", "parse-names" : false, "suffix" : "" }, { "dropping-particle" : "", "family" : "Garc\u00eda-Sastre", "given" : "Adolfo", "non-dropping-particle" : "", "parse-names" : false, "suffix" : "" }, { "dropping-particle" : "", "family" : "Grabherr", "given" : "Reingard", "non-dropping-particle" : "", "parse-names" : false, "suffix" : "" }, { "dropping-particle" : "", "family" : "Krammer", "given" : "Florian", "non-dropping-particle" : "", "parse-names" : false, "suffix" : "" } ], "container-title" : "Vaccine", "id" : "ITEM-12", "issue" : "3", "issued" : { "date-parts" : [ [ "2014" ] ] }, "page" : "355-362", "publisher" : "Elsevier Ltd", "title" : "One-shot vaccination with an insect cell-derived low-dose influenza A H7 virus-like particle preparation protects mice against H7N9 challenge", "type" : "article-journal", "volume" : "32" }, "uris" : [ "http://www.mendeley.com/documents/?uuid=430fac76-762b-4535-8bd3-5dbb223ac68f" ] }, { "id" : "ITEM-13", "itemData" : { "DOI" : "10.1128/mBio.01044-15.Editor", "author" : [ { "dropping-particle" : "", "family" : "Schwartzman", "given" : "Louis M", "non-dropping-particle" : "", "parse-names" : false, "suffix" : "" }, { "dropping-particle" : "", "family" : "Cathcart", "given" : "Andrea L", "non-dropping-particle" : "", "parse-names" : false, "suffix" : "" }, { "dropping-particle" : "", "family" : "Pujanauski", "given" : "Lindsey M", "non-dropping-particle" : "", "parse-names" : false, "suffix" : "" }, { "dropping-particle" : "", "family" : "Qi", "given" : "Li", "non-dropping-particle" : "", "parse-names" : false, "suffix" : "" }, { "dropping-particle" : "", "family" : "Kash", "given" : "John C", "non-dropping-particle" : "", "parse-names" : false, "suffix" : "" }, { "dropping-particle" : "", "family" : "Taubenberger", "given" : "Jeffery K", "non-dropping-particle" : "", "parse-names" : false, "suffix" : "" } ], "id" : "ITEM-13", "issue" : "4", "issued" : { "date-parts" : [ [ "2015" ] ] }, "page" : "1-9", "title" : "An Intranasal Virus-Like Particle Vaccine Broadly Protects Mice from Multiple Subtypes of Influenza A Virus", "type" : "article-journal", "volume" : "6" }, "uris" : [ "http://www.mendeley.com/documents/?uuid=5f29081e-2bc2-4b7a-b7c9-7031507ea7b3" ] } ], "mendeley" : { "formattedCitation" : "[21,23,24,65\u201367,95,96,115,122,130,131,133]", "plainTextFormattedCitation" : "[21,23,24,65\u201367,95,96,115,122,130,131,133]", "previouslyFormattedCitation" : "[21,23,24,65\u201367,95,96,115,122,130,131,133]" }, "properties" : {  }, "schema" : "https://github.com/citation-style-language/schema/raw/master/csl-citation.json" }</w:instrText>
            </w:r>
            <w:r w:rsidRPr="001915BC">
              <w:rPr>
                <w:sz w:val="18"/>
                <w:vertAlign w:val="superscript"/>
                <w:lang w:val="en-US"/>
              </w:rPr>
              <w:fldChar w:fldCharType="separate"/>
            </w:r>
            <w:r w:rsidRPr="00557E79">
              <w:rPr>
                <w:noProof/>
                <w:sz w:val="18"/>
              </w:rPr>
              <w:t>[21,23,24,65–67,95,96,115,122,130,131,133]</w:t>
            </w:r>
            <w:r w:rsidRPr="001915BC">
              <w:rPr>
                <w:sz w:val="18"/>
                <w:vertAlign w:val="superscript"/>
                <w:lang w:val="en-US"/>
              </w:rPr>
              <w:fldChar w:fldCharType="end"/>
            </w:r>
          </w:p>
        </w:tc>
        <w:tc>
          <w:tcPr>
            <w:tcW w:w="1091" w:type="pct"/>
            <w:tcBorders>
              <w:top w:val="single" w:sz="4" w:space="0" w:color="auto"/>
              <w:left w:val="nil"/>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4" w:space="0" w:color="auto"/>
              <w:left w:val="nil"/>
              <w:right w:val="single" w:sz="24" w:space="0" w:color="auto"/>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NA + M1</w:t>
            </w:r>
          </w:p>
        </w:tc>
        <w:tc>
          <w:tcPr>
            <w:tcW w:w="812" w:type="pct"/>
            <w:tcBorders>
              <w:top w:val="nil"/>
              <w:left w:val="nil"/>
              <w:bottom w:val="nil"/>
              <w:right w:val="nil"/>
            </w:tcBorders>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16/j.virol.2012.05.006", "ISSN" : "0042-6822", "author" : [ { "dropping-particle" : "", "family" : "Quan", "given" : "Fu-shi", "non-dropping-particle" : "", "parse-names" : false, "suffix" : "" }, { "dropping-particle" : "", "family" : "Kim", "given" : "Min-chul", "non-dropping-particle" : "", "parse-names" : false, "suffix" : "" }, { "dropping-particle" : "", "family" : "Lee", "given" : "Byeong-jae", "non-dropping-particle" : "", "parse-names" : false, "suffix" : "" }, { "dropping-particle" : "", "family" : "Song", "given" : "Jae-min", "non-dropping-particle" : "", "parse-names" : false, "suffix" : "" }, { "dropping-particle" : "", "family" : "Compans", "given" : "Richard W", "non-dropping-particle" : "", "parse-names" : false, "suffix" : "" }, { "dropping-particle" : "", "family" : "Kang", "given" : "Sang-moo", "non-dropping-particle" : "", "parse-names" : false, "suffix" : "" } ], "container-title" : "Virology", "id" : "ITEM-1", "issue" : "2", "issued" : { "date-parts" : [ [ "2012" ] ] }, "page" : "127-135", "publisher" : "Elsevier", "title" : "Influenza M1 VLPs containing neuraminidase induce heterosubtypic cross-protection", "type" : "article-journal", "volume" : "430" }, "uris" : [ "http://www.mendeley.com/documents/?uuid=68ba8d20-9758-46c4-a643-4a7021188c75" ] } ], "mendeley" : { "formattedCitation" : "[151]", "plainTextFormattedCitation" : "[151]", "previouslyFormattedCitation" : "[151]"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557E79">
              <w:rPr>
                <w:rFonts w:eastAsia="Times New Roman" w:cs="Times New Roman"/>
                <w:noProof/>
                <w:color w:val="000000"/>
                <w:sz w:val="18"/>
                <w:lang w:eastAsia="fr-FR"/>
              </w:rPr>
              <w:t>[151]</w:t>
            </w:r>
            <w:r w:rsidRPr="001915BC">
              <w:rPr>
                <w:rFonts w:eastAsia="Times New Roman" w:cs="Times New Roman"/>
                <w:color w:val="000000"/>
                <w:sz w:val="18"/>
                <w:lang w:eastAsia="fr-FR"/>
              </w:rPr>
              <w:fldChar w:fldCharType="end"/>
            </w:r>
          </w:p>
        </w:tc>
        <w:tc>
          <w:tcPr>
            <w:tcW w:w="1091" w:type="pct"/>
            <w:tcBorders>
              <w:top w:val="nil"/>
              <w:left w:val="nil"/>
              <w:bottom w:val="nil"/>
              <w:right w:val="nil"/>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nil"/>
              <w:left w:val="nil"/>
              <w:bottom w:val="nil"/>
              <w:right w:val="single" w:sz="24" w:space="0" w:color="auto"/>
            </w:tcBorders>
            <w:noWrap/>
            <w:vAlign w:val="center"/>
          </w:tcPr>
          <w:p w:rsidR="009E2256" w:rsidRPr="001915BC" w:rsidRDefault="009E2256" w:rsidP="00DE3E61">
            <w:pPr>
              <w:keepNext/>
              <w:jc w:val="center"/>
              <w:cnfStyle w:val="000000000000" w:firstRow="0" w:lastRow="0" w:firstColumn="0" w:lastColumn="0" w:oddVBand="0" w:evenVBand="0" w:oddHBand="0" w:evenHBand="0" w:firstRowFirstColumn="0" w:firstRowLastColumn="0" w:lastRowFirstColumn="0" w:lastRowLastColumn="0"/>
              <w:rPr>
                <w:b/>
                <w:sz w:val="18"/>
                <w:vertAlign w:val="superscript"/>
                <w:lang w:val="en-US"/>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w:t>
            </w:r>
          </w:p>
        </w:tc>
        <w:tc>
          <w:tcPr>
            <w:tcW w:w="812" w:type="pct"/>
            <w:tcBorders>
              <w:left w:val="nil"/>
              <w:right w:val="nil"/>
            </w:tcBorders>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1091" w:type="pct"/>
            <w:tcBorders>
              <w:left w:val="nil"/>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left w:val="nil"/>
              <w:right w:val="single" w:sz="24" w:space="0" w:color="auto"/>
            </w:tcBorders>
            <w:noWrap/>
            <w:vAlign w:val="center"/>
            <w:hideMark/>
          </w:tcPr>
          <w:p w:rsidR="009E2256" w:rsidRPr="001915BC" w:rsidRDefault="009E2256" w:rsidP="00DE3E61">
            <w:pPr>
              <w:keepNext/>
              <w:jc w:val="center"/>
              <w:cnfStyle w:val="000000100000" w:firstRow="0" w:lastRow="0" w:firstColumn="0" w:lastColumn="0" w:oddVBand="0" w:evenVBand="0" w:oddHBand="1" w:evenHBand="0" w:firstRowFirstColumn="0" w:firstRowLastColumn="0" w:lastRowFirstColumn="0" w:lastRowLastColumn="0"/>
              <w:rPr>
                <w:b/>
                <w:sz w:val="18"/>
                <w:vertAlign w:val="superscript"/>
                <w:lang w:val="en-US"/>
              </w:rPr>
            </w:pPr>
            <w:r w:rsidRPr="001915BC">
              <w:rPr>
                <w:b/>
                <w:sz w:val="18"/>
                <w:vertAlign w:val="superscript"/>
                <w:lang w:val="en-US"/>
              </w:rPr>
              <w:fldChar w:fldCharType="begin" w:fldLock="1"/>
            </w:r>
            <w:r>
              <w:rPr>
                <w:b/>
                <w:sz w:val="18"/>
                <w:vertAlign w:val="superscript"/>
              </w:rPr>
              <w:instrText>ADDIN CSL_CITATION { "citationItems" : [ { "id" : "ITEM-1",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1",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 "plainTextFormattedCitation" : "[35]", "previouslyFormattedCitation" : "[35]" }, "properties" : {  }, "schema" : "https://github.com/citation-style-language/schema/raw/master/csl-citation.json" }</w:instrText>
            </w:r>
            <w:r w:rsidRPr="001915BC">
              <w:rPr>
                <w:b/>
                <w:sz w:val="18"/>
                <w:vertAlign w:val="superscript"/>
                <w:lang w:val="en-US"/>
              </w:rPr>
              <w:fldChar w:fldCharType="separate"/>
            </w:r>
            <w:r w:rsidRPr="001915BC">
              <w:rPr>
                <w:noProof/>
                <w:sz w:val="18"/>
                <w:lang w:val="en-US"/>
              </w:rPr>
              <w:t>[35]</w:t>
            </w:r>
            <w:r w:rsidRPr="001915BC">
              <w:rPr>
                <w:b/>
                <w:sz w:val="18"/>
                <w:vertAlign w:val="superscript"/>
                <w:lang w:val="en-US"/>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M1 + M2</w:t>
            </w:r>
          </w:p>
        </w:tc>
        <w:tc>
          <w:tcPr>
            <w:tcW w:w="812" w:type="pct"/>
            <w:tcBorders>
              <w:top w:val="nil"/>
              <w:left w:val="nil"/>
              <w:bottom w:val="nil"/>
              <w:right w:val="nil"/>
            </w:tcBorders>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1091" w:type="pct"/>
            <w:tcBorders>
              <w:top w:val="nil"/>
              <w:left w:val="nil"/>
              <w:bottom w:val="nil"/>
              <w:right w:val="nil"/>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nil"/>
              <w:left w:val="nil"/>
              <w:bottom w:val="nil"/>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b/>
                <w:sz w:val="18"/>
                <w:vertAlign w:val="superscript"/>
                <w:lang w:val="en-US"/>
              </w:rPr>
              <w:fldChar w:fldCharType="begin" w:fldLock="1"/>
            </w:r>
            <w:r>
              <w:rPr>
                <w:b/>
                <w:sz w:val="18"/>
                <w:vertAlign w:val="superscript"/>
                <w:lang w:val="en-US"/>
              </w:rPr>
              <w:instrText>ADDIN CSL_CITATION { "citationItems" : [ { "id" : "ITEM-1", "itemData" : { "DOI" : "10.1128/JVI.02306-09", "ISSN" : "1098-5514", "PMID" : "20181696", "abstract" : "The matrix protein (M1) of influenza A virus is generally viewed as a key orchestrator in the release of influenza virions from the plasma membrane during infection. In contrast to this model, recent studies have indicated that influenza virus requires expression of the envelope proteins for budding of intracellular M1 into virus particles. Here we explored the mechanisms that control M1 budding. Similarly to previous studies, we found that M1 by itself fails to form virus-like-particles (VLPs). We further demonstrated that M1, in the absence of other viral proteins, was preferentially targeted to the nucleus/perinuclear region rather than to the plasma membrane, where influenza virions bud. Remarkably, we showed that a 10-residue membrane targeting peptide from either the Fyn or Lck oncoprotein appended to M1 at the N terminus redirected M1 to the plasma membrane and allowed M1 particle budding without additional viral envelope proteins. To further identify a functional link between plasma membrane targeting and VLP formation, we took advantage of the fact that M1 can interact with M2, unless the cytoplasmic tail is absent. Notably, native M2 but not mutant M2 effectively targeted M1 to the plasma membrane and produced extracellular M1 VLPs. Our results suggest that influenza virus M1 may not possess an inherent membrane targeting signal. Thus, the lack of efficient plasma membrane targeting is responsible for the failure of M1 in budding. This study highlights the fact that interactions of M1 with viral envelope proteins are essential to direct M1 to the plasma membrane for influenza virus particle release.", "author" : [ { "dropping-particle" : "", "family" : "Wang", "given" : "Dan", "non-dropping-particle" : "", "parse-names" : false, "suffix" : "" }, { "dropping-particle" : "", "family" : "Harmon", "given" : "Aaron", "non-dropping-particle" : "", "parse-names" : false, "suffix" : "" }, { "dropping-particle" : "", "family" : "Jin", "given" : "Jing", "non-dropping-particle" : "", "parse-names" : false, "suffix" : "" }, { "dropping-particle" : "", "family" : "Francis", "given" : "David H", "non-dropping-particle" : "", "parse-names" : false, "suffix" : "" }, { "dropping-particle" : "", "family" : "Christopher-Hennings", "given" : "Jane", "non-dropping-particle" : "", "parse-names" : false, "suffix" : "" }, { "dropping-particle" : "", "family" : "Nelson", "given" : "Eric", "non-dropping-particle" : "", "parse-names" : false, "suffix" : "" }, { "dropping-particle" : "", "family" : "Montelaro", "given" : "Ronald C", "non-dropping-particle" : "", "parse-names" : false, "suffix" : "" }, { "dropping-particle" : "", "family" : "Li", "given" : "Feng", "non-dropping-particle" : "", "parse-names" : false, "suffix" : "" } ], "container-title" : "Journal of virology", "id" : "ITEM-1", "issue" : "9", "issued" : { "date-parts" : [ [ "2010", "5" ] ] }, "page" : "4673-81", "title" : "The lack of an inherent membrane targeting signal is responsible for the failure of the matrix (M1) protein of influenza A virus to bud into virus-like particles.", "type" : "article-journal", "volume" : "84" }, "uris" : [ "http://www.mendeley.com/documents/?uuid=96328014-7601-4295-a64f-24866b2b69dd" ] } ], "mendeley" : { "formattedCitation" : "[41]", "plainTextFormattedCitation" : "[41]", "previouslyFormattedCitation" : "[41]" }, "properties" : {  }, "schema" : "https://github.com/citation-style-language/schema/raw/master/csl-citation.json" }</w:instrText>
            </w:r>
            <w:r w:rsidRPr="001915BC">
              <w:rPr>
                <w:b/>
                <w:sz w:val="18"/>
                <w:vertAlign w:val="superscript"/>
                <w:lang w:val="en-US"/>
              </w:rPr>
              <w:fldChar w:fldCharType="separate"/>
            </w:r>
            <w:r w:rsidRPr="001915BC">
              <w:rPr>
                <w:noProof/>
                <w:sz w:val="18"/>
                <w:lang w:val="en-US"/>
              </w:rPr>
              <w:t>[41]</w:t>
            </w:r>
            <w:r w:rsidRPr="001915BC">
              <w:rPr>
                <w:b/>
                <w:sz w:val="18"/>
                <w:vertAlign w:val="superscript"/>
                <w:lang w:val="en-US"/>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 xml:space="preserve">HA + Gag / </w:t>
            </w:r>
            <w:proofErr w:type="spellStart"/>
            <w:r>
              <w:rPr>
                <w:rFonts w:eastAsia="Times New Roman" w:cs="Times New Roman"/>
                <w:b/>
                <w:color w:val="000000"/>
                <w:lang w:val="en-US" w:eastAsia="fr-FR"/>
              </w:rPr>
              <w:t>GagPol</w:t>
            </w:r>
            <w:proofErr w:type="spellEnd"/>
          </w:p>
        </w:tc>
        <w:tc>
          <w:tcPr>
            <w:tcW w:w="812" w:type="pct"/>
            <w:tcBorders>
              <w:left w:val="nil"/>
              <w:bottom w:val="single" w:sz="18" w:space="0" w:color="auto"/>
              <w:right w:val="nil"/>
            </w:tcBorders>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1091" w:type="pct"/>
            <w:tcBorders>
              <w:left w:val="nil"/>
              <w:bottom w:val="single" w:sz="18" w:space="0" w:color="auto"/>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p>
        </w:tc>
        <w:tc>
          <w:tcPr>
            <w:tcW w:w="865" w:type="pct"/>
            <w:tcBorders>
              <w:left w:val="nil"/>
              <w:bottom w:val="single" w:sz="18" w:space="0" w:color="auto"/>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sz w:val="18"/>
                <w:vertAlign w:val="superscript"/>
                <w:lang w:val="en-US"/>
              </w:rPr>
              <w:fldChar w:fldCharType="begin" w:fldLock="1"/>
            </w:r>
            <w:r>
              <w:rPr>
                <w:sz w:val="18"/>
                <w:vertAlign w:val="superscript"/>
                <w:lang w:val="en-US"/>
              </w:rPr>
              <w:instrText>ADDIN CSL_CITATION { "citationItems" : [ { "id" : "ITEM-1",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1",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mendeley" : { "formattedCitation" : "[34]", "plainTextFormattedCitation" : "[34]", "previouslyFormattedCitation" : "[34]" }, "properties" : {  }, "schema" : "https://github.com/citation-style-language/schema/raw/master/csl-citation.json" }</w:instrText>
            </w:r>
            <w:r w:rsidRPr="001915BC">
              <w:rPr>
                <w:sz w:val="18"/>
                <w:vertAlign w:val="superscript"/>
                <w:lang w:val="en-US"/>
              </w:rPr>
              <w:fldChar w:fldCharType="separate"/>
            </w:r>
            <w:r w:rsidRPr="001915BC">
              <w:rPr>
                <w:noProof/>
                <w:sz w:val="18"/>
              </w:rPr>
              <w:t>[34]</w:t>
            </w:r>
            <w:r w:rsidRPr="001915BC">
              <w:rPr>
                <w:sz w:val="18"/>
                <w:vertAlign w:val="superscript"/>
                <w:lang w:val="en-US"/>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val="restar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3</w:t>
            </w:r>
          </w:p>
        </w:tc>
        <w:tc>
          <w:tcPr>
            <w:tcW w:w="1470" w:type="pct"/>
            <w:tcBorders>
              <w:top w:val="single" w:sz="18" w:space="0" w:color="auto"/>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M</w:t>
            </w:r>
          </w:p>
        </w:tc>
        <w:tc>
          <w:tcPr>
            <w:tcW w:w="812" w:type="pct"/>
            <w:tcBorders>
              <w:top w:val="single" w:sz="18" w:space="0" w:color="auto"/>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sz w:val="18"/>
                <w:vertAlign w:val="superscript"/>
                <w:lang w:val="en-US"/>
              </w:rPr>
              <w:fldChar w:fldCharType="begin" w:fldLock="1"/>
            </w:r>
            <w:r>
              <w:rPr>
                <w:sz w:val="18"/>
                <w:vertAlign w:val="superscript"/>
                <w:lang w:val="en-US"/>
              </w:rPr>
              <w:instrText>ADDIN CSL_CITATION { "citationItems" : [ { "id" : "ITEM-1", "itemData" : { "DOI" : "10.1016/j.vaccine.2005.07.098", "ISSN" : "0264-410X", "PMID" : "16143432", "abstract" : "Avian influenza viruses represent a growing threat for an influenza pandemic. To develop recombinant vaccine for avian influenza of the H9N2 subtype, we expressed in insect cells virus-like particles (VLPs) consisting of three structural proteins of influenza A/Hong Kong/1073/99 (H9N2) virus. Upon infection of Sf9 cells with recombinant baculoviruses, the hemagglutinin (HA), neuraminidase (NA), and matrix (M1) proteins were co-expressed in the infected cells, self-assembled, and released into the culture medium as VLPs of 80-120nm in diameter. VLPs exhibited functional characteristics of influenza virus including hemagglutination and neuraminidase activities. In BALB/c mice, VLPs elicited serum antibodies specific for influenza A/Hong Kong/1073/99 (H9N2) virus and inhibited replication of the influenza virus after challenge. Thus, VLPs represent a potential strategy for the development of human vaccines against avian influenza H9N2 viruses.", "author" : [ { "dropping-particle" : "", "family" : "Pushko", "given" : "Peter", "non-dropping-particle" : "", "parse-names" : false, "suffix" : "" }, { "dropping-particle" : "", "family" : "Tumpey", "given" : "Terrence M", "non-dropping-particle" : "", "parse-names" : false, "suffix" : "" }, { "dropping-particle" : "", "family" : "Bu", "given" : "Fang", "non-dropping-particle" : "", "parse-names" : false, "suffix" : "" }, { "dropping-particle" : "", "family" : "Knell", "given" : "John", "non-dropping-particle" : "", "parse-names" : false, "suffix" : "" }, { "dropping-particle" : "", "family" : "Robinson", "given" : "Robin", "non-dropping-particle" : "", "parse-names" : false, "suffix" : "" }, { "dropping-particle" : "", "family" : "Smith", "given" : "Gale", "non-dropping-particle" : "", "parse-names" : false, "suffix" : "" } ], "container-title" : "Vaccine", "id" : "ITEM-1", "issue" : "50", "issued" : { "date-parts" : [ [ "2005", "12", "30" ] ] }, "page" : "5751-9", "title" : "Influenza virus-like particles comprised of the HA, NA, and M1 proteins of H9N2 influenza virus induce protective immune responses in BALB/c mice.", "type" : "article-journal", "volume" : "23" }, "uris" : [ "http://www.mendeley.com/documents/?uuid=cc9e4ec1-3da0-4e81-8014-cbaca769c334" ] } ], "mendeley" : { "formattedCitation" : "[20]", "plainTextFormattedCitation" : "[20]", "previouslyFormattedCitation" : "[20]" }, "properties" : {  }, "schema" : "https://github.com/citation-style-language/schema/raw/master/csl-citation.json" }</w:instrText>
            </w:r>
            <w:r w:rsidRPr="001915BC">
              <w:rPr>
                <w:sz w:val="18"/>
                <w:vertAlign w:val="superscript"/>
                <w:lang w:val="en-US"/>
              </w:rPr>
              <w:fldChar w:fldCharType="separate"/>
            </w:r>
            <w:r w:rsidRPr="001915BC">
              <w:rPr>
                <w:noProof/>
                <w:sz w:val="18"/>
              </w:rPr>
              <w:t>[20]</w:t>
            </w:r>
            <w:r w:rsidRPr="001915BC">
              <w:rPr>
                <w:sz w:val="18"/>
                <w:vertAlign w:val="superscript"/>
                <w:lang w:val="en-US"/>
              </w:rPr>
              <w:fldChar w:fldCharType="end"/>
            </w:r>
          </w:p>
        </w:tc>
        <w:tc>
          <w:tcPr>
            <w:tcW w:w="1091" w:type="pct"/>
            <w:tcBorders>
              <w:top w:val="single" w:sz="18" w:space="0" w:color="auto"/>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nil"/>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128/JVI.00592-15", "ISSN" : "0022-538X", "author" : [ { "dropping-particle" : "", "family" : "Chlanda", "given" : "Petr", "non-dropping-particle" : "", "parse-names" : false, "suffix" : "" }, { "dropping-particle" : "", "family" : "Schraidt", "given" : "Oliver", "non-dropping-particle" : "", "parse-names" : false, "suffix" : "" }, { "dropping-particle" : "", "family" : "Kummer", "given" : "Susann", "non-dropping-particle" : "", "parse-names" : false, "suffix" : "" }, { "dropping-particle" : "", "family" : "Riches", "given" : "James", "non-dropping-particle" : "", "parse-names" : false, "suffix" : "" }, { "dropping-particle" : "", "family" : "Oberwinkler", "given" : "Heike", "non-dropping-particle" : "", "parse-names" : false, "suffix" : "" }, { "dropping-particle" : "", "family" : "Prinz", "given" : "Simone", "non-dropping-particle" : "", "parse-names" : false, "suffix" : "" }, { "dropping-particle" : "", "family" : "Kr\u00e4usslich", "given" : "Hans-Georg", "non-dropping-particle" : "", "parse-names" : false, "suffix" : "" }, { "dropping-particle" : "", "family" : "Briggs", "given" : "John a. G.", "non-dropping-particle" : "", "parse-names" : false, "suffix" : "" } ], "container-title" : "Journal of Virology", "id" : "ITEM-1", "issue" : "June", "issued" : { "date-parts" : [ [ "2015" ] ] }, "page" : "JVI.00592-15", "title" : "Structural analysis of the roles of influenza A virus membrane-associated proteins in assembly and morphology.", "type" : "article-journal", "volume" : "89" }, "uris" : [ "http://www.mendeley.com/documents/?uuid=945c092e-b367-40cb-bdce-d977e915056f" ] } ], "mendeley" : { "formattedCitation" : "[35]", "plainTextFormattedCitation" : "[35]", "previouslyFormattedCitation" : "[35]"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35]</w:t>
            </w:r>
            <w:r w:rsidRPr="001915BC">
              <w:rPr>
                <w:rFonts w:eastAsia="Times New Roman" w:cs="Times New Roman"/>
                <w:color w:val="000000"/>
                <w:sz w:val="18"/>
                <w:lang w:eastAsia="fr-FR"/>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M1</w:t>
            </w:r>
          </w:p>
        </w:tc>
        <w:tc>
          <w:tcPr>
            <w:tcW w:w="812" w:type="pct"/>
            <w:tcBorders>
              <w:left w:val="nil"/>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371/journal.pone.0004667", "ISBN" : "1932-6203 (Electronic)", "ISSN" : "1932-6203", "PMID" : "19252744", "abstract" : "BACKGROUND: Recurrent outbreaks of highly pathogenic H5N1 avian influenza virus pose a threat of eventually causing a pandemic. Early vaccination of the population would be the single most effective measure for the control of an emerging influenza pandemic. METHODOLOGY/PRINCIPAL FINDINGS: Influenza virus-like particles (VLPs) produced in insect cell-culture substrates do not depend on the availability of fertile eggs for vaccine manufacturing. We produced VLPs containing influenza A/Viet Nam1203/04 (H5N1) hemagglutinin, neuraminidase, and matrix proteins, and investigated their preclinical immunogenicity and protective efficacy. Mice immunized intranasally with H5N1 VLPs developed high levels of H5N1 specific antibodies and were 100% protected against a high dose of homologous H5N1 virus infection at 30 weeks after immunization. Protection is likely to be correlated with humoral and cellular immunologic memory at systemic and mucosal sites as evidenced by rapid anamnestic responses to re-stimulation with viral antigen in vivo and in vitro. CONCLUSIONS/SIGNIFICANCE: These results provide support for clinical evaluation of H5N1 VLP vaccination as a public health intervention to mitigate a possible pandemic of H5N1 influenza.", "author" : [ { "dropping-particle" : "", "family" : "Kang", "given" : "Sang-Moo", "non-dropping-particle" : "", "parse-names" : false, "suffix" : "" }, { "dropping-particle" : "", "family" : "Yoo", "given" : "Dae-Goon", "non-dropping-particle" : "", "parse-names" : false, "suffix" : "" }, { "dropping-particle" : "", "family" : "Lipatov", "given" : "Aleksandr S", "non-dropping-particle" : "", "parse-names" : false, "suffix" : "" }, { "dropping-particle" : "", "family" : "Song", "given" : "Jae-Min", "non-dropping-particle" : "", "parse-names" : false, "suffix" : "" }, { "dropping-particle" : "", "family" : "Davis", "given" : "C Todd", "non-dropping-particle" : "", "parse-names" : false, "suffix" : "" }, { "dropping-particle" : "", "family" : "Quan", "given" : "Fu-Shi", "non-dropping-particle" : "", "parse-names" : false, "suffix" : "" }, { "dropping-particle" : "", "family" : "Chen", "given" : "Li-Mei", "non-dropping-particle" : "", "parse-names" : false, "suffix" : "" }, { "dropping-particle" : "", "family" : "Donis", "given" : "Ruben O", "non-dropping-particle" : "", "parse-names" : false, "suffix" : "" }, { "dropping-particle" : "", "family" : "Compans", "given" : "Richard W", "non-dropping-particle" : "", "parse-names" : false, "suffix" : "" } ], "container-title" : "PloS one", "id" : "ITEM-1", "issue" : "3", "issued" : { "date-parts" : [ [ "2009" ] ] }, "page" : "e4667", "title" : "Induction of long-term protective immune responses by influenza H5N1 virus-like particles.", "type" : "article-journal", "volume" : "4" }, "uris" : [ "http://www.mendeley.com/documents/?uuid=3077aa24-756c-4330-8eec-5734b0522a6e" ] }, { "id" : "ITEM-2", "itemData" : { "DOI" : "10.3390/v8040115", "ISBN" : "8643186985888", "ISSN" : "19994915", "PMID" : "27110810", "abstract" : "Vaccination is the most effective means to prevent influenza virus infection, although current approaches are associated with suboptimal efficacy. Here, we generated virus-like particles (VLPs) composed of the hemagglutinin (HA), neuraminidase (NA) and matrix protein (M1) of A/Changchun/01/2009 (H1N1) with or without either membrane-anchored cholera toxin B (CTB) or ricin toxin B (RTB) as molecular adjuvants. The intranasal immunization of mice with VLPs containing membrane-anchored CTB or RTB elicited stronger humoral and cellular immune responses when compared to mice immunized with VLPs alone. Administration of VLPs containing CTB or RTB significantly enhanced virus-specific systemic and mucosal antibody responses, hemagglutination inhibiting antibody titers, virus neutralizing antibody titers, and the frequency of virus-specific IFN-\u03b3 and IL-4 secreting splenocytes. VLPs with and without CTB or RTB conferred complete protection against lethal challenge with a mouse-adapted homologous virus. When challenged with an antigenically distinct H1N1 virus, all mice immunized with VLPs containing CTB or RTB survived whereas mice immunized with VLPs alone showed only partial protection (80% survival). Our results suggest that membrane-anchored CTB and RTB possess strong adjuvant properties when incorporated into an intranasally-delivered influenza VLP vaccine. Chimeric influenza VLPs containing CTB or RTB may represent promising vaccine candidates for improved immunological protection against homologous and antigenically distinct influenza viruses.", "author" : [ { "dropping-particle" : "", "family" : "Ji", "given" : "Xianliang", "non-dropping-particle" : "", "parse-names" : false, "suffix" : "" }, { "dropping-particle" : "", "family" : "Ren", "given" : "Zhiguang", "non-dropping-particle" : "", "parse-names" : false, "suffix" : "" }, { "dropping-particle" : "", "family" : "Xu", "given" : "Na", "non-dropping-particle" : "", "parse-names" : false, "suffix" : "" }, { "dropping-particle" : "", "family" : "Meng", "given" : "Lingnan", "non-dropping-particle" : "", "parse-names" : false, "suffix" : "" }, { "dropping-particle" : "", "family" : "Yu", "given" : "Zhijun", "non-dropping-particle" : "", "parse-names" : false, "suffix" : "" }, { "dropping-particle" : "", "family" : "Feng", "given" : "Na", "non-dropping-particle" : "", "parse-names" : false, "suffix" : "" }, { "dropping-particle" : "", "family" : "Sang", "given" : "Xiaoyu", "non-dropping-particle" : "", "parse-names" : false, "suffix" : "" }, { "dropping-particle" : "", "family" : "Li", "given" : "Shengnan", "non-dropping-particle" : "", "parse-names" : false, "suffix" : "" }, { "dropping-particle" : "", "family" : "Li", "given" : "Yuanguo", "non-dropping-particle" : "", "parse-names" : false, "suffix" : "" }, { "dropping-particle" : "", "family" : "Wang", "given" : "Tiecheng", "non-dropping-particle" : "", "parse-names" : false, "suffix" : "" }, { "dropping-particle" : "", "family" : "Zhao", "given" : "Yongkun", "non-dropping-particle" : "", "parse-names" : false, "suffix" : "" }, { "dropping-particle" : "", "family" : "Wang", "given" : "Hualei", "non-dropping-particle" : "", "parse-names" : false, "suffix" : "" }, { "dropping-particle" : "", "family" : "Zheng", "given" : "Xuexing", "non-dropping-particle" : "", "parse-names" : false, "suffix" : "" }, { "dropping-particle" : "", "family" : "Jin", "given" : "Hongli", "non-dropping-particle" : "", "parse-names" : false, "suffix" : "" }, { "dropping-particle" : "", "family" : "Li", "given" : "Nan", "non-dropping-particle" : "", "parse-names" : false, "suffix" : "" }, { "dropping-particle" : "", "family" : "Yang", "given" : "Songtao", "non-dropping-particle" : "", "parse-names" : false, "suffix" : "" }, { "dropping-particle" : "", "family" : "Cao", "given" : "Jinshan", "non-dropping-particle" : "", "parse-names" : false, "suffix" : "" }, { "dropping-particle" : "", "family" : "Liu", "given" : "Wensen", "non-dropping-particle" : "", "parse-names" : false, "suffix" : "" }, { "dropping-particle" : "", "family" : "Gao", "given" : "Yuwei", "non-dropping-particle" : "", "parse-names" : false, "suffix" : "" }, { "dropping-particle" : "", "family" : "Xia", "given" : "Xianzhu", "non-dropping-particle" : "", "parse-names" : false, "suffix" : "" } ], "container-title" : "Viruses", "id" : "ITEM-2", "issue" : "4", "issued" : { "date-parts" : [ [ "2016" ] ] }, "title" : "Intranasal immunization with influenza virus-like particles containing membrane-anchored cholera toxin B or ricin toxin B enhances adaptive immune responses and protection against an antigenically distinct virus", "type" : "article-journal", "volume" : "8" }, "uris" : [ "http://www.mendeley.com/documents/?uuid=b2cb3c1d-e954-45dd-a368-9690d3475b00" ] }, { "id" : "ITEM-3", "itemData" : { "DOI" : "10.1186/s12896-016-0321-6", "ISSN" : "1472-6750", "abstract" : "Background: Human infection with avian influenza A virus (H7N9) was first reported in China in March 2013. Since then, hundreds of cases have been confirmed showing severe symptoms with a high mortality rate. The virus was transmitted from avian species to humans and has spread to many neighboring areas, raising serious concerns over its pandemic potential. Towards containing the disease, the goal of this study is to prepare a virus-like particle (VLP) that consists of hemagglutinin (HA), neuraminidase (NA) and matrix protein 1 (M1) derived from the human isolate A/Taiwan/S02076/2013(H7N9) for potential vaccine development. Results: Full length HA, NA, and M1 protein genes were cloned and expressed using a baculoviral expression system, and the VLPs were generated by co-infecting insect cells with three respective recombinant baculoviruses. Nanoparticle tracking analysis and transmission electron microscopy were applied to verify the VLPs' structure and antigenicity, and the multiplicity of infection of the recombinant baculoviruses was adjusted to achieve the highest hemagglutination activity. In animal experiments, BALB/c mice and specific-pathogen-free chickens receiving the VLP immunization showed elevated hemagglutination inhibition serum titer and antibodies against NA and M1 proteins. In addition, examination of cellular immunity showed the VLP-immunized mice and chickens exhibited an increased splenic antigen-specific cytokines production. Conclusions: The H7N9 VLPs possess desirable immunogenicity in vivo and may serve as a candidate for vaccine development against avian influenza A (H7N9) infection.", "author" : [ { "dropping-particle" : "", "family" : "Jack Hu", "given" : "Che-Ming", "non-dropping-particle" : "", "parse-names" : false, "suffix" : "" }, { "dropping-particle" : "", "family" : "Chien", "given" : "Chu-Yang", "non-dropping-particle" : "", "parse-names" : false, "suffix" : "" }, { "dropping-particle" : "", "family" : "Liu", "given" : "Ming-Tsan", "non-dropping-particle" : "", "parse-names" : false, "suffix" : "" }, { "dropping-particle" : "", "family" : "Fang", "given" : "Zih-Syun", "non-dropping-particle" : "", "parse-names" : false, "suffix" : "" }, { "dropping-particle" : "", "family" : "Chang", "given" : "Sui-Yuan", "non-dropping-particle" : "", "parse-names" : false, "suffix" : "" }, { "dropping-particle" : "", "family" : "Juang", "given" : "Rong-Huay", "non-dropping-particle" : "", "parse-names" : false, "suffix" : "" }, { "dropping-particle" : "", "family" : "Chang", "given" : "Shih-Chung", "non-dropping-particle" : "", "parse-names" : false, "suffix" : "" }, { "dropping-particle" : "", "family" : "Chen", "given" : "Hui-Wen", "non-dropping-particle" : "", "parse-names" : false, "suffix" : "" } ], "container-title" : "BMC Biotechnology", "id" : "ITEM-3", "issued" : { "date-parts" : [ [ "2017" ] ] }, "page" : "1-12", "publisher" : "BMC Biotechnology", "title" : "Multi-antigen avian influenza a (H7N9) virus-like particles: particulate characterizations and immunogenicity evaluation in murine and avian models", "type" : "article-journal" }, "uris" : [ "http://www.mendeley.com/documents/?uuid=f9ae7860-d7b1-4f92-a284-670943738911" ] }, { "id" : "ITEM-4", "itemData" : { "DOI" : "10.7774/cevr.2017.6.1.61", "ISSN" : "2287-3651", "PMID" : "28168175", "abstract" : "PURPOSE Nitrocellulose membrane-based filtration system (NCFS) is widely used for protein concentration. In this study, we applied NCFS for production of virus-like particle (VLP) as a vaccine candidate and evaluated yield property and immunogenicity. MATERIALS AND METHODS Influenza VLPs were generated by baculovirus-insect cell protein expression system. NCFS and sucrose gradient ultracentrifugation were used for purification of VLP. Immunogenicity of VLP was evaluated by animal experiment. RESULTS Influenza VLPs expressing hemagglutinin (HA) and neuraminidase proteins derived from highly pathogenic influenza virus (H5N8) were effectively produced and purified by NCFS. HA activity of VLP which correlated with antigenicity was well conserved during multiple purification steps. This NCFS based purified VLPs induced influenza virus-specific antibody responses. CONCLUSION Our results indicate that the influenza VLP vaccine could be prepared by NCFS without loss of immunogenicity and elicit antigen-specific immune responses.", "author" : [ { "dropping-particle" : "", "family" : "Park", "given" : "Young Chan", "non-dropping-particle" : "", "parse-names" : false, "suffix" : "" }, { "dropping-particle" : "", "family" : "Song", "given" : "Jae Min", "non-dropping-particle" : "", "parse-names" : false, "suffix" : "" } ], "container-title" : "Clinical and experimental vaccine research", "id" : "ITEM-4", "issue" : "1", "issued" : { "date-parts" : [ [ "2017" ] ] }, "page" : "61-66", "title" : "Preparation and immunogenicity of influenza virus-like particles using nitrocellulose membrane filtration.", "type" : "article-journal", "volume" : "6" }, "uris" : [ "http://www.mendeley.com/documents/?uuid=526c18e9-7d9e-45b3-800d-478350c986da" ] } ], "mendeley" : { "formattedCitation" : "[100,118,129,134]", "plainTextFormattedCitation" : "[100,118,129,134]", "previouslyFormattedCitation" : "[100,118,129,134]"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557E79">
              <w:rPr>
                <w:rFonts w:eastAsia="Times New Roman" w:cs="Times New Roman"/>
                <w:noProof/>
                <w:color w:val="000000"/>
                <w:sz w:val="18"/>
                <w:lang w:eastAsia="fr-FR"/>
              </w:rPr>
              <w:t>[100,118,129,134]</w:t>
            </w:r>
            <w:r w:rsidRPr="001915BC">
              <w:rPr>
                <w:rFonts w:eastAsia="Times New Roman" w:cs="Times New Roman"/>
                <w:color w:val="000000"/>
                <w:sz w:val="18"/>
                <w:lang w:eastAsia="fr-FR"/>
              </w:rPr>
              <w:fldChar w:fldCharType="end"/>
            </w:r>
          </w:p>
        </w:tc>
        <w:tc>
          <w:tcPr>
            <w:tcW w:w="1091" w:type="pct"/>
            <w:tcBorders>
              <w:left w:val="nil"/>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left w:val="nil"/>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sz w:val="18"/>
                <w:vertAlign w:val="superscript"/>
                <w:lang w:val="en-US"/>
              </w:rPr>
              <w:fldChar w:fldCharType="begin" w:fldLock="1"/>
            </w:r>
            <w:r>
              <w:rPr>
                <w:sz w:val="18"/>
                <w:vertAlign w:val="superscript"/>
                <w:lang w:val="en-US"/>
              </w:rPr>
              <w:instrText>ADDIN CSL_CITATION { "citationItems" : [ { "id" : "ITEM-1", "itemData" : { "DOI" : "10.3390/v7082821", "ISSN" : "1999-4915", "abstract" : "In April 2013, human infections with a novel avian influenza (H7N9) virus emerged in China. It has caused serious concerns for public health throughout the world. However, there is presently no effective treatment, and an A (H7N9) H7 subtype influenza vaccine is not available. Vaccination with virus-like particles (VLPs) has showed considerable promise for many other subtype influenza viruses. To produce H7N9 VLPs, full length, unmodified hemagglutinin (HA), neuraminidase (NA), and matrix1 (M1) genes from the A/Wuxi/1/2013(H7N9) were cloned into a pCDNA5.1 FRT vector. By co-transfection, VLPs containing HA, NA, and M1 were secreted by 293T cells. VLPs were purified by ultracentrifugation and injected into mice by the intramuscular route. In animal experiments, humoral and cellular immunoresponse were all triggered by H7N9 VLPs. High levels of specific antibodies and the isotypes of IgG were detected by ELISA. Anamnestic cellular immune responses were examined by detecting specific cytotoxic T cell for IFN- production in ELISPOT assay. The hemagglutination-inhibition (HAI) against the homologous virus was more than 1:64, and cross-reactive HAI titers against the heterologous virus (H1N1 and H3N2) were more than 1:16. Moreover, VLPs immunized mice showed a rapid increase of neutralizing antibodies, with neutralizing antibody titers more than 1:8, which increased four-fold against PBS immunized mice in week four. By week six, the mice had high neutralization ability against the given strain and held a potent homologous virus neutralizing capacity. Thus, VLPs represent a potential strategy for the development of a safe and effective vaccine against novel avian influenza (H7N9) virus.", "author" : [ { "dropping-particle" : "", "family" : "Zhang", "given" : "Li", "non-dropping-particle" : "", "parse-names" : false, "suffix" : "" }, { "dropping-particle" : "", "family" : "Lu", "given" : "Jing", "non-dropping-particle" : "", "parse-names" : false, "suffix" : "" }, { "dropping-particle" : "", "family" : "Chen", "given" : "Yin", "non-dropping-particle" : "", "parse-names" : false, "suffix" : "" }, { "dropping-particle" : "", "family" : "Shi", "given" : "Fengjuan", "non-dropping-particle" : "", "parse-names" : false, "suffix" : "" }, { "dropping-particle" : "", "family" : "Yu", "given" : "Huiyan", "non-dropping-particle" : "", "parse-names" : false, "suffix" : "" }, { "dropping-particle" : "", "family" : "Huang", "given" : "Chao", "non-dropping-particle" : "", "parse-names" : false, "suffix" : "" }, { "dropping-particle" : "", "family" : "Cui", "given" : "Lunbiao", "non-dropping-particle" : "", "parse-names" : false, "suffix" : "" }, { "dropping-particle" : "", "family" : "Shi", "given" : "Zhiyang", "non-dropping-particle" : "", "parse-names" : false, "suffix" : "" }, { "dropping-particle" : "", "family" : "Jiao", "given" : "Yongjun", "non-dropping-particle" : "", "parse-names" : false, "suffix" : "" }, { "dropping-particle" : "", "family" : "Hu", "given" : "Yuemei", "non-dropping-particle" : "", "parse-names" : false, "suffix" : "" } ], "container-title" : "Viruses", "id" : "ITEM-1", "issue" : "8", "issued" : { "date-parts" : [ [ "2015" ] ] }, "page" : "4369-4384", "title" : "Characterization of Humoral Responses Induced by an H7N9 Influenza Virus-Like Particle Vaccine in BALB/C Mice", "type" : "article-journal", "volume" : "7" }, "uris" : [ "http://www.mendeley.com/documents/?uuid=e02b8f41-ef7a-43c0-9d46-5812f14f109d" ] }, { "id" : "ITEM-2", "itemData" : { "DOI" : "10.1099/vir.0.019935-0", "ISSN" : "1465-2099", "PMID" : "20505010", "abstract" : "The minimal virus requirements for the generation of influenza virus-like particle (VLP) assembly and budding were reassessed. Using neuraminidase (NA) from the H5N1 and H1N1 subtypes, it was found that the expression of NA alone was sufficient to generate and release VLPs. Biochemical and functional characterization of the NA-containing VLPs demonstrated that they were morphologically similar to influenza virions. The NA oligomerization was comparable to that of the live virus, and the enzymic activity, whilst not required for the release of NA-VLPs, was preserved. Together, these findings indicate that NA plays a key role in virus budding and morphogenesis, and demonstrate that NA-VLPs represent a useful tool in influenza research.", "author" : [ { "dropping-particle" : "", "family" : "Lai", "given" : "Jimmy C. C.", "non-dropping-particle" : "", "parse-names" : false, "suffix" : "" }, { "dropping-particle" : "", "family" : "Chan", "given" : "Wallace W. L.", "non-dropping-particle" : "", "parse-names" : false, "suffix" : "" }, { "dropping-particle" : "", "family" : "Kien", "given" : "Fran\u00e7ois Francois", "non-dropping-particle" : "", "parse-names" : false, "suffix" : "" }, { "dropping-particle" : "", "family" : "Nicholls", "given" : "John M", "non-dropping-particle" : "", "parse-names" : false, "suffix" : "" }, { "dropping-particle" : "", "family" : "Peiris", "given" : "J. S. Malik", "non-dropping-particle" : "", "parse-names" : false, "suffix" : "" }, { "dropping-particle" : "", "family" : "Garcia", "given" : "Jean-Michel", "non-dropping-particle" : "", "parse-names" : false, "suffix" : "" } ], "container-title" : "Journal of General Virology", "id" : "ITEM-2", "issue" : "Pt 9", "issued" : { "date-parts" : [ [ "2010", "9" ] ] }, "page" : "2022-2030", "title" : "Formation of virus-like particles from human cell lines exclusively expressing influenza neuraminidase", "type" : "article-journal", "volume" : "91" }, "uris" : [ "http://www.mendeley.com/documents/?uuid=c99149db-e1f7-4745-9bce-770c983b0d46" ] }, { "id" : "ITEM-3", "itemData" : { "DOI" : "10.1371/journal.pone.0051559", "ISBN" : "2662007001", "ISSN" : "1932-6203", "PMID" : "23236516", "abstract" : "Influenza virus-like particles are currently evaluated in clinical trials as vaccine candidates for influenza viruses. Most commonly they are produced in baculovirus- or mammalian- expression systems. Here we used different vaccination schemes in order to systematically compare virus-like particle preparations generated in the two systems. Our work shows significant differences in immunogenicity between the two, and indicates superior and broader immune responses induced by the baculovirus-derived constructs. We demonstrate that these differences critically influence protection and survival in a mouse model of influenza virus infection. Finally, we show that the enhanced immunogenicity of the baculovirus-derived virus-like particles is caused by contamination with residual baculovirus which activates the innate immune response at the site of inoculation.", "author" : [ { "dropping-particle" : "", "family" : "Margine", "given" : "Irina", "non-dropping-particle" : "", "parse-names" : false, "suffix" : "" }, { "dropping-particle" : "", "family" : "Martinez-Gil", "given" : "Luis", "non-dropping-particle" : "", "parse-names" : false, "suffix" : "" }, { "dropping-particle" : "", "family" : "Chou", "given" : "Yi-Ying", "non-dropping-particle" : "", "parse-names" : false, "suffix" : "" }, { "dropping-particle" : "", "family" : "Krammer", "given" : "Florian", "non-dropping-particle" : "", "parse-names" : false, "suffix" : "" } ], "container-title" : "PLoS ONE", "editor" : [ { "dropping-particle" : "", "family" : "Zhou", "given" : "Paul", "non-dropping-particle" : "", "parse-names" : false, "suffix" : "" } ], "id" : "ITEM-3", "issue" : "12", "issued" : { "date-parts" : [ [ "2012", "12", "7" ] ] }, "page" : "e51559", "title" : "Residual Baculovirus in Insect Cell-Derived Influenza Virus-Like Particle Preparations Enhances Immunogenicity", "type" : "article-journal", "volume" : "7" }, "uris" : [ "http://www.mendeley.com/documents/?uuid=0af89404-2eab-4063-9da2-650efbb3ae32" ] } ], "mendeley" : { "formattedCitation" : "[21,31,33]", "plainTextFormattedCitation" : "[21,31,33]", "previouslyFormattedCitation" : "[21,31,33]" }, "properties" : {  }, "schema" : "https://github.com/citation-style-language/schema/raw/master/csl-citation.json" }</w:instrText>
            </w:r>
            <w:r w:rsidRPr="001915BC">
              <w:rPr>
                <w:sz w:val="18"/>
                <w:vertAlign w:val="superscript"/>
                <w:lang w:val="en-US"/>
              </w:rPr>
              <w:fldChar w:fldCharType="separate"/>
            </w:r>
            <w:r w:rsidRPr="001915BC">
              <w:rPr>
                <w:noProof/>
                <w:sz w:val="18"/>
              </w:rPr>
              <w:t>[21,31,33]</w:t>
            </w:r>
            <w:r w:rsidRPr="001915BC">
              <w:rPr>
                <w:sz w:val="18"/>
                <w:vertAlign w:val="superscript"/>
                <w:lang w:val="en-US"/>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nil"/>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 xml:space="preserve">HA + NA + Gag / </w:t>
            </w:r>
            <w:proofErr w:type="spellStart"/>
            <w:r>
              <w:rPr>
                <w:rFonts w:eastAsia="Times New Roman" w:cs="Times New Roman"/>
                <w:b/>
                <w:color w:val="000000"/>
                <w:lang w:eastAsia="fr-FR"/>
              </w:rPr>
              <w:t>GagPol</w:t>
            </w:r>
            <w:proofErr w:type="spellEnd"/>
          </w:p>
        </w:tc>
        <w:tc>
          <w:tcPr>
            <w:tcW w:w="812" w:type="pct"/>
            <w:tcBorders>
              <w:top w:val="nil"/>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lang w:eastAsia="fr-FR"/>
              </w:rPr>
            </w:pPr>
          </w:p>
        </w:tc>
        <w:tc>
          <w:tcPr>
            <w:tcW w:w="1091" w:type="pct"/>
            <w:tcBorders>
              <w:top w:val="nil"/>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c>
          <w:tcPr>
            <w:tcW w:w="865" w:type="pct"/>
            <w:tcBorders>
              <w:top w:val="nil"/>
              <w:left w:val="nil"/>
              <w:bottom w:val="single" w:sz="18" w:space="0" w:color="auto"/>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371/journal.pone.0051559", "ISBN" : "2662007001", "ISSN" : "1932-6203", "PMID" : "23236516", "abstract" : "Influenza virus-like particles are currently evaluated in clinical trials as vaccine candidates for influenza viruses. Most commonly they are produced in baculovirus- or mammalian- expression systems. Here we used different vaccination schemes in order to systematically compare virus-like particle preparations generated in the two systems. Our work shows significant differences in immunogenicity between the two, and indicates superior and broader immune responses induced by the baculovirus-derived constructs. We demonstrate that these differences critically influence protection and survival in a mouse model of influenza virus infection. Finally, we show that the enhanced immunogenicity of the baculovirus-derived virus-like particles is caused by contamination with residual baculovirus which activates the innate immune response at the site of inoculation.", "author" : [ { "dropping-particle" : "", "family" : "Margine", "given" : "Irina", "non-dropping-particle" : "", "parse-names" : false, "suffix" : "" }, { "dropping-particle" : "", "family" : "Martinez-Gil", "given" : "Luis", "non-dropping-particle" : "", "parse-names" : false, "suffix" : "" }, { "dropping-particle" : "", "family" : "Chou", "given" : "Yi-Ying", "non-dropping-particle" : "", "parse-names" : false, "suffix" : "" }, { "dropping-particle" : "", "family" : "Krammer", "given" : "Florian", "non-dropping-particle" : "", "parse-names" : false, "suffix" : "" } ], "container-title" : "PLoS ONE", "editor" : [ { "dropping-particle" : "", "family" : "Zhou", "given" : "Paul", "non-dropping-particle" : "", "parse-names" : false, "suffix" : "" } ], "id" : "ITEM-1", "issue" : "12", "issued" : { "date-parts" : [ [ "2012", "12", "7" ] ] }, "page" : "e51559", "title" : "Residual Baculovirus in Insect Cell-Derived Influenza Virus-Like Particle Preparations Enhances Immunogenicity", "type" : "article-journal", "volume" : "7" }, "uris" : [ "http://www.mendeley.com/documents/?uuid=0af89404-2eab-4063-9da2-650efbb3ae32" ] }, { "id" : "ITEM-2",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2",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mendeley" : { "formattedCitation" : "[21,34]", "plainTextFormattedCitation" : "[21,34]", "previouslyFormattedCitation" : "[21,34]"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21,34]</w:t>
            </w:r>
            <w:r w:rsidRPr="001915BC">
              <w:rPr>
                <w:rFonts w:eastAsia="Times New Roman" w:cs="Times New Roman"/>
                <w:color w:val="000000"/>
                <w:sz w:val="18"/>
                <w:lang w:eastAsia="fr-FR"/>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tcBorders>
              <w:top w:val="single" w:sz="18" w:space="0" w:color="auto"/>
              <w:left w:val="single" w:sz="18" w:space="0" w:color="auto"/>
              <w:bottom w:val="single" w:sz="24"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9</w:t>
            </w:r>
          </w:p>
        </w:tc>
        <w:tc>
          <w:tcPr>
            <w:tcW w:w="1470" w:type="pct"/>
            <w:tcBorders>
              <w:top w:val="single" w:sz="18" w:space="0" w:color="auto"/>
              <w:left w:val="nil"/>
              <w:bottom w:val="single" w:sz="24" w:space="0" w:color="auto"/>
              <w:right w:val="nil"/>
            </w:tcBorders>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NA+M1+M2+PB1+PB2+PA+NP+NS2</w:t>
            </w:r>
          </w:p>
        </w:tc>
        <w:tc>
          <w:tcPr>
            <w:tcW w:w="812" w:type="pct"/>
            <w:tcBorders>
              <w:top w:val="single" w:sz="18" w:space="0" w:color="auto"/>
              <w:left w:val="nil"/>
              <w:bottom w:val="single" w:sz="24"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lang w:eastAsia="fr-FR"/>
              </w:rPr>
            </w:pPr>
          </w:p>
        </w:tc>
        <w:tc>
          <w:tcPr>
            <w:tcW w:w="1091" w:type="pct"/>
            <w:tcBorders>
              <w:top w:val="single" w:sz="18" w:space="0" w:color="auto"/>
              <w:left w:val="nil"/>
              <w:bottom w:val="single" w:sz="24"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c>
          <w:tcPr>
            <w:tcW w:w="865" w:type="pct"/>
            <w:tcBorders>
              <w:top w:val="single" w:sz="18" w:space="0" w:color="auto"/>
              <w:left w:val="nil"/>
              <w:bottom w:val="single" w:sz="24" w:space="0" w:color="auto"/>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128/JVI.00361-07", "ISSN" : "0022-538X", "PMID" : "17475660", "abstract" : "For influenza virus, we developed an efficient, noncytotoxic, plasmid-based virus-like particle (VLP) system to reflect authentic virus particles. This system was characterized biochemically by analysis of VLP protein composition, morphologically by electron microscopy, and functionally with a VLP infectivity assay. The VLP system was used to address the identity of the minimal set of viral proteins required for budding. Combinations of viral proteins were expressed in cells, and the polypeptide composition of the particles released into the culture media was analyzed. Contrary to previous findings in which matrix (M1) protein was considered to be the driving force of budding because M1 was found to be released copiously into the culture medium when M1 was expressed by using the vaccinia virus T7 RNA polymerase-driven overexpression system, in our noncytotoxic VLP system M1 was not released efficiently into the culture medium. Additionally, hemagglutinin (HA), when treated with exogenous neuraminidase (NA) or coexpressed with viral NA, could be released from cells independently of M1. Incorporation of M1 into VLPs required HA expression, although when M1 was omitted from VLPs, particles with morphologies similar to those of wild-type VLPs or viruses were observed. Furthermore, when HA and NA cytoplasmic tail mutants were included in the VLPs, M1 failed to be efficiently incorporated into VLPs, consistent with a model in which the glycoproteins control virus budding by sorting to lipid raft microdomains and recruiting the internal viral core components. VLP formation also occurred independently of the function of Vps4 in the multivesicular body pathway, as dominant-negative Vps4 proteins failed to inhibit influenza VLP budding.", "author" : [ { "dropping-particle" : "", "family" : "Chen", "given" : "Benjamin J", "non-dropping-particle" : "", "parse-names" : false, "suffix" : "" }, { "dropping-particle" : "", "family" : "Leser", "given" : "George P", "non-dropping-particle" : "", "parse-names" : false, "suffix" : "" }, { "dropping-particle" : "", "family" : "Morita", "given" : "Eiji", "non-dropping-particle" : "", "parse-names" : false, "suffix" : "" }, { "dropping-particle" : "", "family" : "Lamb", "given" : "Robert a", "non-dropping-particle" : "", "parse-names" : false, "suffix" : "" } ], "container-title" : "Journal of virology", "id" : "ITEM-1", "issue" : "13", "issued" : { "date-parts" : [ [ "2007", "7" ] ] }, "page" : "7111-23", "title" : "Influenza virus hemagglutinin and neuraminidase, but not the matrix protein, are required for assembly and budding of plasmid-derived virus-like particles.", "type" : "article-journal", "volume" : "81" }, "uris" : [ "http://www.mendeley.com/documents/?uuid=b6d9a3a5-055e-4fbf-a3a1-007c650e3d0e" ] } ], "mendeley" : { "formattedCitation" : "[36]", "plainTextFormattedCitation" : "[36]", "previouslyFormattedCitation" : "[36]"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val="en-US" w:eastAsia="fr-FR"/>
              </w:rPr>
              <w:t>[36]</w:t>
            </w:r>
            <w:r w:rsidRPr="001915BC">
              <w:rPr>
                <w:rFonts w:eastAsia="Times New Roman" w:cs="Times New Roman"/>
                <w:color w:val="000000"/>
                <w:sz w:val="18"/>
                <w:lang w:eastAsia="fr-FR"/>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single" w:sz="24" w:space="0" w:color="auto"/>
              <w:left w:val="single" w:sz="24" w:space="0" w:color="auto"/>
              <w:bottom w:val="single" w:sz="24" w:space="0" w:color="auto"/>
              <w:right w:val="single" w:sz="18" w:space="0" w:color="auto"/>
            </w:tcBorders>
            <w:shd w:val="clear" w:color="auto" w:fill="EEECE1" w:themeFill="background2"/>
            <w:noWrap/>
            <w:textDirection w:val="btLr"/>
            <w:vAlign w:val="center"/>
            <w:hideMark/>
          </w:tcPr>
          <w:p w:rsidR="009E2256" w:rsidRDefault="009E2256" w:rsidP="00DE3E61">
            <w:pPr>
              <w:ind w:left="113" w:right="113"/>
              <w:jc w:val="center"/>
              <w:rPr>
                <w:rFonts w:eastAsia="Times New Roman" w:cs="Times New Roman"/>
                <w:b w:val="0"/>
                <w:color w:val="000000"/>
                <w:lang w:val="en-US" w:eastAsia="fr-FR"/>
              </w:rPr>
            </w:pPr>
            <w:r>
              <w:rPr>
                <w:rFonts w:eastAsia="Times New Roman" w:cs="Times New Roman"/>
                <w:color w:val="000000"/>
                <w:lang w:val="en-US" w:eastAsia="fr-FR"/>
              </w:rPr>
              <w:t>COMBINATION</w:t>
            </w:r>
          </w:p>
        </w:tc>
        <w:tc>
          <w:tcPr>
            <w:tcW w:w="505" w:type="pct"/>
            <w:vMerge w:val="restart"/>
            <w:tcBorders>
              <w:top w:val="single" w:sz="24"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r>
              <w:rPr>
                <w:rFonts w:eastAsia="Times New Roman" w:cs="Times New Roman"/>
                <w:b/>
                <w:color w:val="000000"/>
                <w:sz w:val="24"/>
                <w:lang w:val="en-US" w:eastAsia="fr-FR"/>
              </w:rPr>
              <w:t>3</w:t>
            </w:r>
          </w:p>
        </w:tc>
        <w:tc>
          <w:tcPr>
            <w:tcW w:w="1470" w:type="pct"/>
            <w:tcBorders>
              <w:top w:val="single" w:sz="24" w:space="0" w:color="auto"/>
              <w:left w:val="nil"/>
              <w:bottom w:val="nil"/>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NA - M2 + M1</w:t>
            </w:r>
          </w:p>
        </w:tc>
        <w:tc>
          <w:tcPr>
            <w:tcW w:w="812" w:type="pct"/>
            <w:tcBorders>
              <w:top w:val="single" w:sz="24" w:space="0" w:color="auto"/>
              <w:left w:val="nil"/>
              <w:bottom w:val="nil"/>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155/2010/506363", "ISSN" : "1110-7251", "PMID" : "21197092", "abstract" : "We have constructed virus-like particles (VLPs) harboring hemagglutinin (HA), neuraminidase (NA), matrix protein 1 (M1) ,and proton channel protein (M2) using baculovirus as a vector in the SF9 insect cell. The size of the expressed VLP was estimated to be ~100 nm by light scattering experiment and transmission electron microscopy. Recognition of HA on the VLP surface by the HA2-specific monoclonal antibody IIF4 at acidic pH, as probed by surface plasmon resonance, indicated the pH-induced structural rearrangement of HA. Uptake of the particle by A549 mediated by HA-sialylose receptor interaction was visualized by the fluorescent-labeled VLP. The HA-promoted cell-virus fusion activity was illustrated by fluorescence imaging on the Jurkat cells incubated with rhodamine-loaded VLP performed at fusogenic pH. Furthermore, the green fluorescence protein (GFP) was fused to NA to produce VLP with a pH-sensitive probe, expanding the use of VLP as an antigen carrier and a tool for viral tracking.", "author" : [ { "dropping-particle" : "", "family" : "Pan", "given" : "Yi-Shin", "non-dropping-particle" : "", "parse-names" : false, "suffix" : "" }, { "dropping-particle" : "", "family" : "Wei", "given" : "Hung-Ju", "non-dropping-particle" : "", "parse-names" : false, "suffix" : "" }, { "dropping-particle" : "", "family" : "Chang", "given" : "Chung-Chieh", "non-dropping-particle" : "", "parse-names" : false, "suffix" : "" }, { "dropping-particle" : "", "family" : "Lin", "given" : "Chung-Hung", "non-dropping-particle" : "", "parse-names" : false, "suffix" : "" }, { "dropping-particle" : "", "family" : "Wei", "given" : "Ting-Shyang", "non-dropping-particle" : "", "parse-names" : false, "suffix" : "" }, { "dropping-particle" : "", "family" : "Wu", "given" : "Suh-Chin", "non-dropping-particle" : "", "parse-names" : false, "suffix" : "" }, { "dropping-particle" : "", "family" : "Chang", "given" : "Ding-Kwo", "non-dropping-particle" : "", "parse-names" : false, "suffix" : "" } ], "container-title" : "Journal of biomedicine &amp; biotechnology", "id" : "ITEM-1", "issued" : { "date-parts" : [ [ "2010" ] ] }, "page" : "506363", "title" : "Construction and characterization of insect cell-derived influenza VLP: cell binding, fusion, and EGFP incorporation.", "type" : "article-journal", "volume" : "2010" }, "uris" : [ "http://www.mendeley.com/documents/?uuid=2fe8fec3-722e-4a03-bd49-834f681c182a" ] } ], "mendeley" : { "formattedCitation" : "[124]", "plainTextFormattedCitation" : "[124]", "previouslyFormattedCitation" : "[124]"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val="en-US" w:eastAsia="fr-FR"/>
              </w:rPr>
              <w:t>[124]</w:t>
            </w:r>
            <w:r w:rsidRPr="001915BC">
              <w:rPr>
                <w:rFonts w:eastAsia="Times New Roman" w:cs="Times New Roman"/>
                <w:color w:val="000000"/>
                <w:sz w:val="18"/>
                <w:lang w:val="en-US" w:eastAsia="fr-FR"/>
              </w:rPr>
              <w:fldChar w:fldCharType="end"/>
            </w:r>
          </w:p>
        </w:tc>
        <w:tc>
          <w:tcPr>
            <w:tcW w:w="1091" w:type="pct"/>
            <w:tcBorders>
              <w:top w:val="single" w:sz="24" w:space="0" w:color="auto"/>
              <w:left w:val="nil"/>
              <w:bottom w:val="nil"/>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val="en-US" w:eastAsia="fr-FR"/>
              </w:rPr>
            </w:pPr>
          </w:p>
        </w:tc>
        <w:tc>
          <w:tcPr>
            <w:tcW w:w="865" w:type="pct"/>
            <w:tcBorders>
              <w:top w:val="single" w:sz="24" w:space="0" w:color="auto"/>
              <w:left w:val="nil"/>
              <w:bottom w:val="nil"/>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left w:val="nil"/>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fr-FR"/>
              </w:rPr>
            </w:pPr>
            <w:r>
              <w:rPr>
                <w:rFonts w:eastAsia="Times New Roman" w:cs="Times New Roman"/>
                <w:b/>
                <w:color w:val="000000"/>
                <w:lang w:val="en-US" w:eastAsia="fr-FR"/>
              </w:rPr>
              <w:t>HA - M1 + NA</w:t>
            </w:r>
          </w:p>
        </w:tc>
        <w:tc>
          <w:tcPr>
            <w:tcW w:w="812" w:type="pct"/>
            <w:tcBorders>
              <w:left w:val="nil"/>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1",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mendeley" : { "formattedCitation" : "[125]", "plainTextFormattedCitation" : "[125]", "previouslyFormattedCitation" : "[125]"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eastAsia="fr-FR"/>
              </w:rPr>
              <w:t>[125]</w:t>
            </w:r>
            <w:r w:rsidRPr="001915BC">
              <w:rPr>
                <w:rFonts w:eastAsia="Times New Roman" w:cs="Times New Roman"/>
                <w:color w:val="000000"/>
                <w:sz w:val="18"/>
                <w:lang w:val="en-US" w:eastAsia="fr-FR"/>
              </w:rPr>
              <w:fldChar w:fldCharType="end"/>
            </w:r>
          </w:p>
        </w:tc>
        <w:tc>
          <w:tcPr>
            <w:tcW w:w="1091" w:type="pct"/>
            <w:tcBorders>
              <w:left w:val="nil"/>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left w:val="nil"/>
              <w:right w:val="single" w:sz="24" w:space="0" w:color="auto"/>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nil"/>
              <w:left w:val="nil"/>
              <w:bottom w:val="single" w:sz="4" w:space="0" w:color="808080" w:themeColor="background1" w:themeShade="80"/>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val="en-US" w:eastAsia="fr-FR"/>
              </w:rPr>
              <w:t>HA - NA + M1</w:t>
            </w:r>
          </w:p>
        </w:tc>
        <w:tc>
          <w:tcPr>
            <w:tcW w:w="812" w:type="pct"/>
            <w:tcBorders>
              <w:top w:val="nil"/>
              <w:left w:val="nil"/>
              <w:bottom w:val="single" w:sz="4" w:space="0" w:color="808080" w:themeColor="background1" w:themeShade="80"/>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16/j.antiviral.2009.09.005", "ISSN" : "1872-9096", "PMID" : "19772876", "abstract" : "Influenza virus-like particles (VLPs) were produced in Sf9 insect cells by co-expressing the matrix protein M1 and the surface glycoproteins hemagglutinin (HA) and neuraminidase (NA) using the recombinant baculovirus expression system. The VLPs were morphologically similar to influenza virions. Both HA and NA proteins were incorporated into VLPs and these proteins retained their functional activities. Further, influenza VLPs but not inactivated influenza viruses (IIV) stimulated secretion of inflammatory cytokines from mouse bone marrow-derived dendritic cells (BMDC). Immunogenicity of influenza VLPs and their protective efficacies against lethal influenza virus challenge were evaluated in young and aged mice. Immunization with influenza VLPs induced strong antibody responses against HA that inhibited hemagglutination by influenza virus, similar to IIV vaccines. Compared to young mice, antibody responses in aged mice immunized with a low dose of either influenza VLPs or IIV vaccines exhibited markedly reduced avidity for HA. However, immunization of aged mice with a high dose of influenza VLPs induced antibody responses with high avidity similar to those in young mice. Furthermore, all vaccinated animals survived a lethal challenge by a mouse-adapted influenza virus (A/PR/8/34), indicating that influenza VLPs are highly efficacious for protection against influenza virus infection in both young and aged mice.", "author" : [ { "dropping-particle" : "", "family" : "Wen", "given" : "Zhiyuan", "non-dropping-particle" : "", "parse-names" : false, "suffix" : "" }, { "dropping-particle" : "", "family" : "Ye", "given" : "Ling", "non-dropping-particle" : "", "parse-names" : false, "suffix" : "" }, { "dropping-particle" : "", "family" : "Gao", "given" : "Yulong", "non-dropping-particle" : "", "parse-names" : false, "suffix" : "" }, { "dropping-particle" : "", "family" : "Pan", "given" : "Lei", "non-dropping-particle" : "", "parse-names" : false, "suffix" : "" }, { "dropping-particle" : "", "family" : "Dong", "given" : "Ke", "non-dropping-particle" : "", "parse-names" : false, "suffix" : "" }, { "dropping-particle" : "", "family" : "Bu", "given" : "Zhigao", "non-dropping-particle" : "", "parse-names" : false, "suffix" : "" }, { "dropping-particle" : "", "family" : "Compans", "given" : "Richard W", "non-dropping-particle" : "", "parse-names" : false, "suffix" : "" }, { "dropping-particle" : "", "family" : "Yang", "given" : "Chinglai", "non-dropping-particle" : "", "parse-names" : false, "suffix" : "" } ], "container-title" : "Antiviral research", "id" : "ITEM-1", "issue" : "3", "issued" : { "date-parts" : [ [ "2009", "12" ] ] }, "page" : "215-24", "title" : "Immunization by influenza virus-like particles protects aged mice against lethal influenza virus challenge.", "type" : "article-journal", "volume" : "84" }, "uris" : [ "http://www.mendeley.com/documents/?uuid=b28e49cc-8132-4793-91a8-f50a3d4e0fe1" ] } ], "mendeley" : { "formattedCitation" : "[132]", "plainTextFormattedCitation" : "[132]", "previouslyFormattedCitation" : "[132]"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557E79">
              <w:rPr>
                <w:rFonts w:eastAsia="Times New Roman" w:cs="Times New Roman"/>
                <w:noProof/>
                <w:color w:val="000000"/>
                <w:sz w:val="18"/>
                <w:lang w:eastAsia="fr-FR"/>
              </w:rPr>
              <w:t>[132]</w:t>
            </w:r>
            <w:r w:rsidRPr="001915BC">
              <w:rPr>
                <w:rFonts w:eastAsia="Times New Roman" w:cs="Times New Roman"/>
                <w:color w:val="000000"/>
                <w:sz w:val="18"/>
                <w:lang w:eastAsia="fr-FR"/>
              </w:rPr>
              <w:fldChar w:fldCharType="end"/>
            </w:r>
          </w:p>
        </w:tc>
        <w:tc>
          <w:tcPr>
            <w:tcW w:w="1091" w:type="pct"/>
            <w:tcBorders>
              <w:top w:val="nil"/>
              <w:left w:val="nil"/>
              <w:bottom w:val="single" w:sz="4" w:space="0" w:color="808080" w:themeColor="background1" w:themeShade="80"/>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sz w:val="18"/>
                <w:lang w:val="en-US"/>
              </w:rPr>
              <w:fldChar w:fldCharType="begin" w:fldLock="1"/>
            </w:r>
            <w:r>
              <w:rPr>
                <w:sz w:val="18"/>
                <w:lang w:val="en-US"/>
              </w:rPr>
              <w:instrText>ADDIN CSL_CITATION { "citationItems" : [ { "id" : "ITEM-1", "itemData" : { "abstract" : "Several studies have described the production of influenza virus-like particles (VLP) using a variety of platform systems. These VLPs are non-replicating particles that spontaneously self-assemble from expressed influenza virus proteins and have been proposed as vaccine candidates for both seasonal and pandemic influenza. Although still in the early stages of development and evaluation as influenza vaccines, influenza VLPs have a variety of other valuable uses such as examining and understanding correlates of protection against influenza and investigating virus-cell interactions. The most common production system for influenza VLPs is the baculovirus-insect cell expression which has several attractive features including the ease in which new gene combinations can be constructed, the immunogenicity elicited and protection afforded by the produced VLPs, and the scalability offered by the system. However, there are differences between the influenza VLPs produced by baculovirus expression systems in insect cells and the influenza viruses produced for use as current vaccines or the virus produced during a productive clinical infection. We describe here the development of a modified vaccinia virus Ankara (MVA) system to generate mammalian influenza VLPs containing influenza H5N1 proteins. The MVA vector system is flexible for manipulating and generating various VLP constructs, expresses high level of influenza hemagglutinin (HA), neuraminidase (NA), and matrix (M) proteins, and can be scaled up to produce VLPs in quantities sufficient for in vivo studies. We show that mammalian VLPs are generated from recombinant MVA vectors expressing H5N1 HA alone, but that increased VLP production can be achieved if NA is co-expressed. These mammalian H5N1 influenza VLPs have properties in common with live virus, as shown by electron microscopy analysis, their ability to hemagglutinate red blood cells, express neuraminidase activity, and to bind influenza specific antibodies. Importantly, these VLPs are able to elicit a protective immune response in a mouse challenge model, suggesting their utility in dissecting the correlates of immunity in such models. Mammalian derived VLPs may also provide a useful tool for studying virus-cell interactions and may have potential for development as pandemic vaccines.", "author" : [ { "dropping-particle" : "", "family" : "Schmeisser", "given" : "Falko", "non-dropping-particle" : "", "parse-names" : false, "suffix" : "" }, { "dropping-particle" : "", "family" : "Adamo", "given" : "Joan E", "non-dropping-particle" : "", "parse-names" : false, "suffix" : "" }, { "dropping-particle" : "", "family" : "Blumberg", "given" : "Benjamin", "non-dropping-particle" : "", "parse-names" : false, "suffix" : "" }, { "dropping-particle" : "", "family" : "Friedman", "given" : "Rachel", "non-dropping-particle" : "", "parse-names" : false, "suffix" : "" }, { "dropping-particle" : "", "family" : "Muller", "given" : "Jacqueline", "non-dropping-particle" : "", "parse-names" : false, "suffix" : "" }, { "dropping-particle" : "", "family" : "Soto", "given" : "Jackeline", "non-dropping-particle" : "", "parse-names" : false, "suffix" : "" }, { "dropping-particle" : "", "family" : "Weir", "given" : "Jerry P", "non-dropping-particle" : "", "parse-names" : false, "suffix" : "" } ], "container-title" : "Vaccine", "id" : "ITEM-1", "issue" : "23", "issued" : { "date-parts" : [ [ "2012" ] ] }, "page" : "3413-22", "publisher" : "Elsevier Ltd", "title" : "Production and characterization of mammalian virus-like particles from modified vaccinia virus Ankara vectors expressing influenza H5N1 hemagglutinin and neuraminidase.", "type" : "article-journal", "volume" : "30" }, "uris" : [ "http://www.mendeley.com/documents/?uuid=cc4d55d5-37cd-4942-8f13-7e2312ab7c3b" ] } ], "mendeley" : { "formattedCitation" : "[40]", "plainTextFormattedCitation" : "[40]", "previouslyFormattedCitation" : "[40]" }, "properties" : {  }, "schema" : "https://github.com/citation-style-language/schema/raw/master/csl-citation.json" }</w:instrText>
            </w:r>
            <w:r w:rsidRPr="001915BC">
              <w:rPr>
                <w:sz w:val="18"/>
                <w:lang w:val="en-US"/>
              </w:rPr>
              <w:fldChar w:fldCharType="separate"/>
            </w:r>
            <w:r w:rsidRPr="001915BC">
              <w:rPr>
                <w:noProof/>
                <w:sz w:val="18"/>
                <w:lang w:val="en-US"/>
              </w:rPr>
              <w:t>[40]</w:t>
            </w:r>
            <w:r w:rsidRPr="001915BC">
              <w:rPr>
                <w:sz w:val="18"/>
                <w:lang w:val="en-US"/>
              </w:rPr>
              <w:fldChar w:fldCharType="end"/>
            </w:r>
          </w:p>
        </w:tc>
        <w:tc>
          <w:tcPr>
            <w:tcW w:w="865" w:type="pct"/>
            <w:tcBorders>
              <w:top w:val="nil"/>
              <w:left w:val="nil"/>
              <w:bottom w:val="single" w:sz="4" w:space="0" w:color="808080" w:themeColor="background1" w:themeShade="80"/>
              <w:right w:val="single" w:sz="24" w:space="0" w:color="auto"/>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vMerge/>
            <w:tcBorders>
              <w:top w:val="single" w:sz="24" w:space="0" w:color="auto"/>
              <w:left w:val="single" w:sz="18" w:space="0" w:color="auto"/>
              <w:bottom w:val="single" w:sz="18" w:space="0" w:color="auto"/>
              <w:right w:val="nil"/>
            </w:tcBorders>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val="en-US" w:eastAsia="fr-FR"/>
              </w:rPr>
            </w:pPr>
          </w:p>
        </w:tc>
        <w:tc>
          <w:tcPr>
            <w:tcW w:w="1470" w:type="pct"/>
            <w:tcBorders>
              <w:top w:val="single" w:sz="4" w:space="0" w:color="808080" w:themeColor="background1" w:themeShade="80"/>
              <w:left w:val="nil"/>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Gag - HA + NA</w:t>
            </w:r>
          </w:p>
        </w:tc>
        <w:tc>
          <w:tcPr>
            <w:tcW w:w="812" w:type="pct"/>
            <w:tcBorders>
              <w:top w:val="single" w:sz="4" w:space="0" w:color="808080" w:themeColor="background1" w:themeShade="80"/>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lang w:eastAsia="fr-FR"/>
              </w:rPr>
            </w:pPr>
          </w:p>
        </w:tc>
        <w:tc>
          <w:tcPr>
            <w:tcW w:w="1091" w:type="pct"/>
            <w:tcBorders>
              <w:top w:val="single" w:sz="4" w:space="0" w:color="808080" w:themeColor="background1" w:themeShade="80"/>
              <w:left w:val="nil"/>
              <w:bottom w:val="single" w:sz="18" w:space="0" w:color="auto"/>
              <w:right w:val="nil"/>
            </w:tcBorders>
            <w:noWrap/>
            <w:vAlign w:val="center"/>
            <w:hideMark/>
          </w:tcPr>
          <w:p w:rsidR="009E2256" w:rsidRPr="001915BC" w:rsidRDefault="009E2256" w:rsidP="00DE3E61">
            <w:pPr>
              <w:cnfStyle w:val="000000100000" w:firstRow="0" w:lastRow="0" w:firstColumn="0" w:lastColumn="0" w:oddVBand="0" w:evenVBand="0" w:oddHBand="1" w:evenHBand="0" w:firstRowFirstColumn="0" w:firstRowLastColumn="0" w:lastRowFirstColumn="0" w:lastRowLastColumn="0"/>
              <w:rPr>
                <w:sz w:val="18"/>
                <w:szCs w:val="20"/>
                <w:lang w:eastAsia="fr-FR"/>
              </w:rPr>
            </w:pPr>
          </w:p>
        </w:tc>
        <w:tc>
          <w:tcPr>
            <w:tcW w:w="865" w:type="pct"/>
            <w:tcBorders>
              <w:top w:val="single" w:sz="4" w:space="0" w:color="808080" w:themeColor="background1" w:themeShade="80"/>
              <w:left w:val="nil"/>
              <w:bottom w:val="single" w:sz="18" w:space="0" w:color="auto"/>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86/599840", "ISBN" : "2004005246", "ISSN" : "0022-1899", "PMID" : "19505256", "abstract" : "BACKGROUND: With seasonal outbreaks affecting millions of people each year and devastating pandemics, human influenza is a major health concern. The pandemic threat includes highly pathogenic avian influenza viruses (HPAIVs) that gained the ability to infect humans in Asia and quickly spread throughout the world. Major concerns have been raised regarding today's vaccine production systems against influenza viruses, and new strategies to design efficient vaccines are under intensive investigation. METHODS: We demonstrated elsewhere that viruslike particles (VLPs) incorporating HPAIV hemagglutinin induce strong humoral immune response when injected in mice. In the current study, we evaluated a novel strategy that combines the immunogenicity of influenza VLPs and the advantages of DNA vaccines. RESULTS: We developed minimal expression vectors encoding all genetic information necessary to produce H7N1 influenza VLPs. We showed that mice vaccinated with small DNA amounts developed specific, high-titer neutralizing antibodies against homologous H7N1 strain and were protected against lethal doses of an antigenically distinct H7N7 HPAIV. Moreover, using some of these constructs, we were able to raise cross-neutralizing antibodies against an unrelated H5N1 HPAIV. CONCLUSIONS: DNA vaccination with constructs coding for influenza VLP production is a promising strategy to induce protection against different influenza viruses.", "author" : [ { "dropping-particle" : "", "family" : "Sz\u00e9csi", "given" : "Judit", "non-dropping-particle" : "", "parse-names" : false, "suffix" : "" }, { "dropping-particle" : "", "family" : "Gabriel", "given" : "G\u00fclsah", "non-dropping-particle" : "", "parse-names" : false, "suffix" : "" }, { "dropping-particle" : "", "family" : "Edfeldt", "given" : "Gabriella", "non-dropping-particle" : "", "parse-names" : false, "suffix" : "" }, { "dropping-particle" : "", "family" : "Michelet", "given" : "Maud", "non-dropping-particle" : "", "parse-names" : false, "suffix" : "" }, { "dropping-particle" : "", "family" : "Klenk", "given" : "Hans Dieter", "non-dropping-particle" : "", "parse-names" : false, "suffix" : "" }, { "dropping-particle" : "", "family" : "Cosset", "given" : "Fran\u00e7ois-Lo\u00efc", "non-dropping-particle" : "", "parse-names" : false, "suffix" : "" } ], "container-title" : "The Journal of infectious diseases", "id" : "ITEM-1", "issue" : "2", "issued" : { "date-parts" : [ [ "2009" ] ] }, "page" : "181-190", "title" : "DNA vaccination with a single-plasmid construct coding for viruslike particles protects mice against infection with a highly pathogenic avian influenza A virus.", "type" : "article-journal", "volume" : "200" }, "uris" : [ "http://www.mendeley.com/documents/?uuid=a1ba2f5e-667e-4359-9b82-a4a0f78aa3fa" ] } ], "mendeley" : { "formattedCitation" : "[34]", "plainTextFormattedCitation" : "[34]", "previouslyFormattedCitation" : "[34]"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34]</w:t>
            </w:r>
            <w:r w:rsidRPr="001915BC">
              <w:rPr>
                <w:rFonts w:eastAsia="Times New Roman" w:cs="Times New Roman"/>
                <w:color w:val="000000"/>
                <w:sz w:val="18"/>
                <w:lang w:eastAsia="fr-FR"/>
              </w:rPr>
              <w:fldChar w:fldCharType="end"/>
            </w:r>
          </w:p>
        </w:tc>
      </w:tr>
      <w:tr w:rsidR="009E2256" w:rsidTr="00DE3E61">
        <w:trPr>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4</w:t>
            </w:r>
          </w:p>
        </w:tc>
        <w:tc>
          <w:tcPr>
            <w:tcW w:w="1470" w:type="pct"/>
            <w:tcBorders>
              <w:top w:val="single" w:sz="18" w:space="0" w:color="auto"/>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M1 + NA - M2</w:t>
            </w:r>
          </w:p>
        </w:tc>
        <w:tc>
          <w:tcPr>
            <w:tcW w:w="812" w:type="pct"/>
            <w:tcBorders>
              <w:top w:val="single" w:sz="18" w:space="0" w:color="auto"/>
              <w:left w:val="nil"/>
              <w:bottom w:val="single" w:sz="18" w:space="0" w:color="auto"/>
              <w:right w:val="nil"/>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16/j.vaccine.2011.05.077", "ISBN" : "1873-2518 (Electronic); 0264-410X (Linking)", "ISSN" : "1873-2518", "PMID" : "21651946", "abstract" : "Influenza virus-like particles (VLPs) are noninfectious and the assembly of influenza VLPs depends on the interactions of M1 proteins and/or other viral surface proteins, such as HA, NA, and M2, with the cellular lipid membranes. In this study we propose that M2 protein can be used as a molecular fabricator without disrupting the assembly of VLPs and while retaining the native structures of HA and NA envelope protein oligomers on the particle surfaces. First, we demonstrated that influenza VLPs can be fabricated by the M2 fusion of enhanced green fluorescent protein for imaging single virus entering A549 cells. Second, we engineered two molecular adjuvants (flagellin and profilin) fused to M2 protein to generate molecular adjuvanted VLPs. Theses molecular adjuvanted VLPs had stimulatory functions, including increasing TNF-\u03b1 production and promoting the maturation of dendritic cells. Immunization of mice with molecular adjuvanted VLPs also enhanced the response of the neutralizing antibodies against homologous and heterologous H5N1 viruses. The results can provide useful information for imaging single viruses and designing novel vaccines against influenza virus infection.", "author" : [ { "dropping-particle" : "", "family" : "Wei", "given" : "Hung-Ju", "non-dropping-particle" : "", "parse-names" : false, "suffix" : "" }, { "dropping-particle" : "", "family" : "Chang", "given" : "Weihau", "non-dropping-particle" : "", "parse-names" : false, "suffix" : "" }, { "dropping-particle" : "", "family" : "Lin", "given" : "Shih-Chang", "non-dropping-particle" : "", "parse-names" : false, "suffix" : "" }, { "dropping-particle" : "", "family" : "Liu", "given" : "Wen-Chun", "non-dropping-particle" : "", "parse-names" : false, "suffix" : "" }, { "dropping-particle" : "", "family" : "Chang", "given" : "Ding-Kao", "non-dropping-particle" : "", "parse-names" : false, "suffix" : "" }, { "dropping-particle" : "", "family" : "Chong", "given" : "Pele", "non-dropping-particle" : "", "parse-names" : false, "suffix" : "" }, { "dropping-particle" : "", "family" : "Wu", "given" : "Suh-Chin", "non-dropping-particle" : "", "parse-names" : false, "suffix" : "" } ], "container-title" : "Vaccine", "id" : "ITEM-1", "issue" : "41", "issued" : { "date-parts" : [ [ "2011" ] ] }, "page" : "7163-72", "publisher" : "Elsevier Ltd", "title" : "Fabrication of influenza virus-like particles using M2 fusion proteins for imaging single viruses and designing vaccines.", "type" : "article-journal", "volume" : "29" }, "uris" : [ "http://www.mendeley.com/documents/?uuid=62af14f5-e81d-4df2-8319-8c120f276990" ] }, { "id" : "ITEM-2", "itemData" : { "DOI" : "10.1155/2010/506363", "ISSN" : "1110-7251", "PMID" : "21197092", "abstract" : "We have constructed virus-like particles (VLPs) harboring hemagglutinin (HA), neuraminidase (NA), matrix protein 1 (M1) ,and proton channel protein (M2) using baculovirus as a vector in the SF9 insect cell. The size of the expressed VLP was estimated to be ~100 nm by light scattering experiment and transmission electron microscopy. Recognition of HA on the VLP surface by the HA2-specific monoclonal antibody IIF4 at acidic pH, as probed by surface plasmon resonance, indicated the pH-induced structural rearrangement of HA. Uptake of the particle by A549 mediated by HA-sialylose receptor interaction was visualized by the fluorescent-labeled VLP. The HA-promoted cell-virus fusion activity was illustrated by fluorescence imaging on the Jurkat cells incubated with rhodamine-loaded VLP performed at fusogenic pH. Furthermore, the green fluorescence protein (GFP) was fused to NA to produce VLP with a pH-sensitive probe, expanding the use of VLP as an antigen carrier and a tool for viral tracking.", "author" : [ { "dropping-particle" : "", "family" : "Pan", "given" : "Yi-Shin", "non-dropping-particle" : "", "parse-names" : false, "suffix" : "" }, { "dropping-particle" : "", "family" : "Wei", "given" : "Hung-Ju", "non-dropping-particle" : "", "parse-names" : false, "suffix" : "" }, { "dropping-particle" : "", "family" : "Chang", "given" : "Chung-Chieh", "non-dropping-particle" : "", "parse-names" : false, "suffix" : "" }, { "dropping-particle" : "", "family" : "Lin", "given" : "Chung-Hung", "non-dropping-particle" : "", "parse-names" : false, "suffix" : "" }, { "dropping-particle" : "", "family" : "Wei", "given" : "Ting-Shyang", "non-dropping-particle" : "", "parse-names" : false, "suffix" : "" }, { "dropping-particle" : "", "family" : "Wu", "given" : "Suh-Chin", "non-dropping-particle" : "", "parse-names" : false, "suffix" : "" }, { "dropping-particle" : "", "family" : "Chang", "given" : "Ding-Kwo", "non-dropping-particle" : "", "parse-names" : false, "suffix" : "" } ], "container-title" : "Journal of biomedicine &amp; biotechnology", "id" : "ITEM-2", "issued" : { "date-parts" : [ [ "2010" ] ] }, "page" : "506363", "title" : "Construction and characterization of insect cell-derived influenza VLP: cell binding, fusion, and EGFP incorporation.", "type" : "article-journal", "volume" : "2010" }, "uris" : [ "http://www.mendeley.com/documents/?uuid=2fe8fec3-722e-4a03-bd49-834f681c182a" ] } ], "mendeley" : { "formattedCitation" : "[124,125]", "plainTextFormattedCitation" : "[124,125]", "previouslyFormattedCitation" : "[124,125]"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557E79">
              <w:rPr>
                <w:rFonts w:eastAsia="Times New Roman" w:cs="Times New Roman"/>
                <w:noProof/>
                <w:color w:val="000000"/>
                <w:sz w:val="18"/>
                <w:lang w:eastAsia="fr-FR"/>
              </w:rPr>
              <w:t>[124,125]</w:t>
            </w:r>
            <w:r w:rsidRPr="001915BC">
              <w:rPr>
                <w:rFonts w:eastAsia="Times New Roman" w:cs="Times New Roman"/>
                <w:color w:val="000000"/>
                <w:sz w:val="18"/>
                <w:lang w:val="en-US" w:eastAsia="fr-FR"/>
              </w:rPr>
              <w:fldChar w:fldCharType="end"/>
            </w:r>
          </w:p>
        </w:tc>
        <w:tc>
          <w:tcPr>
            <w:tcW w:w="1091" w:type="pct"/>
            <w:tcBorders>
              <w:top w:val="single" w:sz="18" w:space="0" w:color="auto"/>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single" w:sz="18" w:space="0" w:color="auto"/>
              <w:right w:val="single" w:sz="24" w:space="0" w:color="auto"/>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r>
      <w:tr w:rsidR="009E2256" w:rsidTr="00DE3E6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val="en-US" w:eastAsia="fr-FR"/>
              </w:rPr>
            </w:pPr>
          </w:p>
        </w:tc>
        <w:tc>
          <w:tcPr>
            <w:tcW w:w="505" w:type="pct"/>
            <w:tcBorders>
              <w:top w:val="single" w:sz="18" w:space="0" w:color="auto"/>
              <w:left w:val="single" w:sz="18" w:space="0" w:color="auto"/>
              <w:bottom w:val="single" w:sz="24"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6</w:t>
            </w:r>
          </w:p>
        </w:tc>
        <w:tc>
          <w:tcPr>
            <w:tcW w:w="1470" w:type="pct"/>
            <w:tcBorders>
              <w:top w:val="single" w:sz="18" w:space="0" w:color="auto"/>
              <w:left w:val="nil"/>
              <w:bottom w:val="single" w:sz="24"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 xml:space="preserve">Double HA – M1 + Triple HA – M1 </w:t>
            </w:r>
          </w:p>
        </w:tc>
        <w:tc>
          <w:tcPr>
            <w:tcW w:w="812" w:type="pct"/>
            <w:tcBorders>
              <w:top w:val="single" w:sz="18" w:space="0" w:color="auto"/>
              <w:left w:val="nil"/>
              <w:bottom w:val="single" w:sz="24" w:space="0" w:color="auto"/>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val="en-US"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16/j.vaccine.2017.02.043", "ISSN" : "0264410X", "author" : [ { "dropping-particle" : "", "family" : "Sequeira", "given" : "Daniela P", "non-dropping-particle" : "", "parse-names" : false, "suffix" : "" }, { "dropping-particle" : "", "family" : "Correia", "given" : "Ricardo", "non-dropping-particle" : "", "parse-names" : false, "suffix" : "" }, { "dropping-particle" : "", "family" : "Carrondo", "given" : "Manuel J.T.", "non-dropping-particle" : "", "parse-names" : false, "suffix" : "" }, { "dropping-particle" : "", "family" : "Rold\u00e3o", "given" : "Ant\u00f3nio", "non-dropping-particle" : "", "parse-names" : false, "suffix" : "" }, { "dropping-particle" : "", "family" : "Teixeira", "given" : "Ana P", "non-dropping-particle" : "", "parse-names" : false, "suffix" : "" }, { "dropping-particle" : "", "family" : "Alves", "given" : "Paula M", "non-dropping-particle" : "", "parse-names" : false, "suffix" : "" } ], "container-title" : "Vaccine", "id" : "ITEM-1", "issue" : "October", "issued" : { "date-parts" : [ [ "2017", "3" ] ] }, "page" : "107316", "publisher" : "Elsevier Ltd", "title" : "Combining stable insect cell lines with baculovirus-mediated expression for multi-HA influenza VLP production", "type" : "article-journal", "volume" : "9" }, "uris" : [ "http://www.mendeley.com/documents/?uuid=68f5524a-7d58-4c48-872d-c3640245cd0f" ] } ], "mendeley" : { "formattedCitation" : "[30]", "plainTextFormattedCitation" : "[30]", "previouslyFormattedCitation" : "[30]"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1915BC">
              <w:rPr>
                <w:rFonts w:eastAsia="Times New Roman" w:cs="Times New Roman"/>
                <w:noProof/>
                <w:color w:val="000000"/>
                <w:sz w:val="18"/>
                <w:lang w:val="en-US" w:eastAsia="fr-FR"/>
              </w:rPr>
              <w:t>[30]</w:t>
            </w:r>
            <w:r w:rsidRPr="001915BC">
              <w:rPr>
                <w:rFonts w:eastAsia="Times New Roman" w:cs="Times New Roman"/>
                <w:color w:val="000000"/>
                <w:sz w:val="18"/>
                <w:lang w:val="en-US" w:eastAsia="fr-FR"/>
              </w:rPr>
              <w:fldChar w:fldCharType="end"/>
            </w:r>
          </w:p>
        </w:tc>
        <w:tc>
          <w:tcPr>
            <w:tcW w:w="1091" w:type="pct"/>
            <w:tcBorders>
              <w:top w:val="single" w:sz="18" w:space="0" w:color="auto"/>
              <w:left w:val="nil"/>
              <w:bottom w:val="single" w:sz="24" w:space="0" w:color="auto"/>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single" w:sz="24" w:space="0" w:color="auto"/>
              <w:right w:val="single" w:sz="24" w:space="0" w:color="auto"/>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r w:rsidR="009E2256" w:rsidTr="00DE3E61">
        <w:trPr>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val="restart"/>
            <w:tcBorders>
              <w:top w:val="single" w:sz="24" w:space="0" w:color="auto"/>
              <w:left w:val="single" w:sz="24" w:space="0" w:color="auto"/>
              <w:bottom w:val="single" w:sz="24" w:space="0" w:color="auto"/>
              <w:right w:val="single" w:sz="18" w:space="0" w:color="auto"/>
            </w:tcBorders>
            <w:shd w:val="clear" w:color="auto" w:fill="EEECE1" w:themeFill="background2"/>
            <w:textDirection w:val="btLr"/>
            <w:vAlign w:val="center"/>
            <w:hideMark/>
          </w:tcPr>
          <w:p w:rsidR="009E2256" w:rsidRDefault="009E2256" w:rsidP="00DE3E61">
            <w:pPr>
              <w:ind w:left="113" w:right="113"/>
              <w:jc w:val="center"/>
              <w:rPr>
                <w:rFonts w:eastAsia="Times New Roman" w:cs="Times New Roman"/>
                <w:b w:val="0"/>
                <w:color w:val="000000"/>
                <w:lang w:eastAsia="fr-FR"/>
              </w:rPr>
            </w:pPr>
            <w:r>
              <w:rPr>
                <w:rFonts w:eastAsia="Times New Roman" w:cs="Times New Roman"/>
                <w:color w:val="000000"/>
                <w:lang w:eastAsia="fr-FR"/>
              </w:rPr>
              <w:t>STABLE TRANSFECTION</w:t>
            </w:r>
          </w:p>
        </w:tc>
        <w:tc>
          <w:tcPr>
            <w:tcW w:w="505" w:type="pct"/>
            <w:tcBorders>
              <w:top w:val="single" w:sz="24" w:space="0" w:color="auto"/>
              <w:left w:val="single" w:sz="18" w:space="0" w:color="auto"/>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2</w:t>
            </w:r>
          </w:p>
        </w:tc>
        <w:tc>
          <w:tcPr>
            <w:tcW w:w="1470" w:type="pct"/>
            <w:tcBorders>
              <w:top w:val="single" w:sz="24" w:space="0" w:color="auto"/>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w:t>
            </w:r>
          </w:p>
        </w:tc>
        <w:tc>
          <w:tcPr>
            <w:tcW w:w="812" w:type="pct"/>
            <w:tcBorders>
              <w:top w:val="single" w:sz="24" w:space="0" w:color="auto"/>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lang w:eastAsia="fr-FR"/>
              </w:rPr>
            </w:pPr>
          </w:p>
        </w:tc>
        <w:tc>
          <w:tcPr>
            <w:tcW w:w="1091" w:type="pct"/>
            <w:tcBorders>
              <w:top w:val="single" w:sz="24" w:space="0" w:color="auto"/>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c>
          <w:tcPr>
            <w:tcW w:w="865" w:type="pct"/>
            <w:tcBorders>
              <w:top w:val="single" w:sz="24" w:space="0" w:color="auto"/>
              <w:left w:val="nil"/>
              <w:bottom w:val="single" w:sz="18" w:space="0" w:color="auto"/>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16/j.vaccine.2016.04.089", "ISSN" : "0264410X", "author" : [ { "dropping-particle" : "", "family" : "Venereo-Sanchez", "given" : "Alina", "non-dropping-particle" : "", "parse-names" : false, "suffix" : "" }, { "dropping-particle" : "", "family" : "Gilbert", "given" : "Renald", "non-dropping-particle" : "", "parse-names" : false, "suffix" : "" }, { "dropping-particle" : "", "family" : "Simoneau", "given" : "Melanie", "non-dropping-particle" : "", "parse-names" : false, "suffix" : "" }, { "dropping-particle" : "", "family" : "Caron", "given" : "Antoine", "non-dropping-particle" : "", "parse-names" : false, "suffix" : "" }, { "dropping-particle" : "", "family" : "Chahal", "given" : "Parminder", "non-dropping-particle" : "", "parse-names" : false, "suffix" : "" }, { "dropping-particle" : "", "family" : "Chen", "given" : "Wangxue", "non-dropping-particle" : "", "parse-names" : false, "suffix" : "" }, { "dropping-particle" : "", "family" : "Ansorge", "given" : "Sven", "non-dropping-particle" : "", "parse-names" : false, "suffix" : "" }, { "dropping-particle" : "", "family" : "Li", "given" : "Xuguang", "non-dropping-particle" : "", "parse-names" : false, "suffix" : "" }, { "dropping-particle" : "", "family" : "Henry", "given" : "Olivier", "non-dropping-particle" : "", "parse-names" : false, "suffix" : "" }, { "dropping-particle" : "", "family" : "Kamen", "given" : "Amine", "non-dropping-particle" : "", "parse-names" : false, "suffix" : "" } ], "container-title" : "Vaccine", "id" : "ITEM-1", "issued" : { "date-parts" : [ [ "2016" ] ] }, "page" : "1-10", "publisher" : "Elsevier Ltd", "title" : "Hemagglutinin and neuraminidase containing virus-like particles produced in HEK-293 suspension culture: An effective influenza vaccine candidate", "type" : "article-journal" }, "uris" : [ "http://www.mendeley.com/documents/?uuid=8cb35f9c-6c6e-49ff-9bde-03afe0145163" ] } ], "mendeley" : { "formattedCitation" : "[43]", "plainTextFormattedCitation" : "[43]", "previouslyFormattedCitation" : "[43]"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43]</w:t>
            </w:r>
            <w:r w:rsidRPr="001915BC">
              <w:rPr>
                <w:rFonts w:eastAsia="Times New Roman" w:cs="Times New Roman"/>
                <w:color w:val="000000"/>
                <w:sz w:val="18"/>
                <w:lang w:eastAsia="fr-FR"/>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eastAsia="fr-FR"/>
              </w:rPr>
            </w:pPr>
          </w:p>
        </w:tc>
        <w:tc>
          <w:tcPr>
            <w:tcW w:w="505" w:type="pct"/>
            <w:vMerge w:val="restart"/>
            <w:tcBorders>
              <w:top w:val="single" w:sz="18" w:space="0" w:color="auto"/>
              <w:left w:val="single" w:sz="18" w:space="0" w:color="auto"/>
              <w:bottom w:val="single" w:sz="18"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3</w:t>
            </w:r>
          </w:p>
        </w:tc>
        <w:tc>
          <w:tcPr>
            <w:tcW w:w="1470" w:type="pct"/>
            <w:tcBorders>
              <w:top w:val="single" w:sz="18" w:space="0" w:color="auto"/>
              <w:left w:val="nil"/>
              <w:bottom w:val="single" w:sz="4" w:space="0" w:color="auto"/>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Gag</w:t>
            </w:r>
          </w:p>
        </w:tc>
        <w:tc>
          <w:tcPr>
            <w:tcW w:w="812" w:type="pct"/>
            <w:tcBorders>
              <w:top w:val="single" w:sz="18" w:space="0" w:color="auto"/>
              <w:left w:val="nil"/>
              <w:bottom w:val="single" w:sz="4" w:space="0" w:color="auto"/>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1091" w:type="pct"/>
            <w:tcBorders>
              <w:top w:val="single" w:sz="18" w:space="0" w:color="auto"/>
              <w:left w:val="nil"/>
              <w:bottom w:val="single" w:sz="4" w:space="0" w:color="auto"/>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single" w:sz="4" w:space="0" w:color="auto"/>
              <w:right w:val="single" w:sz="24" w:space="0" w:color="auto"/>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16/j.vaccine.2017.06.024", "ISSN" : "0264410X", "author" : [ { "dropping-particle" : "", "family" : "Venereo-Sanchez", "given" : "Alina", "non-dropping-particle" : "", "parse-names" : false, "suffix" : "" }, { "dropping-particle" : "", "family" : "Simoneau", "given" : "Melanie", "non-dropping-particle" : "", "parse-names" : false, "suffix" : "" }, { "dropping-particle" : "", "family" : "Lanthier", "given" : "St?phane", "non-dropping-particle" : "", "parse-names" : false, "suffix" : "" }, { "dropping-particle" : "", "family" : "Chahal", "given" : "Parminder", "non-dropping-particle" : "", "parse-names" : false, "suffix" : "" }, { "dropping-particle" : "", "family" : "Bourget", "given" : "Lucie", "non-dropping-particle" : "", "parse-names" : false, "suffix" : "" }, { "dropping-particle" : "", "family" : "Ansorge", "given" : "Sven", "non-dropping-particle" : "", "parse-names" : false, "suffix" : "" }, { "dropping-particle" : "", "family" : "Gilbert", "given" : "R?nald", "non-dropping-particle" : "", "parse-names" : false, "suffix" : "" }, { "dropping-particle" : "", "family" : "Henry", "given" : "Olivier", "non-dropping-particle" : "", "parse-names" : false, "suffix" : "" }, { "dropping-particle" : "", "family" : "Kamen", "given" : "Amine", "non-dropping-particle" : "", "parse-names" : false, "suffix" : "" } ], "container-title" : "Vaccine", "id" : "ITEM-1", "issued" : { "date-parts" : [ [ "2017" ] ] }, "page" : "1-9", "title" : "Process intensification for high yield production of influenza H1N1 Gag virus-like particles using an inducible HEK-293 stable cell line", "type" : "article-journal" }, "uris" : [ "http://www.mendeley.com/documents/?uuid=bd71a489-a140-4823-a639-615598271820" ] } ], "mendeley" : { "formattedCitation" : "[74]", "plainTextFormattedCitation" : "[74]", "previouslyFormattedCitation" : "[74]"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74]</w:t>
            </w:r>
            <w:r w:rsidRPr="001915BC">
              <w:rPr>
                <w:rFonts w:eastAsia="Times New Roman" w:cs="Times New Roman"/>
                <w:color w:val="000000"/>
                <w:sz w:val="18"/>
                <w:lang w:eastAsia="fr-FR"/>
              </w:rPr>
              <w:fldChar w:fldCharType="end"/>
            </w:r>
          </w:p>
        </w:tc>
      </w:tr>
      <w:tr w:rsidR="009E2256" w:rsidTr="00DE3E61">
        <w:trPr>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single" w:sz="4" w:space="0" w:color="auto"/>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STABLE) + M1/Gag (TRANSIENT)</w:t>
            </w:r>
          </w:p>
        </w:tc>
        <w:tc>
          <w:tcPr>
            <w:tcW w:w="812" w:type="pct"/>
            <w:tcBorders>
              <w:top w:val="single" w:sz="4" w:space="0" w:color="auto"/>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lang w:eastAsia="fr-FR"/>
              </w:rPr>
            </w:pPr>
          </w:p>
        </w:tc>
        <w:tc>
          <w:tcPr>
            <w:tcW w:w="1091" w:type="pct"/>
            <w:tcBorders>
              <w:top w:val="single" w:sz="4" w:space="0" w:color="auto"/>
              <w:left w:val="nil"/>
              <w:bottom w:val="single" w:sz="18" w:space="0" w:color="auto"/>
              <w:right w:val="nil"/>
            </w:tcBorders>
            <w:noWrap/>
            <w:vAlign w:val="center"/>
            <w:hideMark/>
          </w:tcPr>
          <w:p w:rsidR="009E2256" w:rsidRPr="001915BC" w:rsidRDefault="009E2256" w:rsidP="00DE3E61">
            <w:pPr>
              <w:cnfStyle w:val="000000000000" w:firstRow="0" w:lastRow="0" w:firstColumn="0" w:lastColumn="0" w:oddVBand="0" w:evenVBand="0" w:oddHBand="0" w:evenHBand="0" w:firstRowFirstColumn="0" w:firstRowLastColumn="0" w:lastRowFirstColumn="0" w:lastRowLastColumn="0"/>
              <w:rPr>
                <w:sz w:val="18"/>
                <w:szCs w:val="20"/>
                <w:lang w:eastAsia="fr-FR"/>
              </w:rPr>
            </w:pPr>
          </w:p>
        </w:tc>
        <w:tc>
          <w:tcPr>
            <w:tcW w:w="865" w:type="pct"/>
            <w:tcBorders>
              <w:top w:val="single" w:sz="4" w:space="0" w:color="auto"/>
              <w:left w:val="nil"/>
              <w:bottom w:val="single" w:sz="18" w:space="0" w:color="auto"/>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16/j.vaccine.2016.04.089", "ISSN" : "0264410X", "author" : [ { "dropping-particle" : "", "family" : "Venereo-Sanchez", "given" : "Alina", "non-dropping-particle" : "", "parse-names" : false, "suffix" : "" }, { "dropping-particle" : "", "family" : "Gilbert", "given" : "Renald", "non-dropping-particle" : "", "parse-names" : false, "suffix" : "" }, { "dropping-particle" : "", "family" : "Simoneau", "given" : "Melanie", "non-dropping-particle" : "", "parse-names" : false, "suffix" : "" }, { "dropping-particle" : "", "family" : "Caron", "given" : "Antoine", "non-dropping-particle" : "", "parse-names" : false, "suffix" : "" }, { "dropping-particle" : "", "family" : "Chahal", "given" : "Parminder", "non-dropping-particle" : "", "parse-names" : false, "suffix" : "" }, { "dropping-particle" : "", "family" : "Chen", "given" : "Wangxue", "non-dropping-particle" : "", "parse-names" : false, "suffix" : "" }, { "dropping-particle" : "", "family" : "Ansorge", "given" : "Sven", "non-dropping-particle" : "", "parse-names" : false, "suffix" : "" }, { "dropping-particle" : "", "family" : "Li", "given" : "Xuguang", "non-dropping-particle" : "", "parse-names" : false, "suffix" : "" }, { "dropping-particle" : "", "family" : "Henry", "given" : "Olivier", "non-dropping-particle" : "", "parse-names" : false, "suffix" : "" }, { "dropping-particle" : "", "family" : "Kamen", "given" : "Amine", "non-dropping-particle" : "", "parse-names" : false, "suffix" : "" } ], "container-title" : "Vaccine", "id" : "ITEM-1", "issued" : { "date-parts" : [ [ "2016" ] ] }, "page" : "1-10", "publisher" : "Elsevier Ltd", "title" : "Hemagglutinin and neuraminidase containing virus-like particles produced in HEK-293 suspension culture: An effective influenza vaccine candidate", "type" : "article-journal" }, "uris" : [ "http://www.mendeley.com/documents/?uuid=8cb35f9c-6c6e-49ff-9bde-03afe0145163" ] } ], "mendeley" : { "formattedCitation" : "[43]", "plainTextFormattedCitation" : "[43]", "previouslyFormattedCitation" : "[43]"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43]</w:t>
            </w:r>
            <w:r w:rsidRPr="001915BC">
              <w:rPr>
                <w:rFonts w:eastAsia="Times New Roman" w:cs="Times New Roman"/>
                <w:color w:val="000000"/>
                <w:sz w:val="18"/>
                <w:lang w:eastAsia="fr-FR"/>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eastAsia="fr-FR"/>
              </w:rPr>
            </w:pPr>
          </w:p>
        </w:tc>
        <w:tc>
          <w:tcPr>
            <w:tcW w:w="505" w:type="pct"/>
            <w:vMerge w:val="restart"/>
            <w:tcBorders>
              <w:top w:val="single" w:sz="18" w:space="0" w:color="auto"/>
              <w:left w:val="single" w:sz="18" w:space="0" w:color="auto"/>
              <w:bottom w:val="single" w:sz="18" w:space="0" w:color="auto"/>
              <w:right w:val="nil"/>
            </w:tcBorders>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4</w:t>
            </w:r>
          </w:p>
        </w:tc>
        <w:tc>
          <w:tcPr>
            <w:tcW w:w="1470" w:type="pct"/>
            <w:tcBorders>
              <w:top w:val="single" w:sz="18" w:space="0" w:color="auto"/>
              <w:left w:val="nil"/>
              <w:bottom w:val="single" w:sz="4" w:space="0" w:color="808080" w:themeColor="background1" w:themeShade="80"/>
              <w:right w:val="nil"/>
            </w:tcBorders>
            <w:noWrap/>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STABLE) + M1 + M2 (TRANSIENT)</w:t>
            </w:r>
          </w:p>
        </w:tc>
        <w:tc>
          <w:tcPr>
            <w:tcW w:w="812" w:type="pct"/>
            <w:tcBorders>
              <w:top w:val="single" w:sz="18" w:space="0" w:color="auto"/>
              <w:left w:val="nil"/>
              <w:bottom w:val="single" w:sz="4" w:space="0" w:color="808080" w:themeColor="background1" w:themeShade="80"/>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007/s12257-014-0768-z", "ISSN" : "19763816", "abstract" : "We investigated the production of influenza A/ Korea/01-2-9/2009 (H1N1) virus-like particles (VLPs) containing four structural proteins, matrix protein 1 (M1), matrix protein 2 (M2), neuraminidase (NA) and hema-gglutinin (HA), using stably transfected Trichoplusia ni BT1 TN-5B1-4 (TN-5B1-4) cells. Recombinant M1, M2, NA and HA were expressed as bands with molecular weights of 28, 17, 60, and 70 kDa, respectively, in stably transfected TN-5B1-4 (TN-5B1-4/M1-M2-NA-HA) cells. VLPs were purified from the culture medium of the TN-5B1-4/M1-M2-NA-HA cells by pelleting on a sucrose cushion, followed by ultracentrifugation in a sucrose density gradient. The four structural proteins were released together from the TN-5B1-4/M1-M2-NA-HA cells, and were co-purified from the same fractions of the sucrose density gradient, indicating that recombinant M1, M2, NA, and HA self-assembled into VLPs in the TN-5B1-4/M1-M2-NA-HA cells. Recombinant baculoviruses (rBac/NA and rBac/HA) expressing recombinant NA and HA were generated and used to co-infect stably transfected TN-5B1-4 (TN-5B1-4/M1-M2) cells expressing recombinant M1 and M2, resulting in the production of high-molecular-weight VLPs and the release of self-assembled VLPs with diameters of 80 ~ 120 nm. The production of VLPs was greatly enhanced in the TN-5B1-4/M1-M2 cells co-infected with rBac/NA and rBac/HA, compared with the TN-5B1-4/M1-M2-NA-HA cells. Our results suggest that a stably transfected-insect cell expression system might be useful for producing VLPs for the development of recombinant vaccines against influenza.", "author" : [ { "dropping-particle" : "", "family" : "Hong", "given" : "Geun Pyo", "non-dropping-particle" : "", "parse-names" : false, "suffix" : "" }, { "dropping-particle" : "", "family" : "Park", "given" : "Jong Hwa", "non-dropping-particle" : "", "parse-names" : false, "suffix" : "" }, { "dropping-particle" : "", "family" : "Lee", "given" : "Hyun Ho", "non-dropping-particle" : "", "parse-names" : false, "suffix" : "" }, { "dropping-particle" : "", "family" : "Jang", "given" : "Kyoung Ok", "non-dropping-particle" : "", "parse-names" : false, "suffix" : "" }, { "dropping-particle" : "", "family" : "Chung", "given" : "Dae Kyun", "non-dropping-particle" : "", "parse-names" : false, "suffix" : "" }, { "dropping-particle" : "", "family" : "Kim", "given" : "Wonyong", "non-dropping-particle" : "", "parse-names" : false, "suffix" : "" }, { "dropping-particle" : "", "family" : "Chung", "given" : "In Sik", "non-dropping-particle" : "", "parse-names" : false, "suffix" : "" } ], "container-title" : "Biotechnology and Bioprocess Engineering", "id" : "ITEM-1", "issue" : "3", "issued" : { "date-parts" : [ [ "2015" ] ] }, "page" : "506-514", "title" : "Production of influenza virus-like particles from stably transfected Trichoplusia ni BT1 TN-5B1-4 cells", "type" : "article-journal", "volume" : "20" }, "uris" : [ "http://www.mendeley.com/documents/?uuid=a86f98dc-3743-4b58-8fa2-719e4f40e753" ] } ], "mendeley" : { "formattedCitation" : "[29]", "plainTextFormattedCitation" : "[29]", "previouslyFormattedCitation" : "[29]"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29]</w:t>
            </w:r>
            <w:r w:rsidRPr="001915BC">
              <w:rPr>
                <w:rFonts w:eastAsia="Times New Roman" w:cs="Times New Roman"/>
                <w:color w:val="000000"/>
                <w:sz w:val="18"/>
                <w:lang w:eastAsia="fr-FR"/>
              </w:rPr>
              <w:fldChar w:fldCharType="end"/>
            </w:r>
          </w:p>
        </w:tc>
        <w:tc>
          <w:tcPr>
            <w:tcW w:w="1091" w:type="pct"/>
            <w:tcBorders>
              <w:top w:val="single" w:sz="18" w:space="0" w:color="auto"/>
              <w:left w:val="nil"/>
              <w:bottom w:val="single" w:sz="4" w:space="0" w:color="808080" w:themeColor="background1" w:themeShade="80"/>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single" w:sz="4" w:space="0" w:color="808080" w:themeColor="background1" w:themeShade="80"/>
              <w:right w:val="single" w:sz="24" w:space="0" w:color="auto"/>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r w:rsidR="009E2256" w:rsidTr="00DE3E61">
        <w:trPr>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eastAsia="fr-FR"/>
              </w:rPr>
            </w:pPr>
          </w:p>
        </w:tc>
        <w:tc>
          <w:tcPr>
            <w:tcW w:w="505" w:type="pct"/>
            <w:vMerge/>
            <w:tcBorders>
              <w:top w:val="single" w:sz="18" w:space="0" w:color="auto"/>
              <w:left w:val="single" w:sz="18" w:space="0" w:color="auto"/>
              <w:bottom w:val="single" w:sz="18" w:space="0" w:color="auto"/>
              <w:right w:val="nil"/>
            </w:tcBorders>
            <w:vAlign w:val="center"/>
            <w:hideMark/>
          </w:tcPr>
          <w:p w:rsidR="009E2256" w:rsidRDefault="009E2256" w:rsidP="00DE3E61">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4"/>
                <w:lang w:eastAsia="fr-FR"/>
              </w:rPr>
            </w:pPr>
          </w:p>
        </w:tc>
        <w:tc>
          <w:tcPr>
            <w:tcW w:w="1470" w:type="pct"/>
            <w:tcBorders>
              <w:top w:val="single" w:sz="4" w:space="0" w:color="808080" w:themeColor="background1" w:themeShade="80"/>
              <w:left w:val="nil"/>
              <w:bottom w:val="single" w:sz="18" w:space="0" w:color="auto"/>
              <w:right w:val="nil"/>
            </w:tcBorders>
            <w:noWrap/>
            <w:vAlign w:val="center"/>
            <w:hideMark/>
          </w:tcPr>
          <w:p w:rsidR="009E2256"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HA – NA – M1 – M2</w:t>
            </w:r>
          </w:p>
        </w:tc>
        <w:tc>
          <w:tcPr>
            <w:tcW w:w="812" w:type="pct"/>
            <w:tcBorders>
              <w:top w:val="single" w:sz="4" w:space="0" w:color="808080" w:themeColor="background1" w:themeShade="80"/>
              <w:left w:val="nil"/>
              <w:bottom w:val="single" w:sz="18" w:space="0" w:color="auto"/>
              <w:right w:val="nil"/>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1091" w:type="pct"/>
            <w:tcBorders>
              <w:top w:val="single" w:sz="4" w:space="0" w:color="808080" w:themeColor="background1" w:themeShade="80"/>
              <w:left w:val="nil"/>
              <w:bottom w:val="single" w:sz="18" w:space="0" w:color="auto"/>
              <w:right w:val="nil"/>
            </w:tcBorders>
            <w:noWrap/>
            <w:vAlign w:val="center"/>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4" w:space="0" w:color="808080" w:themeColor="background1" w:themeShade="80"/>
              <w:left w:val="nil"/>
              <w:bottom w:val="single" w:sz="18" w:space="0" w:color="auto"/>
              <w:right w:val="single" w:sz="24" w:space="0" w:color="auto"/>
            </w:tcBorders>
            <w:noWrap/>
            <w:vAlign w:val="center"/>
            <w:hideMark/>
          </w:tcPr>
          <w:p w:rsidR="009E2256" w:rsidRPr="001915BC" w:rsidRDefault="009E2256" w:rsidP="00DE3E6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eastAsia="fr-FR"/>
              </w:rPr>
              <w:fldChar w:fldCharType="begin" w:fldLock="1"/>
            </w:r>
            <w:r>
              <w:rPr>
                <w:rFonts w:eastAsia="Times New Roman" w:cs="Times New Roman"/>
                <w:color w:val="000000"/>
                <w:sz w:val="18"/>
                <w:lang w:eastAsia="fr-FR"/>
              </w:rPr>
              <w:instrText>ADDIN CSL_CITATION { "citationItems" : [ { "id" : "ITEM-1", "itemData" : { "DOI" : "10.1371/journal.pone.0009784", "ISSN" : "1932-6203", "PMID" : "20339535", "abstract" : "Influenza A viruses are major human and animal pathogens with huge economic and societal impact from illness, hospitalizations, and deaths. Virus-like particles (VLPs) of influenza virus have been suggested as a vaccine candidate offering improved safety and efficacy. To develop this concept further, we established a flexible platform to efficiently generate different subtypes of mammalian-expressed influenza VLPs. Here we demonstrate that these mammalian VLPs strongly resemble the authentic viruses in structure, particle size and composition of host factors, and even glycosylation of viral antigens.", "author" : [ { "dropping-particle" : "", "family" : "Wu", "given" : "Chia-Ying", "non-dropping-particle" : "", "parse-names" : false, "suffix" : "" }, { "dropping-particle" : "", "family" : "Yeh", "given" : "Yi-Chun", "non-dropping-particle" : "", "parse-names" : false, "suffix" : "" }, { "dropping-particle" : "", "family" : "Yang", "given" : "Yu-Chih", "non-dropping-particle" : "", "parse-names" : false, "suffix" : "" }, { "dropping-particle" : "", "family" : "Chou", "given" : "Ching", "non-dropping-particle" : "", "parse-names" : false, "suffix" : "" }, { "dropping-particle" : "", "family" : "Liu", "given" : "Ming-Tsan", "non-dropping-particle" : "", "parse-names" : false, "suffix" : "" }, { "dropping-particle" : "", "family" : "Wu", "given" : "Ho-Sheng", "non-dropping-particle" : "", "parse-names" : false, "suffix" : "" }, { "dropping-particle" : "", "family" : "Chan", "given" : "Jia-Tsrong", "non-dropping-particle" : "", "parse-names" : false, "suffix" : "" }, { "dropping-particle" : "", "family" : "Hsiao", "given" : "Pei-Wen", "non-dropping-particle" : "", "parse-names" : false, "suffix" : "" } ], "container-title" : "PloS one", "id" : "ITEM-1", "issue" : "3", "issued" : { "date-parts" : [ [ "2010", "1" ] ] }, "note" : "From Duplicate 1 ( \n\n\nMammalian expression of virus-like particles for advanced mimicry of authentic influenza virus.\n\n\n- Wu, Chia-Ying; Yeh, Yi-Chun; Yang, Yu-Chih; Chou, Ching; Liu, Ming-Tsan; Wu, Ho-Sheng; Chan, Jia-Tsrong; Hsiao, Pei-Wen )\n\n", "page" : "e9784", "title" : "Mammalian expression of virus-like particles for advanced mimicry of authentic influenza virus.", "type" : "article-journal", "volume" : "5" }, "uris" : [ "http://www.mendeley.com/documents/?uuid=46afe0d9-1a1d-4d8c-8215-44e42cf5c36e" ] }, { "id" : "ITEM-2", "itemData" : { "DOI" : "10.1016/j.antiviral.2015.10.019", "ISSN" : "01663542", "author" : [ { "dropping-particle" : "", "family" : "Yang", "given" : "Ji-Rong", "non-dropping-particle" : "", "parse-names" : false, "suffix" : "" }, { "dropping-particle" : "", "family" : "Chen", "given" : "Chih-Yuan", "non-dropping-particle" : "", "parse-names" : false, "suffix" : "" }, { "dropping-particle" : "", "family" : "Kuo", "given" : "Chuan-Yi", "non-dropping-particle" : "", "parse-names" : false, "suffix" : "" }, { "dropping-particle" : "", "family" : "Cheng", "given" : "Chieh-Yu", "non-dropping-particle" : "", "parse-names" : false, "suffix" : "" }, { "dropping-particle" : "", "family" : "Lee", "given" : "Min-Shiuh", "non-dropping-particle" : "", "parse-names" : false, "suffix" : "" }, { "dropping-particle" : "", "family" : "Cheng", "given" : "Ming-Chu", "non-dropping-particle" : "", "parse-names" : false, "suffix" : "" }, { "dropping-particle" : "", "family" : "Yang", "given" : "Yu-Chih", "non-dropping-particle" : "", "parse-names" : false, "suffix" : "" }, { "dropping-particle" : "", "family" : "Wu", "given" : "Chia-Ying", "non-dropping-particle" : "", "parse-names" : false, "suffix" : "" }, { "dropping-particle" : "", "family" : "Wu", "given" : "Ho-Sheng", "non-dropping-particle" : "", "parse-names" : false, "suffix" : "" }, { "dropping-particle" : "", "family" : "Liu", "given" : "Ming-Tsan", "non-dropping-particle" : "", "parse-names" : false, "suffix" : "" }, { "dropping-particle" : "", "family" : "Hsiao", "given" : "Pei-Wen", "non-dropping-particle" : "", "parse-names" : false, "suffix" : "" } ], "container-title" : "Antiviral Research", "id" : "ITEM-2", "issued" : { "date-parts" : [ [ "2016" ] ] }, "page" : "8-17", "publisher" : "Elsevier Ltd", "title" : "A novel H6N1 virus-like particle vaccine induces long-lasting cross-clade antibody immunity against human and avian H6N1 viruses", "type" : "article-journal", "volume" : "126" }, "uris" : [ "http://www.mendeley.com/documents/?uuid=80a10aa9-f0d4-4590-95b4-8e0d220ae411" ] } ], "mendeley" : { "formattedCitation" : "[37,39]", "plainTextFormattedCitation" : "[37,39]", "previouslyFormattedCitation" : "[37,39]" }, "properties" : {  }, "schema" : "https://github.com/citation-style-language/schema/raw/master/csl-citation.json" }</w:instrText>
            </w:r>
            <w:r w:rsidRPr="001915BC">
              <w:rPr>
                <w:rFonts w:eastAsia="Times New Roman" w:cs="Times New Roman"/>
                <w:color w:val="000000"/>
                <w:sz w:val="18"/>
                <w:lang w:eastAsia="fr-FR"/>
              </w:rPr>
              <w:fldChar w:fldCharType="separate"/>
            </w:r>
            <w:r w:rsidRPr="001915BC">
              <w:rPr>
                <w:rFonts w:eastAsia="Times New Roman" w:cs="Times New Roman"/>
                <w:noProof/>
                <w:color w:val="000000"/>
                <w:sz w:val="18"/>
                <w:lang w:eastAsia="fr-FR"/>
              </w:rPr>
              <w:t>[37,39]</w:t>
            </w:r>
            <w:r w:rsidRPr="001915BC">
              <w:rPr>
                <w:rFonts w:eastAsia="Times New Roman" w:cs="Times New Roman"/>
                <w:color w:val="000000"/>
                <w:sz w:val="18"/>
                <w:lang w:eastAsia="fr-FR"/>
              </w:rPr>
              <w:fldChar w:fldCharType="end"/>
            </w:r>
          </w:p>
        </w:tc>
      </w:tr>
      <w:tr w:rsidR="009E2256" w:rsidTr="00DE3E61">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257" w:type="pct"/>
            <w:vMerge/>
            <w:tcBorders>
              <w:top w:val="single" w:sz="24" w:space="0" w:color="auto"/>
              <w:left w:val="single" w:sz="24" w:space="0" w:color="auto"/>
              <w:bottom w:val="single" w:sz="24" w:space="0" w:color="auto"/>
              <w:right w:val="single" w:sz="18" w:space="0" w:color="auto"/>
            </w:tcBorders>
            <w:vAlign w:val="center"/>
            <w:hideMark/>
          </w:tcPr>
          <w:p w:rsidR="009E2256" w:rsidRDefault="009E2256" w:rsidP="00DE3E61">
            <w:pPr>
              <w:rPr>
                <w:rFonts w:eastAsia="Times New Roman" w:cs="Times New Roman"/>
                <w:color w:val="000000"/>
                <w:lang w:eastAsia="fr-FR"/>
              </w:rPr>
            </w:pPr>
          </w:p>
        </w:tc>
        <w:tc>
          <w:tcPr>
            <w:tcW w:w="505" w:type="pct"/>
            <w:tcBorders>
              <w:top w:val="single" w:sz="18" w:space="0" w:color="auto"/>
              <w:left w:val="single" w:sz="18" w:space="0" w:color="auto"/>
              <w:bottom w:val="single" w:sz="24" w:space="0" w:color="auto"/>
              <w:right w:val="nil"/>
            </w:tcBorders>
            <w:vAlign w:val="center"/>
            <w:hideMark/>
          </w:tcPr>
          <w:p w:rsidR="009E2256"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4"/>
                <w:lang w:eastAsia="fr-FR"/>
              </w:rPr>
            </w:pPr>
            <w:r>
              <w:rPr>
                <w:rFonts w:eastAsia="Times New Roman" w:cs="Times New Roman"/>
                <w:b/>
                <w:color w:val="000000"/>
                <w:sz w:val="24"/>
                <w:lang w:eastAsia="fr-FR"/>
              </w:rPr>
              <w:t>6</w:t>
            </w:r>
          </w:p>
        </w:tc>
        <w:tc>
          <w:tcPr>
            <w:tcW w:w="1470" w:type="pct"/>
            <w:tcBorders>
              <w:top w:val="single" w:sz="18" w:space="0" w:color="auto"/>
              <w:left w:val="nil"/>
              <w:bottom w:val="single" w:sz="24" w:space="0" w:color="auto"/>
              <w:right w:val="nil"/>
            </w:tcBorders>
            <w:noWrap/>
            <w:vAlign w:val="center"/>
            <w:hideMark/>
          </w:tcPr>
          <w:p w:rsidR="009E2256" w:rsidRDefault="009E2256" w:rsidP="00DE3E61">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fr-FR"/>
              </w:rPr>
            </w:pPr>
            <w:r>
              <w:rPr>
                <w:rFonts w:eastAsia="Times New Roman" w:cs="Times New Roman"/>
                <w:b/>
                <w:color w:val="000000"/>
                <w:lang w:eastAsia="fr-FR"/>
              </w:rPr>
              <w:t>Double HA (STABLE) + Triple HA – M1</w:t>
            </w:r>
          </w:p>
        </w:tc>
        <w:tc>
          <w:tcPr>
            <w:tcW w:w="812" w:type="pct"/>
            <w:tcBorders>
              <w:top w:val="single" w:sz="18" w:space="0" w:color="auto"/>
              <w:left w:val="nil"/>
              <w:bottom w:val="single" w:sz="24" w:space="0" w:color="auto"/>
              <w:right w:val="nil"/>
            </w:tcBorders>
            <w:noWrap/>
            <w:vAlign w:val="center"/>
            <w:hideMark/>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r w:rsidRPr="001915BC">
              <w:rPr>
                <w:rFonts w:eastAsia="Times New Roman" w:cs="Times New Roman"/>
                <w:color w:val="000000"/>
                <w:sz w:val="18"/>
                <w:lang w:val="en-US" w:eastAsia="fr-FR"/>
              </w:rPr>
              <w:fldChar w:fldCharType="begin" w:fldLock="1"/>
            </w:r>
            <w:r>
              <w:rPr>
                <w:rFonts w:eastAsia="Times New Roman" w:cs="Times New Roman"/>
                <w:color w:val="000000"/>
                <w:sz w:val="18"/>
                <w:lang w:val="en-US" w:eastAsia="fr-FR"/>
              </w:rPr>
              <w:instrText>ADDIN CSL_CITATION { "citationItems" : [ { "id" : "ITEM-1", "itemData" : { "DOI" : "10.1016/j.vaccine.2017.02.043", "ISSN" : "0264410X", "author" : [ { "dropping-particle" : "", "family" : "Sequeira", "given" : "Daniela P", "non-dropping-particle" : "", "parse-names" : false, "suffix" : "" }, { "dropping-particle" : "", "family" : "Correia", "given" : "Ricardo", "non-dropping-particle" : "", "parse-names" : false, "suffix" : "" }, { "dropping-particle" : "", "family" : "Carrondo", "given" : "Manuel J.T.", "non-dropping-particle" : "", "parse-names" : false, "suffix" : "" }, { "dropping-particle" : "", "family" : "Rold\u00e3o", "given" : "Ant\u00f3nio", "non-dropping-particle" : "", "parse-names" : false, "suffix" : "" }, { "dropping-particle" : "", "family" : "Teixeira", "given" : "Ana P", "non-dropping-particle" : "", "parse-names" : false, "suffix" : "" }, { "dropping-particle" : "", "family" : "Alves", "given" : "Paula M", "non-dropping-particle" : "", "parse-names" : false, "suffix" : "" } ], "container-title" : "Vaccine", "id" : "ITEM-1", "issue" : "October", "issued" : { "date-parts" : [ [ "2017", "3" ] ] }, "page" : "107316", "publisher" : "Elsevier Ltd", "title" : "Combining stable insect cell lines with baculovirus-mediated expression for multi-HA influenza VLP production", "type" : "article-journal", "volume" : "9" }, "uris" : [ "http://www.mendeley.com/documents/?uuid=68f5524a-7d58-4c48-872d-c3640245cd0f" ] } ], "mendeley" : { "formattedCitation" : "[30]", "plainTextFormattedCitation" : "[30]", "previouslyFormattedCitation" : "[30]" }, "properties" : {  }, "schema" : "https://github.com/citation-style-language/schema/raw/master/csl-citation.json" }</w:instrText>
            </w:r>
            <w:r w:rsidRPr="001915BC">
              <w:rPr>
                <w:rFonts w:eastAsia="Times New Roman" w:cs="Times New Roman"/>
                <w:color w:val="000000"/>
                <w:sz w:val="18"/>
                <w:lang w:val="en-US" w:eastAsia="fr-FR"/>
              </w:rPr>
              <w:fldChar w:fldCharType="separate"/>
            </w:r>
            <w:r w:rsidRPr="001915BC">
              <w:rPr>
                <w:rFonts w:eastAsia="Times New Roman" w:cs="Times New Roman"/>
                <w:noProof/>
                <w:color w:val="000000"/>
                <w:sz w:val="18"/>
                <w:lang w:val="en-US" w:eastAsia="fr-FR"/>
              </w:rPr>
              <w:t>[30]</w:t>
            </w:r>
            <w:r w:rsidRPr="001915BC">
              <w:rPr>
                <w:rFonts w:eastAsia="Times New Roman" w:cs="Times New Roman"/>
                <w:color w:val="000000"/>
                <w:sz w:val="18"/>
                <w:lang w:val="en-US" w:eastAsia="fr-FR"/>
              </w:rPr>
              <w:fldChar w:fldCharType="end"/>
            </w:r>
          </w:p>
        </w:tc>
        <w:tc>
          <w:tcPr>
            <w:tcW w:w="1091" w:type="pct"/>
            <w:tcBorders>
              <w:top w:val="single" w:sz="18" w:space="0" w:color="auto"/>
              <w:left w:val="nil"/>
              <w:bottom w:val="single" w:sz="24" w:space="0" w:color="auto"/>
              <w:right w:val="nil"/>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c>
          <w:tcPr>
            <w:tcW w:w="865" w:type="pct"/>
            <w:tcBorders>
              <w:top w:val="single" w:sz="18" w:space="0" w:color="auto"/>
              <w:left w:val="nil"/>
              <w:bottom w:val="single" w:sz="24" w:space="0" w:color="auto"/>
              <w:right w:val="single" w:sz="24" w:space="0" w:color="auto"/>
            </w:tcBorders>
            <w:noWrap/>
            <w:vAlign w:val="center"/>
          </w:tcPr>
          <w:p w:rsidR="009E2256" w:rsidRPr="001915BC" w:rsidRDefault="009E2256" w:rsidP="00DE3E6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lang w:eastAsia="fr-FR"/>
              </w:rPr>
            </w:pPr>
          </w:p>
        </w:tc>
      </w:tr>
    </w:tbl>
    <w:p w:rsidR="009E2256" w:rsidRDefault="009E2256">
      <w:bookmarkStart w:id="1" w:name="_GoBack"/>
      <w:bookmarkEnd w:id="1"/>
    </w:p>
    <w:sectPr w:rsidR="009E22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B2C4B"/>
    <w:multiLevelType w:val="hybridMultilevel"/>
    <w:tmpl w:val="0764E00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nsid w:val="0F544203"/>
    <w:multiLevelType w:val="hybridMultilevel"/>
    <w:tmpl w:val="9996A7E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22571B47"/>
    <w:multiLevelType w:val="hybridMultilevel"/>
    <w:tmpl w:val="30D8221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25822C88"/>
    <w:multiLevelType w:val="hybridMultilevel"/>
    <w:tmpl w:val="12D02A58"/>
    <w:lvl w:ilvl="0" w:tplc="3402B5B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59325EC"/>
    <w:multiLevelType w:val="multilevel"/>
    <w:tmpl w:val="6658DB36"/>
    <w:lvl w:ilvl="0">
      <w:start w:val="1"/>
      <w:numFmt w:val="decimal"/>
      <w:pStyle w:val="Heading1"/>
      <w:lvlText w:val="%1."/>
      <w:lvlJc w:val="left"/>
      <w:pPr>
        <w:ind w:left="360" w:hanging="360"/>
      </w:pPr>
    </w:lvl>
    <w:lvl w:ilvl="1">
      <w:start w:val="1"/>
      <w:numFmt w:val="decimal"/>
      <w:pStyle w:val="Subtitle"/>
      <w:lvlText w:val="%1.%2."/>
      <w:lvlJc w:val="left"/>
      <w:pPr>
        <w:ind w:left="792" w:hanging="432"/>
      </w:pPr>
    </w:lvl>
    <w:lvl w:ilvl="2">
      <w:start w:val="1"/>
      <w:numFmt w:val="decimal"/>
      <w:pStyle w:val="Heading3"/>
      <w:lvlText w:val="%1.%2.%3."/>
      <w:lvlJc w:val="left"/>
      <w:pPr>
        <w:ind w:left="1224" w:hanging="504"/>
      </w:pPr>
      <w:rPr>
        <w:b/>
      </w:rPr>
    </w:lvl>
    <w:lvl w:ilvl="3">
      <w:start w:val="1"/>
      <w:numFmt w:val="bullet"/>
      <w:pStyle w:val="Heading4"/>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417071F"/>
    <w:multiLevelType w:val="hybridMultilevel"/>
    <w:tmpl w:val="B2B2DD3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35647F03"/>
    <w:multiLevelType w:val="multilevel"/>
    <w:tmpl w:val="040C001D"/>
    <w:styleLink w:val="StyleLaurent"/>
    <w:lvl w:ilvl="0">
      <w:start w:val="1"/>
      <w:numFmt w:val="upperRoman"/>
      <w:lvlText w:val="%1)"/>
      <w:lvlJc w:val="left"/>
      <w:pPr>
        <w:ind w:left="360" w:hanging="360"/>
      </w:pPr>
      <w:rPr>
        <w:rFonts w:asciiTheme="majorHAnsi" w:hAnsiTheme="majorHAnsi"/>
      </w:r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41B92509"/>
    <w:multiLevelType w:val="hybridMultilevel"/>
    <w:tmpl w:val="D9D09118"/>
    <w:lvl w:ilvl="0" w:tplc="D04209FE">
      <w:start w:val="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B68125E"/>
    <w:multiLevelType w:val="hybridMultilevel"/>
    <w:tmpl w:val="4F54AE5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nsid w:val="55FB5031"/>
    <w:multiLevelType w:val="hybridMultilevel"/>
    <w:tmpl w:val="87E62DA4"/>
    <w:lvl w:ilvl="0" w:tplc="E75683E6">
      <w:start w:val="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8D949FD"/>
    <w:multiLevelType w:val="multilevel"/>
    <w:tmpl w:val="4E6AC1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9C7782B"/>
    <w:multiLevelType w:val="hybridMultilevel"/>
    <w:tmpl w:val="91F87F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CF57438"/>
    <w:multiLevelType w:val="hybridMultilevel"/>
    <w:tmpl w:val="7C30BCEC"/>
    <w:lvl w:ilvl="0" w:tplc="62B8C456">
      <w:start w:val="1"/>
      <w:numFmt w:val="bullet"/>
      <w:lvlText w:val=""/>
      <w:lvlJc w:val="left"/>
      <w:pPr>
        <w:ind w:left="360" w:hanging="360"/>
      </w:pPr>
      <w:rPr>
        <w:rFonts w:ascii="Symbol" w:hAnsi="Symbol" w:hint="default"/>
        <w:vertAlign w:val="baseline"/>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nsid w:val="668D6C09"/>
    <w:multiLevelType w:val="hybridMultilevel"/>
    <w:tmpl w:val="CAE2D6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6626BC6"/>
    <w:multiLevelType w:val="hybridMultilevel"/>
    <w:tmpl w:val="EED4FC5A"/>
    <w:lvl w:ilvl="0" w:tplc="99F6F23E">
      <w:numFmt w:val="bullet"/>
      <w:lvlText w:val=""/>
      <w:lvlJc w:val="left"/>
      <w:pPr>
        <w:ind w:left="720" w:hanging="360"/>
      </w:pPr>
      <w:rPr>
        <w:rFonts w:ascii="Wingdings" w:eastAsiaTheme="minorHAnsi" w:hAnsi="Wingdings" w:cs="Arial" w:hint="default"/>
        <w:b/>
        <w:sz w:val="28"/>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7FD7294"/>
    <w:multiLevelType w:val="hybridMultilevel"/>
    <w:tmpl w:val="CAC09EA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nsid w:val="7B1A5C05"/>
    <w:multiLevelType w:val="hybridMultilevel"/>
    <w:tmpl w:val="C99E34F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6"/>
  </w:num>
  <w:num w:numId="2">
    <w:abstractNumId w:val="11"/>
  </w:num>
  <w:num w:numId="3">
    <w:abstractNumId w:val="4"/>
  </w:num>
  <w:num w:numId="4">
    <w:abstractNumId w:val="14"/>
  </w:num>
  <w:num w:numId="5">
    <w:abstractNumId w:val="3"/>
  </w:num>
  <w:num w:numId="6">
    <w:abstractNumId w:val="16"/>
  </w:num>
  <w:num w:numId="7">
    <w:abstractNumId w:val="12"/>
  </w:num>
  <w:num w:numId="8">
    <w:abstractNumId w:val="15"/>
  </w:num>
  <w:num w:numId="9">
    <w:abstractNumId w:val="13"/>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
  </w:num>
  <w:num w:numId="14">
    <w:abstractNumId w:val="0"/>
  </w:num>
  <w:num w:numId="15">
    <w:abstractNumId w:val="2"/>
  </w:num>
  <w:num w:numId="16">
    <w:abstractNumId w:val="5"/>
  </w:num>
  <w:num w:numId="17">
    <w:abstractNumId w:val="9"/>
  </w:num>
  <w:num w:numId="18">
    <w:abstractNumId w:val="7"/>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256"/>
    <w:rsid w:val="009E2256"/>
    <w:rsid w:val="00CE2EC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9E2256"/>
    <w:pPr>
      <w:numPr>
        <w:numId w:val="3"/>
      </w:numPr>
      <w:outlineLvl w:val="0"/>
    </w:pPr>
    <w:rPr>
      <w:b/>
      <w:lang w:val="en-US"/>
    </w:rPr>
  </w:style>
  <w:style w:type="paragraph" w:styleId="Heading2">
    <w:name w:val="heading 2"/>
    <w:basedOn w:val="Subtitle"/>
    <w:next w:val="Normal"/>
    <w:link w:val="Heading2Char"/>
    <w:uiPriority w:val="9"/>
    <w:unhideWhenUsed/>
    <w:qFormat/>
    <w:rsid w:val="009E2256"/>
    <w:pPr>
      <w:outlineLvl w:val="1"/>
    </w:pPr>
  </w:style>
  <w:style w:type="paragraph" w:styleId="Heading3">
    <w:name w:val="heading 3"/>
    <w:basedOn w:val="ListParagraph"/>
    <w:next w:val="Normal"/>
    <w:link w:val="Heading3Char"/>
    <w:uiPriority w:val="9"/>
    <w:unhideWhenUsed/>
    <w:qFormat/>
    <w:rsid w:val="009E2256"/>
    <w:pPr>
      <w:numPr>
        <w:ilvl w:val="2"/>
        <w:numId w:val="3"/>
      </w:numPr>
      <w:spacing w:line="360" w:lineRule="auto"/>
      <w:jc w:val="both"/>
      <w:outlineLvl w:val="2"/>
    </w:pPr>
    <w:rPr>
      <w:b/>
      <w:lang w:val="en-US"/>
    </w:rPr>
  </w:style>
  <w:style w:type="paragraph" w:styleId="Heading4">
    <w:name w:val="heading 4"/>
    <w:basedOn w:val="Heading3"/>
    <w:next w:val="Normal"/>
    <w:link w:val="Heading4Char"/>
    <w:uiPriority w:val="9"/>
    <w:unhideWhenUsed/>
    <w:qFormat/>
    <w:rsid w:val="009E2256"/>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256"/>
    <w:rPr>
      <w:b/>
      <w:lang w:val="en-US"/>
    </w:rPr>
  </w:style>
  <w:style w:type="character" w:customStyle="1" w:styleId="Heading2Char">
    <w:name w:val="Heading 2 Char"/>
    <w:basedOn w:val="DefaultParagraphFont"/>
    <w:link w:val="Heading2"/>
    <w:uiPriority w:val="9"/>
    <w:rsid w:val="009E2256"/>
    <w:rPr>
      <w:b/>
      <w:lang w:val="en-US"/>
    </w:rPr>
  </w:style>
  <w:style w:type="character" w:customStyle="1" w:styleId="Heading3Char">
    <w:name w:val="Heading 3 Char"/>
    <w:basedOn w:val="DefaultParagraphFont"/>
    <w:link w:val="Heading3"/>
    <w:uiPriority w:val="9"/>
    <w:rsid w:val="009E2256"/>
    <w:rPr>
      <w:b/>
      <w:lang w:val="en-US"/>
    </w:rPr>
  </w:style>
  <w:style w:type="character" w:customStyle="1" w:styleId="Heading4Char">
    <w:name w:val="Heading 4 Char"/>
    <w:basedOn w:val="DefaultParagraphFont"/>
    <w:link w:val="Heading4"/>
    <w:uiPriority w:val="9"/>
    <w:rsid w:val="009E2256"/>
    <w:rPr>
      <w:b/>
      <w:lang w:val="en-US"/>
    </w:rPr>
  </w:style>
  <w:style w:type="numbering" w:customStyle="1" w:styleId="StyleLaurent">
    <w:name w:val="Style Laurent"/>
    <w:uiPriority w:val="99"/>
    <w:rsid w:val="009E2256"/>
    <w:pPr>
      <w:numPr>
        <w:numId w:val="1"/>
      </w:numPr>
    </w:pPr>
  </w:style>
  <w:style w:type="paragraph" w:styleId="ListParagraph">
    <w:name w:val="List Paragraph"/>
    <w:basedOn w:val="Normal"/>
    <w:uiPriority w:val="34"/>
    <w:qFormat/>
    <w:rsid w:val="009E2256"/>
    <w:pPr>
      <w:spacing w:after="160" w:line="259" w:lineRule="auto"/>
      <w:ind w:left="720"/>
      <w:contextualSpacing/>
    </w:pPr>
    <w:rPr>
      <w:lang w:val="fr-FR"/>
    </w:rPr>
  </w:style>
  <w:style w:type="table" w:styleId="TableGrid">
    <w:name w:val="Table Grid"/>
    <w:basedOn w:val="TableNormal"/>
    <w:uiPriority w:val="39"/>
    <w:rsid w:val="009E2256"/>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2256"/>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9E2256"/>
    <w:rPr>
      <w:rFonts w:ascii="Segoe UI" w:hAnsi="Segoe UI" w:cs="Segoe UI"/>
      <w:sz w:val="18"/>
      <w:szCs w:val="18"/>
      <w:lang w:val="fr-FR"/>
    </w:rPr>
  </w:style>
  <w:style w:type="paragraph" w:styleId="Caption">
    <w:name w:val="caption"/>
    <w:basedOn w:val="Normal"/>
    <w:next w:val="Normal"/>
    <w:uiPriority w:val="35"/>
    <w:unhideWhenUsed/>
    <w:qFormat/>
    <w:rsid w:val="009E2256"/>
    <w:pPr>
      <w:spacing w:line="240" w:lineRule="auto"/>
    </w:pPr>
    <w:rPr>
      <w:i/>
      <w:iCs/>
      <w:color w:val="1F497D" w:themeColor="text2"/>
      <w:sz w:val="18"/>
      <w:szCs w:val="18"/>
      <w:lang w:val="fr-FR"/>
    </w:rPr>
  </w:style>
  <w:style w:type="character" w:styleId="CommentReference">
    <w:name w:val="annotation reference"/>
    <w:basedOn w:val="DefaultParagraphFont"/>
    <w:uiPriority w:val="99"/>
    <w:semiHidden/>
    <w:unhideWhenUsed/>
    <w:rsid w:val="009E2256"/>
    <w:rPr>
      <w:sz w:val="16"/>
      <w:szCs w:val="16"/>
    </w:rPr>
  </w:style>
  <w:style w:type="paragraph" w:styleId="CommentText">
    <w:name w:val="annotation text"/>
    <w:basedOn w:val="Normal"/>
    <w:link w:val="CommentTextChar"/>
    <w:uiPriority w:val="99"/>
    <w:unhideWhenUsed/>
    <w:rsid w:val="009E2256"/>
    <w:pPr>
      <w:spacing w:after="160" w:line="240" w:lineRule="auto"/>
    </w:pPr>
    <w:rPr>
      <w:sz w:val="20"/>
      <w:szCs w:val="20"/>
      <w:lang w:val="fr-FR"/>
    </w:rPr>
  </w:style>
  <w:style w:type="character" w:customStyle="1" w:styleId="CommentTextChar">
    <w:name w:val="Comment Text Char"/>
    <w:basedOn w:val="DefaultParagraphFont"/>
    <w:link w:val="CommentText"/>
    <w:uiPriority w:val="99"/>
    <w:rsid w:val="009E2256"/>
    <w:rPr>
      <w:sz w:val="20"/>
      <w:szCs w:val="20"/>
      <w:lang w:val="fr-FR"/>
    </w:rPr>
  </w:style>
  <w:style w:type="paragraph" w:styleId="CommentSubject">
    <w:name w:val="annotation subject"/>
    <w:basedOn w:val="CommentText"/>
    <w:next w:val="CommentText"/>
    <w:link w:val="CommentSubjectChar"/>
    <w:uiPriority w:val="99"/>
    <w:semiHidden/>
    <w:unhideWhenUsed/>
    <w:rsid w:val="009E2256"/>
    <w:rPr>
      <w:b/>
      <w:bCs/>
    </w:rPr>
  </w:style>
  <w:style w:type="character" w:customStyle="1" w:styleId="CommentSubjectChar">
    <w:name w:val="Comment Subject Char"/>
    <w:basedOn w:val="CommentTextChar"/>
    <w:link w:val="CommentSubject"/>
    <w:uiPriority w:val="99"/>
    <w:semiHidden/>
    <w:rsid w:val="009E2256"/>
    <w:rPr>
      <w:b/>
      <w:bCs/>
      <w:sz w:val="20"/>
      <w:szCs w:val="20"/>
      <w:lang w:val="fr-FR"/>
    </w:rPr>
  </w:style>
  <w:style w:type="paragraph" w:styleId="Header">
    <w:name w:val="header"/>
    <w:basedOn w:val="Normal"/>
    <w:link w:val="HeaderChar"/>
    <w:uiPriority w:val="99"/>
    <w:unhideWhenUsed/>
    <w:rsid w:val="009E2256"/>
    <w:pPr>
      <w:tabs>
        <w:tab w:val="center" w:pos="4513"/>
        <w:tab w:val="right" w:pos="9026"/>
      </w:tabs>
      <w:spacing w:after="0" w:line="240" w:lineRule="auto"/>
    </w:pPr>
    <w:rPr>
      <w:lang w:val="fr-FR"/>
    </w:rPr>
  </w:style>
  <w:style w:type="character" w:customStyle="1" w:styleId="HeaderChar">
    <w:name w:val="Header Char"/>
    <w:basedOn w:val="DefaultParagraphFont"/>
    <w:link w:val="Header"/>
    <w:uiPriority w:val="99"/>
    <w:rsid w:val="009E2256"/>
    <w:rPr>
      <w:lang w:val="fr-FR"/>
    </w:rPr>
  </w:style>
  <w:style w:type="paragraph" w:styleId="Footer">
    <w:name w:val="footer"/>
    <w:basedOn w:val="Normal"/>
    <w:link w:val="FooterChar"/>
    <w:uiPriority w:val="99"/>
    <w:unhideWhenUsed/>
    <w:rsid w:val="009E2256"/>
    <w:pPr>
      <w:tabs>
        <w:tab w:val="center" w:pos="4513"/>
        <w:tab w:val="right" w:pos="9026"/>
      </w:tabs>
      <w:spacing w:after="0" w:line="240" w:lineRule="auto"/>
    </w:pPr>
    <w:rPr>
      <w:lang w:val="fr-FR"/>
    </w:rPr>
  </w:style>
  <w:style w:type="character" w:customStyle="1" w:styleId="FooterChar">
    <w:name w:val="Footer Char"/>
    <w:basedOn w:val="DefaultParagraphFont"/>
    <w:link w:val="Footer"/>
    <w:uiPriority w:val="99"/>
    <w:rsid w:val="009E2256"/>
    <w:rPr>
      <w:lang w:val="fr-FR"/>
    </w:rPr>
  </w:style>
  <w:style w:type="character" w:styleId="LineNumber">
    <w:name w:val="line number"/>
    <w:basedOn w:val="DefaultParagraphFont"/>
    <w:uiPriority w:val="99"/>
    <w:semiHidden/>
    <w:unhideWhenUsed/>
    <w:rsid w:val="009E2256"/>
  </w:style>
  <w:style w:type="table" w:customStyle="1" w:styleId="Tableausimple21">
    <w:name w:val="Tableau simple 21"/>
    <w:basedOn w:val="TableNormal"/>
    <w:uiPriority w:val="42"/>
    <w:rsid w:val="009E2256"/>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9E2256"/>
    <w:pPr>
      <w:spacing w:after="0" w:line="240" w:lineRule="auto"/>
    </w:pPr>
    <w:rPr>
      <w:lang w:val="fr-FR"/>
    </w:rPr>
    <w:tblPr/>
  </w:style>
  <w:style w:type="paragraph" w:styleId="TOCHeading">
    <w:name w:val="TOC Heading"/>
    <w:basedOn w:val="Heading1"/>
    <w:next w:val="Normal"/>
    <w:uiPriority w:val="39"/>
    <w:unhideWhenUsed/>
    <w:qFormat/>
    <w:rsid w:val="009E2256"/>
    <w:pPr>
      <w:numPr>
        <w:numId w:val="0"/>
      </w:numPr>
      <w:outlineLvl w:val="9"/>
    </w:pPr>
    <w:rPr>
      <w:lang w:eastAsia="fr-FR"/>
    </w:rPr>
  </w:style>
  <w:style w:type="paragraph" w:styleId="Subtitle">
    <w:name w:val="Subtitle"/>
    <w:basedOn w:val="ListParagraph"/>
    <w:next w:val="Normal"/>
    <w:link w:val="SubtitleChar"/>
    <w:uiPriority w:val="11"/>
    <w:qFormat/>
    <w:rsid w:val="009E2256"/>
    <w:pPr>
      <w:numPr>
        <w:ilvl w:val="1"/>
        <w:numId w:val="3"/>
      </w:numPr>
      <w:spacing w:line="360" w:lineRule="auto"/>
      <w:jc w:val="both"/>
    </w:pPr>
    <w:rPr>
      <w:b/>
      <w:lang w:val="en-US"/>
    </w:rPr>
  </w:style>
  <w:style w:type="character" w:customStyle="1" w:styleId="SubtitleChar">
    <w:name w:val="Subtitle Char"/>
    <w:basedOn w:val="DefaultParagraphFont"/>
    <w:link w:val="Subtitle"/>
    <w:uiPriority w:val="11"/>
    <w:rsid w:val="009E2256"/>
    <w:rPr>
      <w:b/>
      <w:lang w:val="en-US"/>
    </w:rPr>
  </w:style>
  <w:style w:type="paragraph" w:styleId="TOC1">
    <w:name w:val="toc 1"/>
    <w:basedOn w:val="Normal"/>
    <w:next w:val="Normal"/>
    <w:autoRedefine/>
    <w:uiPriority w:val="39"/>
    <w:unhideWhenUsed/>
    <w:rsid w:val="009E2256"/>
    <w:pPr>
      <w:spacing w:after="100" w:line="259" w:lineRule="auto"/>
    </w:pPr>
    <w:rPr>
      <w:lang w:val="fr-FR"/>
    </w:rPr>
  </w:style>
  <w:style w:type="paragraph" w:styleId="TOC2">
    <w:name w:val="toc 2"/>
    <w:basedOn w:val="Normal"/>
    <w:next w:val="Normal"/>
    <w:autoRedefine/>
    <w:uiPriority w:val="39"/>
    <w:unhideWhenUsed/>
    <w:rsid w:val="009E2256"/>
    <w:pPr>
      <w:spacing w:after="100" w:line="259" w:lineRule="auto"/>
      <w:ind w:left="220"/>
    </w:pPr>
    <w:rPr>
      <w:lang w:val="fr-FR"/>
    </w:rPr>
  </w:style>
  <w:style w:type="paragraph" w:styleId="TOC3">
    <w:name w:val="toc 3"/>
    <w:basedOn w:val="Normal"/>
    <w:next w:val="Normal"/>
    <w:autoRedefine/>
    <w:uiPriority w:val="39"/>
    <w:unhideWhenUsed/>
    <w:rsid w:val="009E2256"/>
    <w:pPr>
      <w:spacing w:after="100" w:line="259" w:lineRule="auto"/>
      <w:ind w:left="440"/>
    </w:pPr>
    <w:rPr>
      <w:lang w:val="fr-FR"/>
    </w:rPr>
  </w:style>
  <w:style w:type="character" w:styleId="Hyperlink">
    <w:name w:val="Hyperlink"/>
    <w:basedOn w:val="DefaultParagraphFont"/>
    <w:uiPriority w:val="99"/>
    <w:unhideWhenUsed/>
    <w:rsid w:val="009E2256"/>
    <w:rPr>
      <w:color w:val="0000FF" w:themeColor="hyperlink"/>
      <w:u w:val="single"/>
    </w:rPr>
  </w:style>
  <w:style w:type="paragraph" w:styleId="TOC4">
    <w:name w:val="toc 4"/>
    <w:basedOn w:val="Normal"/>
    <w:next w:val="Normal"/>
    <w:autoRedefine/>
    <w:uiPriority w:val="39"/>
    <w:unhideWhenUsed/>
    <w:rsid w:val="009E2256"/>
    <w:pPr>
      <w:spacing w:after="100" w:line="259" w:lineRule="auto"/>
      <w:ind w:left="660"/>
    </w:pPr>
    <w:rPr>
      <w:lang w:val="fr-FR"/>
    </w:rPr>
  </w:style>
  <w:style w:type="character" w:styleId="PlaceholderText">
    <w:name w:val="Placeholder Text"/>
    <w:basedOn w:val="DefaultParagraphFont"/>
    <w:uiPriority w:val="99"/>
    <w:semiHidden/>
    <w:rsid w:val="009E2256"/>
    <w:rPr>
      <w:color w:val="808080"/>
    </w:rPr>
  </w:style>
  <w:style w:type="character" w:customStyle="1" w:styleId="Mention1">
    <w:name w:val="Mention1"/>
    <w:basedOn w:val="DefaultParagraphFont"/>
    <w:uiPriority w:val="99"/>
    <w:semiHidden/>
    <w:unhideWhenUsed/>
    <w:rsid w:val="009E2256"/>
    <w:rPr>
      <w:color w:val="2B579A"/>
      <w:shd w:val="clear" w:color="auto" w:fill="E6E6E6"/>
    </w:rPr>
  </w:style>
  <w:style w:type="character" w:styleId="FollowedHyperlink">
    <w:name w:val="FollowedHyperlink"/>
    <w:basedOn w:val="DefaultParagraphFont"/>
    <w:uiPriority w:val="99"/>
    <w:semiHidden/>
    <w:unhideWhenUsed/>
    <w:rsid w:val="009E2256"/>
    <w:rPr>
      <w:color w:val="800080" w:themeColor="followedHyperlink"/>
      <w:u w:val="single"/>
    </w:rPr>
  </w:style>
  <w:style w:type="paragraph" w:styleId="Revision">
    <w:name w:val="Revision"/>
    <w:hidden/>
    <w:uiPriority w:val="99"/>
    <w:semiHidden/>
    <w:rsid w:val="009E2256"/>
    <w:pPr>
      <w:spacing w:after="0" w:line="240" w:lineRule="auto"/>
    </w:pPr>
    <w:rPr>
      <w:lang w:val="fr-FR"/>
    </w:rPr>
  </w:style>
  <w:style w:type="table" w:customStyle="1" w:styleId="Tableausimple22">
    <w:name w:val="Tableau simple 22"/>
    <w:basedOn w:val="TableNormal"/>
    <w:uiPriority w:val="42"/>
    <w:rsid w:val="009E2256"/>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9E2256"/>
    <w:pPr>
      <w:autoSpaceDE w:val="0"/>
      <w:autoSpaceDN w:val="0"/>
      <w:adjustRightInd w:val="0"/>
      <w:spacing w:after="0" w:line="240" w:lineRule="auto"/>
    </w:pPr>
    <w:rPr>
      <w:rFonts w:ascii="Calibri" w:hAnsi="Calibri" w:cs="Calibri"/>
      <w:color w:val="000000"/>
      <w:sz w:val="24"/>
      <w:szCs w:val="24"/>
      <w:lang w:val="fr-FR"/>
    </w:rPr>
  </w:style>
  <w:style w:type="paragraph" w:styleId="NormalWeb">
    <w:name w:val="Normal (Web)"/>
    <w:basedOn w:val="Normal"/>
    <w:uiPriority w:val="99"/>
    <w:semiHidden/>
    <w:unhideWhenUsed/>
    <w:rsid w:val="009E225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Strong">
    <w:name w:val="Strong"/>
    <w:basedOn w:val="DefaultParagraphFont"/>
    <w:uiPriority w:val="22"/>
    <w:qFormat/>
    <w:rsid w:val="009E2256"/>
    <w:rPr>
      <w:b/>
      <w:bCs/>
    </w:rPr>
  </w:style>
  <w:style w:type="paragraph" w:styleId="PlainText">
    <w:name w:val="Plain Text"/>
    <w:basedOn w:val="Normal"/>
    <w:link w:val="PlainTextChar"/>
    <w:uiPriority w:val="99"/>
    <w:unhideWhenUsed/>
    <w:rsid w:val="009E2256"/>
    <w:pPr>
      <w:spacing w:after="0" w:line="240" w:lineRule="auto"/>
    </w:pPr>
    <w:rPr>
      <w:rFonts w:ascii="Calibri" w:hAnsi="Calibri"/>
      <w:szCs w:val="21"/>
      <w:lang w:val="fr-FR"/>
    </w:rPr>
  </w:style>
  <w:style w:type="character" w:customStyle="1" w:styleId="PlainTextChar">
    <w:name w:val="Plain Text Char"/>
    <w:basedOn w:val="DefaultParagraphFont"/>
    <w:link w:val="PlainText"/>
    <w:uiPriority w:val="99"/>
    <w:rsid w:val="009E2256"/>
    <w:rPr>
      <w:rFonts w:ascii="Calibri" w:hAnsi="Calibri"/>
      <w:szCs w:val="21"/>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9E2256"/>
    <w:pPr>
      <w:numPr>
        <w:numId w:val="3"/>
      </w:numPr>
      <w:outlineLvl w:val="0"/>
    </w:pPr>
    <w:rPr>
      <w:b/>
      <w:lang w:val="en-US"/>
    </w:rPr>
  </w:style>
  <w:style w:type="paragraph" w:styleId="Heading2">
    <w:name w:val="heading 2"/>
    <w:basedOn w:val="Subtitle"/>
    <w:next w:val="Normal"/>
    <w:link w:val="Heading2Char"/>
    <w:uiPriority w:val="9"/>
    <w:unhideWhenUsed/>
    <w:qFormat/>
    <w:rsid w:val="009E2256"/>
    <w:pPr>
      <w:outlineLvl w:val="1"/>
    </w:pPr>
  </w:style>
  <w:style w:type="paragraph" w:styleId="Heading3">
    <w:name w:val="heading 3"/>
    <w:basedOn w:val="ListParagraph"/>
    <w:next w:val="Normal"/>
    <w:link w:val="Heading3Char"/>
    <w:uiPriority w:val="9"/>
    <w:unhideWhenUsed/>
    <w:qFormat/>
    <w:rsid w:val="009E2256"/>
    <w:pPr>
      <w:numPr>
        <w:ilvl w:val="2"/>
        <w:numId w:val="3"/>
      </w:numPr>
      <w:spacing w:line="360" w:lineRule="auto"/>
      <w:jc w:val="both"/>
      <w:outlineLvl w:val="2"/>
    </w:pPr>
    <w:rPr>
      <w:b/>
      <w:lang w:val="en-US"/>
    </w:rPr>
  </w:style>
  <w:style w:type="paragraph" w:styleId="Heading4">
    <w:name w:val="heading 4"/>
    <w:basedOn w:val="Heading3"/>
    <w:next w:val="Normal"/>
    <w:link w:val="Heading4Char"/>
    <w:uiPriority w:val="9"/>
    <w:unhideWhenUsed/>
    <w:qFormat/>
    <w:rsid w:val="009E2256"/>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256"/>
    <w:rPr>
      <w:b/>
      <w:lang w:val="en-US"/>
    </w:rPr>
  </w:style>
  <w:style w:type="character" w:customStyle="1" w:styleId="Heading2Char">
    <w:name w:val="Heading 2 Char"/>
    <w:basedOn w:val="DefaultParagraphFont"/>
    <w:link w:val="Heading2"/>
    <w:uiPriority w:val="9"/>
    <w:rsid w:val="009E2256"/>
    <w:rPr>
      <w:b/>
      <w:lang w:val="en-US"/>
    </w:rPr>
  </w:style>
  <w:style w:type="character" w:customStyle="1" w:styleId="Heading3Char">
    <w:name w:val="Heading 3 Char"/>
    <w:basedOn w:val="DefaultParagraphFont"/>
    <w:link w:val="Heading3"/>
    <w:uiPriority w:val="9"/>
    <w:rsid w:val="009E2256"/>
    <w:rPr>
      <w:b/>
      <w:lang w:val="en-US"/>
    </w:rPr>
  </w:style>
  <w:style w:type="character" w:customStyle="1" w:styleId="Heading4Char">
    <w:name w:val="Heading 4 Char"/>
    <w:basedOn w:val="DefaultParagraphFont"/>
    <w:link w:val="Heading4"/>
    <w:uiPriority w:val="9"/>
    <w:rsid w:val="009E2256"/>
    <w:rPr>
      <w:b/>
      <w:lang w:val="en-US"/>
    </w:rPr>
  </w:style>
  <w:style w:type="numbering" w:customStyle="1" w:styleId="StyleLaurent">
    <w:name w:val="Style Laurent"/>
    <w:uiPriority w:val="99"/>
    <w:rsid w:val="009E2256"/>
    <w:pPr>
      <w:numPr>
        <w:numId w:val="1"/>
      </w:numPr>
    </w:pPr>
  </w:style>
  <w:style w:type="paragraph" w:styleId="ListParagraph">
    <w:name w:val="List Paragraph"/>
    <w:basedOn w:val="Normal"/>
    <w:uiPriority w:val="34"/>
    <w:qFormat/>
    <w:rsid w:val="009E2256"/>
    <w:pPr>
      <w:spacing w:after="160" w:line="259" w:lineRule="auto"/>
      <w:ind w:left="720"/>
      <w:contextualSpacing/>
    </w:pPr>
    <w:rPr>
      <w:lang w:val="fr-FR"/>
    </w:rPr>
  </w:style>
  <w:style w:type="table" w:styleId="TableGrid">
    <w:name w:val="Table Grid"/>
    <w:basedOn w:val="TableNormal"/>
    <w:uiPriority w:val="39"/>
    <w:rsid w:val="009E2256"/>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2256"/>
    <w:pPr>
      <w:spacing w:after="0" w:line="240" w:lineRule="auto"/>
    </w:pPr>
    <w:rPr>
      <w:rFonts w:ascii="Segoe UI" w:hAnsi="Segoe UI" w:cs="Segoe UI"/>
      <w:sz w:val="18"/>
      <w:szCs w:val="18"/>
      <w:lang w:val="fr-FR"/>
    </w:rPr>
  </w:style>
  <w:style w:type="character" w:customStyle="1" w:styleId="BalloonTextChar">
    <w:name w:val="Balloon Text Char"/>
    <w:basedOn w:val="DefaultParagraphFont"/>
    <w:link w:val="BalloonText"/>
    <w:uiPriority w:val="99"/>
    <w:semiHidden/>
    <w:rsid w:val="009E2256"/>
    <w:rPr>
      <w:rFonts w:ascii="Segoe UI" w:hAnsi="Segoe UI" w:cs="Segoe UI"/>
      <w:sz w:val="18"/>
      <w:szCs w:val="18"/>
      <w:lang w:val="fr-FR"/>
    </w:rPr>
  </w:style>
  <w:style w:type="paragraph" w:styleId="Caption">
    <w:name w:val="caption"/>
    <w:basedOn w:val="Normal"/>
    <w:next w:val="Normal"/>
    <w:uiPriority w:val="35"/>
    <w:unhideWhenUsed/>
    <w:qFormat/>
    <w:rsid w:val="009E2256"/>
    <w:pPr>
      <w:spacing w:line="240" w:lineRule="auto"/>
    </w:pPr>
    <w:rPr>
      <w:i/>
      <w:iCs/>
      <w:color w:val="1F497D" w:themeColor="text2"/>
      <w:sz w:val="18"/>
      <w:szCs w:val="18"/>
      <w:lang w:val="fr-FR"/>
    </w:rPr>
  </w:style>
  <w:style w:type="character" w:styleId="CommentReference">
    <w:name w:val="annotation reference"/>
    <w:basedOn w:val="DefaultParagraphFont"/>
    <w:uiPriority w:val="99"/>
    <w:semiHidden/>
    <w:unhideWhenUsed/>
    <w:rsid w:val="009E2256"/>
    <w:rPr>
      <w:sz w:val="16"/>
      <w:szCs w:val="16"/>
    </w:rPr>
  </w:style>
  <w:style w:type="paragraph" w:styleId="CommentText">
    <w:name w:val="annotation text"/>
    <w:basedOn w:val="Normal"/>
    <w:link w:val="CommentTextChar"/>
    <w:uiPriority w:val="99"/>
    <w:unhideWhenUsed/>
    <w:rsid w:val="009E2256"/>
    <w:pPr>
      <w:spacing w:after="160" w:line="240" w:lineRule="auto"/>
    </w:pPr>
    <w:rPr>
      <w:sz w:val="20"/>
      <w:szCs w:val="20"/>
      <w:lang w:val="fr-FR"/>
    </w:rPr>
  </w:style>
  <w:style w:type="character" w:customStyle="1" w:styleId="CommentTextChar">
    <w:name w:val="Comment Text Char"/>
    <w:basedOn w:val="DefaultParagraphFont"/>
    <w:link w:val="CommentText"/>
    <w:uiPriority w:val="99"/>
    <w:rsid w:val="009E2256"/>
    <w:rPr>
      <w:sz w:val="20"/>
      <w:szCs w:val="20"/>
      <w:lang w:val="fr-FR"/>
    </w:rPr>
  </w:style>
  <w:style w:type="paragraph" w:styleId="CommentSubject">
    <w:name w:val="annotation subject"/>
    <w:basedOn w:val="CommentText"/>
    <w:next w:val="CommentText"/>
    <w:link w:val="CommentSubjectChar"/>
    <w:uiPriority w:val="99"/>
    <w:semiHidden/>
    <w:unhideWhenUsed/>
    <w:rsid w:val="009E2256"/>
    <w:rPr>
      <w:b/>
      <w:bCs/>
    </w:rPr>
  </w:style>
  <w:style w:type="character" w:customStyle="1" w:styleId="CommentSubjectChar">
    <w:name w:val="Comment Subject Char"/>
    <w:basedOn w:val="CommentTextChar"/>
    <w:link w:val="CommentSubject"/>
    <w:uiPriority w:val="99"/>
    <w:semiHidden/>
    <w:rsid w:val="009E2256"/>
    <w:rPr>
      <w:b/>
      <w:bCs/>
      <w:sz w:val="20"/>
      <w:szCs w:val="20"/>
      <w:lang w:val="fr-FR"/>
    </w:rPr>
  </w:style>
  <w:style w:type="paragraph" w:styleId="Header">
    <w:name w:val="header"/>
    <w:basedOn w:val="Normal"/>
    <w:link w:val="HeaderChar"/>
    <w:uiPriority w:val="99"/>
    <w:unhideWhenUsed/>
    <w:rsid w:val="009E2256"/>
    <w:pPr>
      <w:tabs>
        <w:tab w:val="center" w:pos="4513"/>
        <w:tab w:val="right" w:pos="9026"/>
      </w:tabs>
      <w:spacing w:after="0" w:line="240" w:lineRule="auto"/>
    </w:pPr>
    <w:rPr>
      <w:lang w:val="fr-FR"/>
    </w:rPr>
  </w:style>
  <w:style w:type="character" w:customStyle="1" w:styleId="HeaderChar">
    <w:name w:val="Header Char"/>
    <w:basedOn w:val="DefaultParagraphFont"/>
    <w:link w:val="Header"/>
    <w:uiPriority w:val="99"/>
    <w:rsid w:val="009E2256"/>
    <w:rPr>
      <w:lang w:val="fr-FR"/>
    </w:rPr>
  </w:style>
  <w:style w:type="paragraph" w:styleId="Footer">
    <w:name w:val="footer"/>
    <w:basedOn w:val="Normal"/>
    <w:link w:val="FooterChar"/>
    <w:uiPriority w:val="99"/>
    <w:unhideWhenUsed/>
    <w:rsid w:val="009E2256"/>
    <w:pPr>
      <w:tabs>
        <w:tab w:val="center" w:pos="4513"/>
        <w:tab w:val="right" w:pos="9026"/>
      </w:tabs>
      <w:spacing w:after="0" w:line="240" w:lineRule="auto"/>
    </w:pPr>
    <w:rPr>
      <w:lang w:val="fr-FR"/>
    </w:rPr>
  </w:style>
  <w:style w:type="character" w:customStyle="1" w:styleId="FooterChar">
    <w:name w:val="Footer Char"/>
    <w:basedOn w:val="DefaultParagraphFont"/>
    <w:link w:val="Footer"/>
    <w:uiPriority w:val="99"/>
    <w:rsid w:val="009E2256"/>
    <w:rPr>
      <w:lang w:val="fr-FR"/>
    </w:rPr>
  </w:style>
  <w:style w:type="character" w:styleId="LineNumber">
    <w:name w:val="line number"/>
    <w:basedOn w:val="DefaultParagraphFont"/>
    <w:uiPriority w:val="99"/>
    <w:semiHidden/>
    <w:unhideWhenUsed/>
    <w:rsid w:val="009E2256"/>
  </w:style>
  <w:style w:type="table" w:customStyle="1" w:styleId="Tableausimple21">
    <w:name w:val="Tableau simple 21"/>
    <w:basedOn w:val="TableNormal"/>
    <w:uiPriority w:val="42"/>
    <w:rsid w:val="009E2256"/>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9E2256"/>
    <w:pPr>
      <w:spacing w:after="0" w:line="240" w:lineRule="auto"/>
    </w:pPr>
    <w:rPr>
      <w:lang w:val="fr-FR"/>
    </w:rPr>
    <w:tblPr/>
  </w:style>
  <w:style w:type="paragraph" w:styleId="TOCHeading">
    <w:name w:val="TOC Heading"/>
    <w:basedOn w:val="Heading1"/>
    <w:next w:val="Normal"/>
    <w:uiPriority w:val="39"/>
    <w:unhideWhenUsed/>
    <w:qFormat/>
    <w:rsid w:val="009E2256"/>
    <w:pPr>
      <w:numPr>
        <w:numId w:val="0"/>
      </w:numPr>
      <w:outlineLvl w:val="9"/>
    </w:pPr>
    <w:rPr>
      <w:lang w:eastAsia="fr-FR"/>
    </w:rPr>
  </w:style>
  <w:style w:type="paragraph" w:styleId="Subtitle">
    <w:name w:val="Subtitle"/>
    <w:basedOn w:val="ListParagraph"/>
    <w:next w:val="Normal"/>
    <w:link w:val="SubtitleChar"/>
    <w:uiPriority w:val="11"/>
    <w:qFormat/>
    <w:rsid w:val="009E2256"/>
    <w:pPr>
      <w:numPr>
        <w:ilvl w:val="1"/>
        <w:numId w:val="3"/>
      </w:numPr>
      <w:spacing w:line="360" w:lineRule="auto"/>
      <w:jc w:val="both"/>
    </w:pPr>
    <w:rPr>
      <w:b/>
      <w:lang w:val="en-US"/>
    </w:rPr>
  </w:style>
  <w:style w:type="character" w:customStyle="1" w:styleId="SubtitleChar">
    <w:name w:val="Subtitle Char"/>
    <w:basedOn w:val="DefaultParagraphFont"/>
    <w:link w:val="Subtitle"/>
    <w:uiPriority w:val="11"/>
    <w:rsid w:val="009E2256"/>
    <w:rPr>
      <w:b/>
      <w:lang w:val="en-US"/>
    </w:rPr>
  </w:style>
  <w:style w:type="paragraph" w:styleId="TOC1">
    <w:name w:val="toc 1"/>
    <w:basedOn w:val="Normal"/>
    <w:next w:val="Normal"/>
    <w:autoRedefine/>
    <w:uiPriority w:val="39"/>
    <w:unhideWhenUsed/>
    <w:rsid w:val="009E2256"/>
    <w:pPr>
      <w:spacing w:after="100" w:line="259" w:lineRule="auto"/>
    </w:pPr>
    <w:rPr>
      <w:lang w:val="fr-FR"/>
    </w:rPr>
  </w:style>
  <w:style w:type="paragraph" w:styleId="TOC2">
    <w:name w:val="toc 2"/>
    <w:basedOn w:val="Normal"/>
    <w:next w:val="Normal"/>
    <w:autoRedefine/>
    <w:uiPriority w:val="39"/>
    <w:unhideWhenUsed/>
    <w:rsid w:val="009E2256"/>
    <w:pPr>
      <w:spacing w:after="100" w:line="259" w:lineRule="auto"/>
      <w:ind w:left="220"/>
    </w:pPr>
    <w:rPr>
      <w:lang w:val="fr-FR"/>
    </w:rPr>
  </w:style>
  <w:style w:type="paragraph" w:styleId="TOC3">
    <w:name w:val="toc 3"/>
    <w:basedOn w:val="Normal"/>
    <w:next w:val="Normal"/>
    <w:autoRedefine/>
    <w:uiPriority w:val="39"/>
    <w:unhideWhenUsed/>
    <w:rsid w:val="009E2256"/>
    <w:pPr>
      <w:spacing w:after="100" w:line="259" w:lineRule="auto"/>
      <w:ind w:left="440"/>
    </w:pPr>
    <w:rPr>
      <w:lang w:val="fr-FR"/>
    </w:rPr>
  </w:style>
  <w:style w:type="character" w:styleId="Hyperlink">
    <w:name w:val="Hyperlink"/>
    <w:basedOn w:val="DefaultParagraphFont"/>
    <w:uiPriority w:val="99"/>
    <w:unhideWhenUsed/>
    <w:rsid w:val="009E2256"/>
    <w:rPr>
      <w:color w:val="0000FF" w:themeColor="hyperlink"/>
      <w:u w:val="single"/>
    </w:rPr>
  </w:style>
  <w:style w:type="paragraph" w:styleId="TOC4">
    <w:name w:val="toc 4"/>
    <w:basedOn w:val="Normal"/>
    <w:next w:val="Normal"/>
    <w:autoRedefine/>
    <w:uiPriority w:val="39"/>
    <w:unhideWhenUsed/>
    <w:rsid w:val="009E2256"/>
    <w:pPr>
      <w:spacing w:after="100" w:line="259" w:lineRule="auto"/>
      <w:ind w:left="660"/>
    </w:pPr>
    <w:rPr>
      <w:lang w:val="fr-FR"/>
    </w:rPr>
  </w:style>
  <w:style w:type="character" w:styleId="PlaceholderText">
    <w:name w:val="Placeholder Text"/>
    <w:basedOn w:val="DefaultParagraphFont"/>
    <w:uiPriority w:val="99"/>
    <w:semiHidden/>
    <w:rsid w:val="009E2256"/>
    <w:rPr>
      <w:color w:val="808080"/>
    </w:rPr>
  </w:style>
  <w:style w:type="character" w:customStyle="1" w:styleId="Mention1">
    <w:name w:val="Mention1"/>
    <w:basedOn w:val="DefaultParagraphFont"/>
    <w:uiPriority w:val="99"/>
    <w:semiHidden/>
    <w:unhideWhenUsed/>
    <w:rsid w:val="009E2256"/>
    <w:rPr>
      <w:color w:val="2B579A"/>
      <w:shd w:val="clear" w:color="auto" w:fill="E6E6E6"/>
    </w:rPr>
  </w:style>
  <w:style w:type="character" w:styleId="FollowedHyperlink">
    <w:name w:val="FollowedHyperlink"/>
    <w:basedOn w:val="DefaultParagraphFont"/>
    <w:uiPriority w:val="99"/>
    <w:semiHidden/>
    <w:unhideWhenUsed/>
    <w:rsid w:val="009E2256"/>
    <w:rPr>
      <w:color w:val="800080" w:themeColor="followedHyperlink"/>
      <w:u w:val="single"/>
    </w:rPr>
  </w:style>
  <w:style w:type="paragraph" w:styleId="Revision">
    <w:name w:val="Revision"/>
    <w:hidden/>
    <w:uiPriority w:val="99"/>
    <w:semiHidden/>
    <w:rsid w:val="009E2256"/>
    <w:pPr>
      <w:spacing w:after="0" w:line="240" w:lineRule="auto"/>
    </w:pPr>
    <w:rPr>
      <w:lang w:val="fr-FR"/>
    </w:rPr>
  </w:style>
  <w:style w:type="table" w:customStyle="1" w:styleId="Tableausimple22">
    <w:name w:val="Tableau simple 22"/>
    <w:basedOn w:val="TableNormal"/>
    <w:uiPriority w:val="42"/>
    <w:rsid w:val="009E2256"/>
    <w:pPr>
      <w:spacing w:after="0" w:line="240" w:lineRule="auto"/>
    </w:pPr>
    <w:rPr>
      <w:lang w:val="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9E2256"/>
    <w:pPr>
      <w:autoSpaceDE w:val="0"/>
      <w:autoSpaceDN w:val="0"/>
      <w:adjustRightInd w:val="0"/>
      <w:spacing w:after="0" w:line="240" w:lineRule="auto"/>
    </w:pPr>
    <w:rPr>
      <w:rFonts w:ascii="Calibri" w:hAnsi="Calibri" w:cs="Calibri"/>
      <w:color w:val="000000"/>
      <w:sz w:val="24"/>
      <w:szCs w:val="24"/>
      <w:lang w:val="fr-FR"/>
    </w:rPr>
  </w:style>
  <w:style w:type="paragraph" w:styleId="NormalWeb">
    <w:name w:val="Normal (Web)"/>
    <w:basedOn w:val="Normal"/>
    <w:uiPriority w:val="99"/>
    <w:semiHidden/>
    <w:unhideWhenUsed/>
    <w:rsid w:val="009E2256"/>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Strong">
    <w:name w:val="Strong"/>
    <w:basedOn w:val="DefaultParagraphFont"/>
    <w:uiPriority w:val="22"/>
    <w:qFormat/>
    <w:rsid w:val="009E2256"/>
    <w:rPr>
      <w:b/>
      <w:bCs/>
    </w:rPr>
  </w:style>
  <w:style w:type="paragraph" w:styleId="PlainText">
    <w:name w:val="Plain Text"/>
    <w:basedOn w:val="Normal"/>
    <w:link w:val="PlainTextChar"/>
    <w:uiPriority w:val="99"/>
    <w:unhideWhenUsed/>
    <w:rsid w:val="009E2256"/>
    <w:pPr>
      <w:spacing w:after="0" w:line="240" w:lineRule="auto"/>
    </w:pPr>
    <w:rPr>
      <w:rFonts w:ascii="Calibri" w:hAnsi="Calibri"/>
      <w:szCs w:val="21"/>
      <w:lang w:val="fr-FR"/>
    </w:rPr>
  </w:style>
  <w:style w:type="character" w:customStyle="1" w:styleId="PlainTextChar">
    <w:name w:val="Plain Text Char"/>
    <w:basedOn w:val="DefaultParagraphFont"/>
    <w:link w:val="PlainText"/>
    <w:uiPriority w:val="99"/>
    <w:rsid w:val="009E2256"/>
    <w:rPr>
      <w:rFonts w:ascii="Calibri" w:hAnsi="Calibri"/>
      <w:szCs w:val="21"/>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92272</Words>
  <Characters>525952</Characters>
  <Application>Microsoft Office Word</Application>
  <DocSecurity>0</DocSecurity>
  <Lines>4382</Lines>
  <Paragraphs>1233</Paragraphs>
  <ScaleCrop>false</ScaleCrop>
  <Company/>
  <LinksUpToDate>false</LinksUpToDate>
  <CharactersWithSpaces>616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heesh Velayutham, Integra-PDY, IN</dc:creator>
  <cp:lastModifiedBy>Satheesh Velayutham, Integra-PDY, IN</cp:lastModifiedBy>
  <cp:revision>1</cp:revision>
  <dcterms:created xsi:type="dcterms:W3CDTF">2019-12-24T13:03:00Z</dcterms:created>
  <dcterms:modified xsi:type="dcterms:W3CDTF">2019-12-24T13:05:00Z</dcterms:modified>
</cp:coreProperties>
</file>